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6E812B" w14:textId="0EE88636" w:rsidR="68D8E8D4" w:rsidRPr="006B358E" w:rsidRDefault="68D8E8D4" w:rsidP="00CD69D7">
      <w:pPr>
        <w:spacing w:after="120" w:line="480" w:lineRule="auto"/>
        <w:rPr>
          <w:rFonts w:ascii="Calibri" w:hAnsi="Calibri"/>
          <w:b/>
          <w:sz w:val="28"/>
        </w:rPr>
      </w:pPr>
      <w:r w:rsidRPr="006B358E">
        <w:rPr>
          <w:rFonts w:ascii="Calibri" w:hAnsi="Calibri"/>
          <w:b/>
          <w:sz w:val="28"/>
        </w:rPr>
        <w:t xml:space="preserve">Genetic testing for Huntington's </w:t>
      </w:r>
      <w:r w:rsidR="00146F10" w:rsidRPr="006B358E">
        <w:rPr>
          <w:rFonts w:ascii="Calibri" w:hAnsi="Calibri"/>
          <w:b/>
          <w:sz w:val="28"/>
        </w:rPr>
        <w:t>d</w:t>
      </w:r>
      <w:r w:rsidRPr="006B358E">
        <w:rPr>
          <w:rFonts w:ascii="Calibri" w:hAnsi="Calibri"/>
          <w:b/>
          <w:sz w:val="28"/>
        </w:rPr>
        <w:t>isease</w:t>
      </w:r>
      <w:r w:rsidR="0037659D" w:rsidRPr="006B358E">
        <w:rPr>
          <w:rFonts w:ascii="Calibri" w:eastAsia="Calibri" w:hAnsi="Calibri" w:cs="Calibri"/>
          <w:b/>
          <w:bCs/>
          <w:sz w:val="28"/>
          <w:szCs w:val="28"/>
        </w:rPr>
        <w:t>:</w:t>
      </w:r>
      <w:r w:rsidRPr="006B358E">
        <w:rPr>
          <w:rFonts w:ascii="Calibri" w:hAnsi="Calibri"/>
          <w:b/>
          <w:sz w:val="28"/>
        </w:rPr>
        <w:t xml:space="preserve"> past, present and future</w:t>
      </w:r>
      <w:r w:rsidR="0037659D" w:rsidRPr="006B358E">
        <w:rPr>
          <w:rFonts w:ascii="Calibri" w:eastAsia="Calibri" w:hAnsi="Calibri" w:cs="Calibri"/>
          <w:b/>
          <w:bCs/>
          <w:sz w:val="28"/>
          <w:szCs w:val="28"/>
        </w:rPr>
        <w:t>.</w:t>
      </w:r>
      <w:r w:rsidR="60E21D32" w:rsidRPr="006B358E">
        <w:rPr>
          <w:rFonts w:ascii="Calibri" w:eastAsia="Calibri" w:hAnsi="Calibri" w:cs="Calibri"/>
          <w:b/>
          <w:bCs/>
          <w:sz w:val="28"/>
          <w:szCs w:val="28"/>
        </w:rPr>
        <w:t xml:space="preserve"> </w:t>
      </w:r>
      <w:r w:rsidR="0037659D" w:rsidRPr="006B358E">
        <w:rPr>
          <w:rFonts w:ascii="Calibri" w:eastAsia="Calibri" w:hAnsi="Calibri" w:cs="Calibri"/>
          <w:b/>
          <w:bCs/>
          <w:sz w:val="28"/>
          <w:szCs w:val="28"/>
        </w:rPr>
        <w:t>H</w:t>
      </w:r>
      <w:r w:rsidR="60E21D32" w:rsidRPr="006B358E">
        <w:rPr>
          <w:rFonts w:ascii="Calibri" w:hAnsi="Calibri"/>
          <w:b/>
          <w:sz w:val="28"/>
        </w:rPr>
        <w:t>ow could genetic data be used to improve clinical practi</w:t>
      </w:r>
      <w:r w:rsidR="0094257E" w:rsidRPr="006B358E">
        <w:rPr>
          <w:rFonts w:ascii="Calibri" w:hAnsi="Calibri"/>
          <w:b/>
          <w:sz w:val="28"/>
        </w:rPr>
        <w:t>c</w:t>
      </w:r>
      <w:r w:rsidR="60E21D32" w:rsidRPr="006B358E">
        <w:rPr>
          <w:rFonts w:ascii="Calibri" w:hAnsi="Calibri"/>
          <w:b/>
          <w:sz w:val="28"/>
        </w:rPr>
        <w:t>e</w:t>
      </w:r>
      <w:r w:rsidR="00F744E7" w:rsidRPr="006B358E">
        <w:rPr>
          <w:rFonts w:ascii="Calibri" w:hAnsi="Calibri"/>
          <w:b/>
          <w:sz w:val="28"/>
        </w:rPr>
        <w:t>?</w:t>
      </w:r>
    </w:p>
    <w:p w14:paraId="044BF58A" w14:textId="1B202E8F" w:rsidR="00671106" w:rsidRPr="00875B45" w:rsidRDefault="005A4362" w:rsidP="00CD69D7">
      <w:pPr>
        <w:spacing w:after="120" w:line="480" w:lineRule="auto"/>
        <w:rPr>
          <w:vertAlign w:val="superscript"/>
        </w:rPr>
      </w:pPr>
      <w:r w:rsidRPr="00216B92">
        <w:t>Hensman Moss</w:t>
      </w:r>
      <w:r w:rsidR="00A626A0">
        <w:t>,</w:t>
      </w:r>
      <w:r w:rsidRPr="00216B92">
        <w:t xml:space="preserve"> D</w:t>
      </w:r>
      <w:r w:rsidR="00DA1584">
        <w:t xml:space="preserve">avina </w:t>
      </w:r>
      <w:proofErr w:type="gramStart"/>
      <w:r w:rsidRPr="00216B92">
        <w:t>J,</w:t>
      </w:r>
      <w:r w:rsidR="009161ED" w:rsidRPr="009161ED">
        <w:rPr>
          <w:rFonts w:cstheme="minorHAnsi"/>
          <w:vertAlign w:val="superscript"/>
        </w:rPr>
        <w:t>ψ</w:t>
      </w:r>
      <w:proofErr w:type="gramEnd"/>
      <w:r w:rsidR="009A6340">
        <w:rPr>
          <w:vertAlign w:val="superscript"/>
        </w:rPr>
        <w:t>1</w:t>
      </w:r>
      <w:r w:rsidRPr="00216B92">
        <w:t xml:space="preserve"> </w:t>
      </w:r>
      <w:r w:rsidR="00FA6CE8" w:rsidRPr="00216B92">
        <w:t>Ireland</w:t>
      </w:r>
      <w:r w:rsidR="00A626A0">
        <w:t>,</w:t>
      </w:r>
      <w:r w:rsidR="00FA6CE8" w:rsidRPr="00216B92">
        <w:t xml:space="preserve"> R</w:t>
      </w:r>
      <w:r w:rsidR="00362235">
        <w:t>hiannon</w:t>
      </w:r>
      <w:r w:rsidR="00FA6CE8" w:rsidRPr="00216B92">
        <w:t>,</w:t>
      </w:r>
      <w:r w:rsidR="009A6340">
        <w:rPr>
          <w:vertAlign w:val="superscript"/>
        </w:rPr>
        <w:t>2</w:t>
      </w:r>
      <w:r w:rsidR="00FA6CE8" w:rsidRPr="00216B92">
        <w:t xml:space="preserve"> </w:t>
      </w:r>
      <w:r w:rsidR="00BB1F4F">
        <w:t>Chapman</w:t>
      </w:r>
      <w:r w:rsidR="00A626A0">
        <w:t>,</w:t>
      </w:r>
      <w:r w:rsidR="00BB1F4F">
        <w:t xml:space="preserve"> G</w:t>
      </w:r>
      <w:r w:rsidR="00986983">
        <w:t>uy</w:t>
      </w:r>
      <w:r w:rsidR="00983EF9">
        <w:t>,</w:t>
      </w:r>
      <w:r w:rsidR="00BA3943" w:rsidRPr="00983EF9">
        <w:rPr>
          <w:vertAlign w:val="superscript"/>
        </w:rPr>
        <w:t>2</w:t>
      </w:r>
      <w:r w:rsidR="00BA3943">
        <w:t xml:space="preserve"> </w:t>
      </w:r>
      <w:r w:rsidR="00A11008" w:rsidRPr="00BA3943">
        <w:t>Mac</w:t>
      </w:r>
      <w:r w:rsidR="006E017A" w:rsidRPr="00BA3943">
        <w:t>L</w:t>
      </w:r>
      <w:r w:rsidR="00A11008" w:rsidRPr="00BA3943">
        <w:t>eod</w:t>
      </w:r>
      <w:r w:rsidR="00A626A0">
        <w:t>,</w:t>
      </w:r>
      <w:r w:rsidR="00A11008" w:rsidRPr="00216B92">
        <w:t xml:space="preserve"> R</w:t>
      </w:r>
      <w:r w:rsidR="00986983">
        <w:t>hona</w:t>
      </w:r>
      <w:r w:rsidR="00A11008" w:rsidRPr="00216B92">
        <w:t>,</w:t>
      </w:r>
      <w:r w:rsidR="009A6340">
        <w:rPr>
          <w:vertAlign w:val="superscript"/>
        </w:rPr>
        <w:t>3</w:t>
      </w:r>
      <w:r w:rsidR="006C30C8">
        <w:rPr>
          <w:vertAlign w:val="superscript"/>
        </w:rPr>
        <w:t>,4</w:t>
      </w:r>
      <w:r w:rsidR="00A11008" w:rsidRPr="00216B92">
        <w:t xml:space="preserve"> </w:t>
      </w:r>
      <w:proofErr w:type="spellStart"/>
      <w:r w:rsidR="006E017A">
        <w:t>L</w:t>
      </w:r>
      <w:r w:rsidR="00871062" w:rsidRPr="00871062">
        <w:t>abru</w:t>
      </w:r>
      <w:r w:rsidR="006E017A">
        <w:t>m</w:t>
      </w:r>
      <w:proofErr w:type="spellEnd"/>
      <w:r w:rsidR="00A626A0">
        <w:t>,</w:t>
      </w:r>
      <w:r w:rsidR="00871062" w:rsidRPr="00871062">
        <w:t xml:space="preserve"> </w:t>
      </w:r>
      <w:r w:rsidR="00FE627D" w:rsidRPr="00871062">
        <w:t>R</w:t>
      </w:r>
      <w:r w:rsidR="008C27A2">
        <w:t>obyn</w:t>
      </w:r>
      <w:r w:rsidR="00FE627D">
        <w:t>,</w:t>
      </w:r>
      <w:r w:rsidR="008D7426">
        <w:rPr>
          <w:vertAlign w:val="superscript"/>
        </w:rPr>
        <w:t>5</w:t>
      </w:r>
      <w:r w:rsidR="00FE627D">
        <w:t xml:space="preserve"> </w:t>
      </w:r>
      <w:r w:rsidR="00ED70C4">
        <w:t>Polke</w:t>
      </w:r>
      <w:r w:rsidR="00A626A0">
        <w:t>,</w:t>
      </w:r>
      <w:r w:rsidR="00ED70C4">
        <w:t xml:space="preserve"> </w:t>
      </w:r>
      <w:r w:rsidR="00FE627D">
        <w:t>J</w:t>
      </w:r>
      <w:r w:rsidR="008C27A2">
        <w:t xml:space="preserve">ames </w:t>
      </w:r>
      <w:r w:rsidR="006E017A">
        <w:t>M</w:t>
      </w:r>
      <w:r w:rsidR="00FE627D">
        <w:t>,</w:t>
      </w:r>
      <w:r w:rsidR="008D7426">
        <w:rPr>
          <w:vertAlign w:val="superscript"/>
        </w:rPr>
        <w:t>5</w:t>
      </w:r>
      <w:r w:rsidR="00ED70C4">
        <w:t xml:space="preserve"> Monckton</w:t>
      </w:r>
      <w:r w:rsidR="00A626A0">
        <w:t>,</w:t>
      </w:r>
      <w:r w:rsidR="00ED70C4">
        <w:t xml:space="preserve"> D</w:t>
      </w:r>
      <w:r w:rsidR="008C27A2">
        <w:t xml:space="preserve">arren </w:t>
      </w:r>
      <w:r w:rsidR="00146F10">
        <w:t>G</w:t>
      </w:r>
      <w:r w:rsidR="00ED70C4">
        <w:t>,</w:t>
      </w:r>
      <w:r w:rsidR="00875B45">
        <w:rPr>
          <w:vertAlign w:val="superscript"/>
        </w:rPr>
        <w:t>6</w:t>
      </w:r>
      <w:r w:rsidR="00ED70C4">
        <w:t xml:space="preserve"> Holmans</w:t>
      </w:r>
      <w:r w:rsidR="00A626A0">
        <w:t>,</w:t>
      </w:r>
      <w:r w:rsidR="00ED70C4">
        <w:t xml:space="preserve"> P</w:t>
      </w:r>
      <w:r w:rsidR="008C27A2">
        <w:t>eter</w:t>
      </w:r>
      <w:r w:rsidR="00966D50">
        <w:t>,</w:t>
      </w:r>
      <w:r w:rsidR="00875B45">
        <w:rPr>
          <w:vertAlign w:val="superscript"/>
        </w:rPr>
        <w:t>7</w:t>
      </w:r>
      <w:r w:rsidR="00ED70C4">
        <w:t xml:space="preserve"> </w:t>
      </w:r>
      <w:r w:rsidR="00BB6D5E">
        <w:t xml:space="preserve">EHDN Genetic Modifiers Working group, EHDN Genetic </w:t>
      </w:r>
      <w:r w:rsidR="00216B92">
        <w:t xml:space="preserve">Counselling and </w:t>
      </w:r>
      <w:r w:rsidR="00BB6D5E">
        <w:t>Testing Working Group</w:t>
      </w:r>
      <w:r w:rsidR="00216B92">
        <w:t xml:space="preserve">, </w:t>
      </w:r>
      <w:r w:rsidR="00BB6D5E">
        <w:t>Massey</w:t>
      </w:r>
      <w:r w:rsidR="00A626A0">
        <w:t>,</w:t>
      </w:r>
      <w:r w:rsidR="00BB6D5E">
        <w:t xml:space="preserve"> T</w:t>
      </w:r>
      <w:r w:rsidR="00966D50">
        <w:t xml:space="preserve">om </w:t>
      </w:r>
      <w:r w:rsidR="00030823">
        <w:t>H</w:t>
      </w:r>
      <w:r w:rsidR="00BB6D5E">
        <w:t>*</w:t>
      </w:r>
      <w:r w:rsidR="00100C89">
        <w:rPr>
          <w:vertAlign w:val="superscript"/>
        </w:rPr>
        <w:t>7</w:t>
      </w:r>
      <w:r w:rsidR="00281E4B">
        <w:rPr>
          <w:vertAlign w:val="superscript"/>
        </w:rPr>
        <w:t>,</w:t>
      </w:r>
      <w:r w:rsidR="00100C89">
        <w:rPr>
          <w:vertAlign w:val="superscript"/>
        </w:rPr>
        <w:t>8</w:t>
      </w:r>
      <w:r w:rsidR="00BB6D5E">
        <w:t>, Lahiri</w:t>
      </w:r>
      <w:r w:rsidR="00A626A0">
        <w:t>,</w:t>
      </w:r>
      <w:r w:rsidR="00BB6D5E">
        <w:t xml:space="preserve"> N</w:t>
      </w:r>
      <w:r w:rsidR="00966D50">
        <w:t>ayana</w:t>
      </w:r>
      <w:r w:rsidR="00BB6D5E">
        <w:t>*</w:t>
      </w:r>
      <w:r w:rsidR="00100C89">
        <w:rPr>
          <w:vertAlign w:val="superscript"/>
        </w:rPr>
        <w:t>9</w:t>
      </w:r>
      <w:r w:rsidR="00281E4B">
        <w:rPr>
          <w:vertAlign w:val="superscript"/>
        </w:rPr>
        <w:t>,1</w:t>
      </w:r>
      <w:r w:rsidR="00100C89">
        <w:rPr>
          <w:vertAlign w:val="superscript"/>
        </w:rPr>
        <w:t>0</w:t>
      </w:r>
    </w:p>
    <w:p w14:paraId="114FEF48" w14:textId="5DBEC375" w:rsidR="00BF1327" w:rsidRDefault="00671106" w:rsidP="00CD69D7">
      <w:pPr>
        <w:tabs>
          <w:tab w:val="center" w:pos="4873"/>
        </w:tabs>
        <w:spacing w:after="120" w:line="480" w:lineRule="auto"/>
      </w:pPr>
      <w:r>
        <w:t>* C</w:t>
      </w:r>
      <w:r w:rsidR="008D0FBD">
        <w:t>ontributed equally</w:t>
      </w:r>
    </w:p>
    <w:p w14:paraId="11756DCD" w14:textId="25440ED8" w:rsidR="004B7894" w:rsidRDefault="004B7894" w:rsidP="00CD69D7">
      <w:pPr>
        <w:tabs>
          <w:tab w:val="center" w:pos="4873"/>
        </w:tabs>
        <w:spacing w:after="120" w:line="480" w:lineRule="auto"/>
      </w:pPr>
      <w:r>
        <w:rPr>
          <w:rFonts w:cstheme="minorHAnsi"/>
        </w:rPr>
        <w:t>Ψ</w:t>
      </w:r>
      <w:r>
        <w:t xml:space="preserve"> Corresponding author.  </w:t>
      </w:r>
    </w:p>
    <w:p w14:paraId="3C5F7D5A" w14:textId="1078113F" w:rsidR="00875B45" w:rsidRPr="00D05888" w:rsidRDefault="00EA4A69" w:rsidP="00CD69D7">
      <w:pPr>
        <w:tabs>
          <w:tab w:val="center" w:pos="4873"/>
        </w:tabs>
        <w:spacing w:after="120" w:line="480" w:lineRule="auto"/>
        <w:rPr>
          <w:i/>
          <w:iCs/>
        </w:rPr>
      </w:pPr>
      <w:r w:rsidRPr="00D05888">
        <w:rPr>
          <w:i/>
          <w:iCs/>
        </w:rPr>
        <w:t xml:space="preserve">1 Huntington’s </w:t>
      </w:r>
      <w:r w:rsidR="00B405A3" w:rsidRPr="00D05888">
        <w:rPr>
          <w:i/>
          <w:iCs/>
        </w:rPr>
        <w:t>D</w:t>
      </w:r>
      <w:r w:rsidRPr="00D05888">
        <w:rPr>
          <w:i/>
          <w:iCs/>
        </w:rPr>
        <w:t xml:space="preserve">isease </w:t>
      </w:r>
      <w:r w:rsidR="00B405A3" w:rsidRPr="00D05888">
        <w:rPr>
          <w:i/>
          <w:iCs/>
        </w:rPr>
        <w:t>C</w:t>
      </w:r>
      <w:r w:rsidRPr="00D05888">
        <w:rPr>
          <w:i/>
          <w:iCs/>
        </w:rPr>
        <w:t xml:space="preserve">entre, </w:t>
      </w:r>
      <w:r w:rsidR="006C55C9" w:rsidRPr="00D05888">
        <w:rPr>
          <w:i/>
          <w:iCs/>
        </w:rPr>
        <w:t xml:space="preserve">Department of Neurodegenerative Disease, </w:t>
      </w:r>
      <w:r w:rsidR="00B405A3" w:rsidRPr="00D05888">
        <w:rPr>
          <w:i/>
          <w:iCs/>
        </w:rPr>
        <w:t xml:space="preserve">University </w:t>
      </w:r>
      <w:r w:rsidR="00B01373" w:rsidRPr="00D05888">
        <w:rPr>
          <w:i/>
          <w:iCs/>
        </w:rPr>
        <w:t xml:space="preserve">College London, London, </w:t>
      </w:r>
      <w:r w:rsidR="00D05888" w:rsidRPr="00D05888">
        <w:rPr>
          <w:i/>
          <w:iCs/>
        </w:rPr>
        <w:t>United Kingdom</w:t>
      </w:r>
      <w:r w:rsidR="002E76F3">
        <w:rPr>
          <w:i/>
          <w:iCs/>
        </w:rPr>
        <w:t>. Email</w:t>
      </w:r>
      <w:r w:rsidR="002E76F3" w:rsidRPr="002E76F3">
        <w:rPr>
          <w:i/>
          <w:iCs/>
        </w:rPr>
        <w:t>: d.hensman@ucl.ac.uk</w:t>
      </w:r>
    </w:p>
    <w:p w14:paraId="0537BE08" w14:textId="67187710" w:rsidR="00B01373" w:rsidRPr="00D05888" w:rsidRDefault="00B01373" w:rsidP="00CD69D7">
      <w:pPr>
        <w:tabs>
          <w:tab w:val="center" w:pos="4873"/>
        </w:tabs>
        <w:spacing w:after="120" w:line="480" w:lineRule="auto"/>
        <w:rPr>
          <w:i/>
          <w:iCs/>
        </w:rPr>
      </w:pPr>
      <w:r w:rsidRPr="00D05888">
        <w:rPr>
          <w:i/>
          <w:iCs/>
        </w:rPr>
        <w:t xml:space="preserve">2 </w:t>
      </w:r>
      <w:r w:rsidR="00E418D6" w:rsidRPr="00D05888">
        <w:rPr>
          <w:rFonts w:ascii="Georgia" w:hAnsi="Georgia"/>
          <w:i/>
          <w:iCs/>
          <w:color w:val="333333"/>
          <w:sz w:val="21"/>
          <w:szCs w:val="21"/>
          <w:shd w:val="clear" w:color="auto" w:fill="FFFFFF"/>
        </w:rPr>
        <w:t>Independent patient or public partner</w:t>
      </w:r>
    </w:p>
    <w:p w14:paraId="419796B8" w14:textId="77777777" w:rsidR="000C232B" w:rsidRPr="00D05888" w:rsidRDefault="00B01373" w:rsidP="00CD69D7">
      <w:pPr>
        <w:tabs>
          <w:tab w:val="center" w:pos="4873"/>
        </w:tabs>
        <w:spacing w:after="120" w:line="480" w:lineRule="auto"/>
        <w:rPr>
          <w:i/>
          <w:iCs/>
        </w:rPr>
      </w:pPr>
      <w:r w:rsidRPr="00D05888">
        <w:rPr>
          <w:i/>
          <w:iCs/>
        </w:rPr>
        <w:t>3</w:t>
      </w:r>
      <w:r w:rsidR="00BB1F4F" w:rsidRPr="00D05888">
        <w:rPr>
          <w:i/>
          <w:iCs/>
        </w:rPr>
        <w:t xml:space="preserve"> </w:t>
      </w:r>
      <w:r w:rsidR="000C232B" w:rsidRPr="00D05888">
        <w:rPr>
          <w:i/>
          <w:iCs/>
        </w:rPr>
        <w:t>Manchester Centre for Genomic Medicine, St Mary’s Hospital, Manchester University NHS Foundation Trust, Manchester, United Kingdom</w:t>
      </w:r>
    </w:p>
    <w:p w14:paraId="6F7DF9D1" w14:textId="3334E1E5" w:rsidR="000C232B" w:rsidRPr="00D05888" w:rsidRDefault="006C30C8" w:rsidP="00CD69D7">
      <w:pPr>
        <w:tabs>
          <w:tab w:val="center" w:pos="4873"/>
        </w:tabs>
        <w:spacing w:after="120" w:line="480" w:lineRule="auto"/>
        <w:rPr>
          <w:i/>
          <w:iCs/>
        </w:rPr>
      </w:pPr>
      <w:r w:rsidRPr="00D05888">
        <w:rPr>
          <w:i/>
          <w:iCs/>
        </w:rPr>
        <w:t xml:space="preserve">4 </w:t>
      </w:r>
      <w:r w:rsidR="000C232B" w:rsidRPr="00D05888">
        <w:rPr>
          <w:i/>
          <w:iCs/>
        </w:rPr>
        <w:t>School of Biological Sciences, Division of Evolution, Infection and Genomics, University of Manchester, Manchester, United Kingdom</w:t>
      </w:r>
    </w:p>
    <w:p w14:paraId="25C92DE6" w14:textId="1C594C75" w:rsidR="00B01373" w:rsidRPr="00D05888" w:rsidRDefault="002E3976" w:rsidP="00CD69D7">
      <w:pPr>
        <w:shd w:val="clear" w:color="auto" w:fill="FFFFFF"/>
        <w:spacing w:after="120" w:line="480" w:lineRule="auto"/>
        <w:rPr>
          <w:i/>
          <w:iCs/>
          <w:color w:val="333333"/>
          <w:lang w:eastAsia="en-GB"/>
        </w:rPr>
      </w:pPr>
      <w:r w:rsidRPr="00D05888">
        <w:rPr>
          <w:i/>
          <w:iCs/>
        </w:rPr>
        <w:t>5</w:t>
      </w:r>
      <w:r w:rsidR="007900D3" w:rsidRPr="00D05888">
        <w:rPr>
          <w:i/>
          <w:iCs/>
        </w:rPr>
        <w:t xml:space="preserve"> Neurogenetics Unit, </w:t>
      </w:r>
      <w:r w:rsidR="007900D3" w:rsidRPr="00D05888">
        <w:rPr>
          <w:i/>
          <w:iCs/>
          <w:color w:val="333333"/>
          <w:lang w:eastAsia="en-GB"/>
        </w:rPr>
        <w:t xml:space="preserve">Rare &amp; Inherited Disease Laboratory, London North Genomic Laboratory Hub, London </w:t>
      </w:r>
      <w:r w:rsidR="00D05888" w:rsidRPr="00D05888">
        <w:rPr>
          <w:i/>
          <w:iCs/>
        </w:rPr>
        <w:t>United Kingdom</w:t>
      </w:r>
    </w:p>
    <w:p w14:paraId="4DB45610" w14:textId="3F1BDE5C" w:rsidR="00146F10" w:rsidRPr="00D05888" w:rsidRDefault="00875B45" w:rsidP="00CD69D7">
      <w:pPr>
        <w:spacing w:after="120" w:line="480" w:lineRule="auto"/>
        <w:rPr>
          <w:i/>
          <w:iCs/>
        </w:rPr>
      </w:pPr>
      <w:r w:rsidRPr="00D05888">
        <w:rPr>
          <w:i/>
          <w:iCs/>
        </w:rPr>
        <w:t>6</w:t>
      </w:r>
      <w:r w:rsidR="00D05888" w:rsidRPr="00D05888">
        <w:rPr>
          <w:i/>
          <w:iCs/>
          <w:lang w:val="en-US"/>
        </w:rPr>
        <w:t xml:space="preserve"> </w:t>
      </w:r>
      <w:r w:rsidR="00146F10" w:rsidRPr="00D05888">
        <w:rPr>
          <w:i/>
          <w:iCs/>
          <w:lang w:val="en-US"/>
        </w:rPr>
        <w:t xml:space="preserve">School of Molecular Biosciences, College of Medical, Veterinary and Life Sciences, </w:t>
      </w:r>
      <w:r w:rsidR="00146F10" w:rsidRPr="00D05888">
        <w:rPr>
          <w:i/>
          <w:iCs/>
        </w:rPr>
        <w:t xml:space="preserve">University of Glasgow, Glasgow G12 8QQ, </w:t>
      </w:r>
      <w:r w:rsidR="00D05888" w:rsidRPr="00D05888">
        <w:rPr>
          <w:i/>
          <w:iCs/>
        </w:rPr>
        <w:t>United Kingdom</w:t>
      </w:r>
    </w:p>
    <w:p w14:paraId="00E9E694" w14:textId="2AFF5287" w:rsidR="00B01373" w:rsidRPr="00D05888" w:rsidRDefault="00B01373" w:rsidP="00CD69D7">
      <w:pPr>
        <w:spacing w:after="120" w:line="480" w:lineRule="auto"/>
        <w:rPr>
          <w:i/>
          <w:iCs/>
        </w:rPr>
      </w:pPr>
      <w:r w:rsidRPr="00D05888">
        <w:rPr>
          <w:i/>
          <w:iCs/>
        </w:rPr>
        <w:t>7</w:t>
      </w:r>
      <w:r w:rsidR="00100C89" w:rsidRPr="00D05888">
        <w:rPr>
          <w:i/>
          <w:iCs/>
        </w:rPr>
        <w:t xml:space="preserve"> Division of Psychological Medicine and Clinical Neurosciences, School of Medicine, Cardiff University, Hadyn Ellis Building, </w:t>
      </w:r>
      <w:proofErr w:type="spellStart"/>
      <w:r w:rsidR="00100C89" w:rsidRPr="00D05888">
        <w:rPr>
          <w:i/>
          <w:iCs/>
        </w:rPr>
        <w:t>Maindy</w:t>
      </w:r>
      <w:proofErr w:type="spellEnd"/>
      <w:r w:rsidR="00100C89" w:rsidRPr="00D05888">
        <w:rPr>
          <w:i/>
          <w:iCs/>
        </w:rPr>
        <w:t xml:space="preserve"> Road, Cardiff CF24 4HQ, </w:t>
      </w:r>
      <w:r w:rsidR="00D05888" w:rsidRPr="00D05888">
        <w:rPr>
          <w:i/>
          <w:iCs/>
        </w:rPr>
        <w:t>United Kingdom</w:t>
      </w:r>
    </w:p>
    <w:p w14:paraId="75EAD3A2" w14:textId="4EED189E" w:rsidR="00281E4B" w:rsidRPr="00D05888" w:rsidRDefault="00281E4B" w:rsidP="00CD69D7">
      <w:pPr>
        <w:spacing w:after="120" w:line="480" w:lineRule="auto"/>
        <w:rPr>
          <w:i/>
          <w:iCs/>
        </w:rPr>
      </w:pPr>
      <w:r w:rsidRPr="00D05888">
        <w:rPr>
          <w:i/>
          <w:iCs/>
        </w:rPr>
        <w:t xml:space="preserve">8 </w:t>
      </w:r>
      <w:r w:rsidR="00100C89" w:rsidRPr="00D05888">
        <w:rPr>
          <w:i/>
          <w:iCs/>
        </w:rPr>
        <w:t xml:space="preserve">UK Dementia Research Institute at Cardiff University, Cardiff, </w:t>
      </w:r>
      <w:r w:rsidR="00D05888" w:rsidRPr="00D05888">
        <w:rPr>
          <w:i/>
          <w:iCs/>
        </w:rPr>
        <w:t>United Kingdom</w:t>
      </w:r>
    </w:p>
    <w:p w14:paraId="55DA1345" w14:textId="504A418D" w:rsidR="00B01373" w:rsidRPr="00D05888" w:rsidRDefault="00100C89" w:rsidP="00CD69D7">
      <w:pPr>
        <w:spacing w:after="120" w:line="480" w:lineRule="auto"/>
        <w:rPr>
          <w:i/>
          <w:iCs/>
        </w:rPr>
      </w:pPr>
      <w:r w:rsidRPr="00D05888">
        <w:rPr>
          <w:i/>
          <w:iCs/>
        </w:rPr>
        <w:t>9</w:t>
      </w:r>
      <w:r w:rsidR="00BB1F4F" w:rsidRPr="00D05888">
        <w:rPr>
          <w:i/>
          <w:iCs/>
        </w:rPr>
        <w:t xml:space="preserve"> SW Thames Centre for Genomic Medicine, St. George’s University Hospital, London, </w:t>
      </w:r>
      <w:r w:rsidR="00D05888" w:rsidRPr="00D05888">
        <w:rPr>
          <w:i/>
          <w:iCs/>
        </w:rPr>
        <w:t>United Kingdom</w:t>
      </w:r>
    </w:p>
    <w:p w14:paraId="12CB79D8" w14:textId="60B94407" w:rsidR="00BB1F4F" w:rsidRPr="00D05888" w:rsidRDefault="00281E4B" w:rsidP="00CD69D7">
      <w:pPr>
        <w:spacing w:after="120" w:line="480" w:lineRule="auto"/>
        <w:rPr>
          <w:i/>
          <w:iCs/>
        </w:rPr>
      </w:pPr>
      <w:r w:rsidRPr="00D05888">
        <w:rPr>
          <w:i/>
          <w:iCs/>
        </w:rPr>
        <w:lastRenderedPageBreak/>
        <w:t>1</w:t>
      </w:r>
      <w:r w:rsidR="00100C89" w:rsidRPr="00D05888">
        <w:rPr>
          <w:i/>
          <w:iCs/>
        </w:rPr>
        <w:t>0</w:t>
      </w:r>
      <w:r w:rsidR="00BB1F4F" w:rsidRPr="00D05888">
        <w:rPr>
          <w:i/>
          <w:iCs/>
        </w:rPr>
        <w:t xml:space="preserve"> Cardiovascular and Genomics Institute, City, St George’s University of London, London, </w:t>
      </w:r>
      <w:r w:rsidR="00D05888" w:rsidRPr="00D05888">
        <w:rPr>
          <w:i/>
          <w:iCs/>
        </w:rPr>
        <w:t>United Kingdom</w:t>
      </w:r>
      <w:r w:rsidR="00BB1F4F" w:rsidRPr="00D05888">
        <w:rPr>
          <w:i/>
          <w:iCs/>
        </w:rPr>
        <w:t xml:space="preserve"> </w:t>
      </w:r>
    </w:p>
    <w:p w14:paraId="46B25E83" w14:textId="77777777" w:rsidR="00EF3E19" w:rsidRPr="008E58E2" w:rsidRDefault="00EF3E19" w:rsidP="00CD69D7">
      <w:pPr>
        <w:spacing w:after="120" w:line="480" w:lineRule="auto"/>
        <w:rPr>
          <w:i/>
          <w:iCs/>
        </w:rPr>
      </w:pPr>
    </w:p>
    <w:p w14:paraId="47AC9C20" w14:textId="38FA5501" w:rsidR="00C95D74" w:rsidRDefault="00C95D74" w:rsidP="00CD69D7">
      <w:pPr>
        <w:spacing w:after="120" w:line="480" w:lineRule="auto"/>
        <w:rPr>
          <w:b/>
          <w:bCs/>
          <w:sz w:val="28"/>
          <w:szCs w:val="28"/>
        </w:rPr>
      </w:pPr>
      <w:r>
        <w:rPr>
          <w:b/>
          <w:bCs/>
          <w:sz w:val="28"/>
          <w:szCs w:val="28"/>
        </w:rPr>
        <w:t>Abstract</w:t>
      </w:r>
    </w:p>
    <w:p w14:paraId="4FD8F597" w14:textId="59609F70" w:rsidR="006359D8" w:rsidRDefault="003579A2" w:rsidP="00CD69D7">
      <w:pPr>
        <w:spacing w:after="120" w:line="480" w:lineRule="auto"/>
      </w:pPr>
      <w:r w:rsidRPr="003958A3">
        <w:t>The identification of the repeat expansion which causes Huntington’s disease in 1993</w:t>
      </w:r>
      <w:r w:rsidR="00502580" w:rsidRPr="003958A3">
        <w:t xml:space="preserve"> soon led to a clinical genetic test for the condition, enabling people at risk to have a test to determine whether they will get the disease. </w:t>
      </w:r>
      <w:r w:rsidR="00CD2676" w:rsidRPr="003958A3">
        <w:t xml:space="preserve">The </w:t>
      </w:r>
      <w:r w:rsidR="00E47697" w:rsidRPr="003958A3">
        <w:t>primary determinant of age at onset in Huntington’s disease is CAG repeat length, but in recent years there have been advances</w:t>
      </w:r>
      <w:r w:rsidR="004C7F45" w:rsidRPr="003958A3">
        <w:t xml:space="preserve"> in </w:t>
      </w:r>
      <w:r w:rsidR="00767F16" w:rsidRPr="003958A3">
        <w:t xml:space="preserve">identifying and </w:t>
      </w:r>
      <w:r w:rsidR="004C7F45" w:rsidRPr="003958A3">
        <w:t>characterising genetic modifiers which influence age at onset</w:t>
      </w:r>
      <w:r w:rsidR="00AA7D45" w:rsidRPr="003958A3">
        <w:t>.  This has led</w:t>
      </w:r>
      <w:r w:rsidR="00D64E49" w:rsidRPr="003958A3">
        <w:t xml:space="preserve"> to the question of whether these data may be applied clinically to improve clinical practice. </w:t>
      </w:r>
      <w:r w:rsidR="00B45697" w:rsidRPr="003958A3">
        <w:t>Here, on behalf of the EHDN Genetic Testing and EHDN Genetic Modifiers Working Groups, we review the current state of genetic testing for Huntington’s</w:t>
      </w:r>
      <w:r w:rsidR="00ED7F44" w:rsidRPr="003958A3">
        <w:t xml:space="preserve"> </w:t>
      </w:r>
      <w:r w:rsidR="00B45697" w:rsidRPr="003958A3">
        <w:t>disease</w:t>
      </w:r>
      <w:r w:rsidR="00ED7F44" w:rsidRPr="003958A3">
        <w:t xml:space="preserve"> and </w:t>
      </w:r>
      <w:r w:rsidR="008B19A6" w:rsidRPr="003958A3">
        <w:t xml:space="preserve">consider </w:t>
      </w:r>
      <w:r w:rsidR="00ED7F44" w:rsidRPr="003958A3">
        <w:t>the per</w:t>
      </w:r>
      <w:r w:rsidR="003E0878" w:rsidRPr="003958A3">
        <w:t xml:space="preserve">sonal impact </w:t>
      </w:r>
      <w:r w:rsidR="00BC1A16">
        <w:t xml:space="preserve">that pre-symptomatic </w:t>
      </w:r>
      <w:r w:rsidR="003E0878" w:rsidRPr="003958A3">
        <w:t>genetic testing has on those that undertake it</w:t>
      </w:r>
      <w:r w:rsidR="008B19A6" w:rsidRPr="003958A3">
        <w:t>.  We then discu</w:t>
      </w:r>
      <w:r w:rsidR="008A1274" w:rsidRPr="003958A3">
        <w:t>s</w:t>
      </w:r>
      <w:r w:rsidR="008B19A6" w:rsidRPr="003958A3">
        <w:t>s h</w:t>
      </w:r>
      <w:r w:rsidR="00CC647A" w:rsidRPr="003958A3">
        <w:t>ow genetic information could be used to improve onset prediction</w:t>
      </w:r>
      <w:r w:rsidR="00611F16" w:rsidRPr="003958A3">
        <w:t xml:space="preserve"> clinically</w:t>
      </w:r>
      <w:r w:rsidR="00F14329" w:rsidRPr="003958A3">
        <w:t>,</w:t>
      </w:r>
      <w:r w:rsidR="00611F16" w:rsidRPr="003958A3">
        <w:t xml:space="preserve"> and </w:t>
      </w:r>
      <w:r w:rsidR="00ED7F44" w:rsidRPr="003958A3">
        <w:t xml:space="preserve">whether </w:t>
      </w:r>
      <w:r w:rsidR="00734044" w:rsidRPr="003958A3">
        <w:t>it</w:t>
      </w:r>
      <w:r w:rsidR="00ED7F44" w:rsidRPr="003958A3">
        <w:t xml:space="preserve"> could be </w:t>
      </w:r>
      <w:r w:rsidR="005676A6" w:rsidRPr="003958A3">
        <w:t>applied in</w:t>
      </w:r>
      <w:r w:rsidR="00ED7F44" w:rsidRPr="003958A3">
        <w:t xml:space="preserve"> clinical trials</w:t>
      </w:r>
      <w:r w:rsidR="005676A6" w:rsidRPr="003958A3">
        <w:t xml:space="preserve"> stratification</w:t>
      </w:r>
      <w:r w:rsidR="00AB179D" w:rsidRPr="003958A3">
        <w:t xml:space="preserve">.  We </w:t>
      </w:r>
      <w:r w:rsidR="0091230B" w:rsidRPr="003958A3">
        <w:t xml:space="preserve">conclude by </w:t>
      </w:r>
      <w:r w:rsidR="00AB179D" w:rsidRPr="003958A3">
        <w:t>propos</w:t>
      </w:r>
      <w:r w:rsidR="0091230B" w:rsidRPr="003958A3">
        <w:t>ing</w:t>
      </w:r>
      <w:r w:rsidR="00AB179D" w:rsidRPr="003958A3">
        <w:t xml:space="preserve"> short, medium and long-term </w:t>
      </w:r>
      <w:r w:rsidR="006359D8" w:rsidRPr="003958A3">
        <w:t>recommendations to improve the use of genetic data to in clinical practice and clinical trials.</w:t>
      </w:r>
    </w:p>
    <w:p w14:paraId="33DA5E53" w14:textId="4AA6B7A2" w:rsidR="00922E17" w:rsidRPr="00310EF6" w:rsidRDefault="00922E17" w:rsidP="00CD69D7">
      <w:pPr>
        <w:spacing w:after="120" w:line="480" w:lineRule="auto"/>
        <w:rPr>
          <w:b/>
          <w:bCs/>
          <w:sz w:val="28"/>
          <w:szCs w:val="28"/>
        </w:rPr>
      </w:pPr>
      <w:r w:rsidRPr="00310EF6">
        <w:rPr>
          <w:b/>
          <w:bCs/>
          <w:sz w:val="28"/>
          <w:szCs w:val="28"/>
        </w:rPr>
        <w:t>Plain language summary</w:t>
      </w:r>
    </w:p>
    <w:p w14:paraId="177DFE7A" w14:textId="2C6F8E75" w:rsidR="00EB7827" w:rsidRDefault="00310EF6" w:rsidP="00EB7827">
      <w:pPr>
        <w:spacing w:after="120" w:line="480" w:lineRule="auto"/>
      </w:pPr>
      <w:r>
        <w:t xml:space="preserve">Genetic testing for Huntington’s disease enables not only people with symptoms </w:t>
      </w:r>
      <w:r w:rsidR="007F5D65">
        <w:t xml:space="preserve">of the </w:t>
      </w:r>
      <w:r w:rsidR="00345C7E">
        <w:t>condition</w:t>
      </w:r>
      <w:r w:rsidR="007F5D65">
        <w:t xml:space="preserve"> be tested, but also</w:t>
      </w:r>
      <w:r w:rsidR="00345C7E">
        <w:t xml:space="preserve"> enables</w:t>
      </w:r>
      <w:r w:rsidR="007F5D65">
        <w:t xml:space="preserve"> </w:t>
      </w:r>
      <w:r>
        <w:t>people with a family history of the di</w:t>
      </w:r>
      <w:r w:rsidR="007F5D65">
        <w:t xml:space="preserve">sease and no symptoms </w:t>
      </w:r>
      <w:r w:rsidR="004E6B53">
        <w:t>have a genetic test</w:t>
      </w:r>
      <w:r w:rsidR="007F5D65">
        <w:t xml:space="preserve"> to determine whether they will develop symptoms of Huntington’s disease in the future</w:t>
      </w:r>
      <w:r w:rsidR="00B638A2">
        <w:t>, known as pre-symptomatic testing</w:t>
      </w:r>
      <w:r w:rsidR="007F5D65">
        <w:t xml:space="preserve">. </w:t>
      </w:r>
      <w:r w:rsidR="00BC1A16">
        <w:t xml:space="preserve"> In this article we review the current state of genetic testing for Huntington’s disease</w:t>
      </w:r>
      <w:r w:rsidR="002B1475">
        <w:t xml:space="preserve"> </w:t>
      </w:r>
      <w:r w:rsidR="002B1475" w:rsidRPr="003958A3">
        <w:t xml:space="preserve">and consider the personal impact </w:t>
      </w:r>
      <w:r w:rsidR="002B1475">
        <w:t xml:space="preserve">that pre-symptomatic </w:t>
      </w:r>
      <w:r w:rsidR="002B1475" w:rsidRPr="003958A3">
        <w:t xml:space="preserve">genetic testing has on those that undertake it.  </w:t>
      </w:r>
      <w:r w:rsidR="008A713A">
        <w:t xml:space="preserve">The onset of Huntington’s disease is influenced by the length of the CAG repeat </w:t>
      </w:r>
      <w:r w:rsidR="002F68CB">
        <w:t>inherited</w:t>
      </w:r>
      <w:r w:rsidR="008A713A">
        <w:t>, and r</w:t>
      </w:r>
      <w:r w:rsidR="00CD4B21">
        <w:t xml:space="preserve">ecent advances have found that </w:t>
      </w:r>
      <w:r w:rsidR="00D10CE4">
        <w:t xml:space="preserve">other genetic factors </w:t>
      </w:r>
      <w:r w:rsidR="008A713A">
        <w:t xml:space="preserve">also </w:t>
      </w:r>
      <w:r w:rsidR="00D10CE4">
        <w:t xml:space="preserve">influence </w:t>
      </w:r>
      <w:r w:rsidR="008A713A">
        <w:t xml:space="preserve">when </w:t>
      </w:r>
      <w:r w:rsidR="008A713A">
        <w:lastRenderedPageBreak/>
        <w:t>symptoms</w:t>
      </w:r>
      <w:r w:rsidR="007263F5">
        <w:t xml:space="preserve"> develop</w:t>
      </w:r>
      <w:r w:rsidR="008A713A">
        <w:t xml:space="preserve">.  </w:t>
      </w:r>
      <w:r w:rsidR="00DD3D9B">
        <w:t>We discuss whether genetic information could be used to improve the information that is shared with people undergoing pre-symptomatic testing</w:t>
      </w:r>
      <w:r w:rsidR="00024ECB">
        <w:t xml:space="preserve">, and whether it could be applied in clinical trial design. </w:t>
      </w:r>
      <w:r w:rsidR="00EB7827" w:rsidRPr="003958A3">
        <w:t>We conclude by proposing short, medium and long-term recommendations to improve the use of genetic data to in clinical practice and clinical trials.</w:t>
      </w:r>
    </w:p>
    <w:p w14:paraId="375BB6C8" w14:textId="579842D8" w:rsidR="00922E17" w:rsidRPr="00310EF6" w:rsidRDefault="00922E17" w:rsidP="00CD69D7">
      <w:pPr>
        <w:spacing w:after="120" w:line="480" w:lineRule="auto"/>
      </w:pPr>
    </w:p>
    <w:p w14:paraId="7F4702F6" w14:textId="0519A009" w:rsidR="008563DB" w:rsidRPr="006A268B" w:rsidRDefault="008563DB" w:rsidP="008563DB">
      <w:pPr>
        <w:spacing w:after="120" w:line="480" w:lineRule="auto"/>
        <w:rPr>
          <w:sz w:val="28"/>
          <w:szCs w:val="28"/>
        </w:rPr>
      </w:pPr>
      <w:r>
        <w:rPr>
          <w:b/>
          <w:bCs/>
          <w:sz w:val="28"/>
          <w:szCs w:val="28"/>
        </w:rPr>
        <w:t>Keywords</w:t>
      </w:r>
      <w:r>
        <w:rPr>
          <w:b/>
          <w:bCs/>
          <w:sz w:val="28"/>
          <w:szCs w:val="28"/>
        </w:rPr>
        <w:br/>
      </w:r>
      <w:r>
        <w:rPr>
          <w:sz w:val="28"/>
          <w:szCs w:val="28"/>
        </w:rPr>
        <w:t>Huntington’s disease, Genetic testing, Presymptomatic testing, Genetic Modifiers,</w:t>
      </w:r>
      <w:r w:rsidR="00CD08A8">
        <w:rPr>
          <w:sz w:val="28"/>
          <w:szCs w:val="28"/>
        </w:rPr>
        <w:t xml:space="preserve"> Clinical Trials.</w:t>
      </w:r>
    </w:p>
    <w:p w14:paraId="5CD8923E" w14:textId="71EDB7AF" w:rsidR="00346887" w:rsidRPr="008E58E2" w:rsidRDefault="009C7D16" w:rsidP="00CD69D7">
      <w:pPr>
        <w:spacing w:after="120" w:line="480" w:lineRule="auto"/>
        <w:rPr>
          <w:b/>
          <w:bCs/>
          <w:sz w:val="28"/>
          <w:szCs w:val="28"/>
        </w:rPr>
      </w:pPr>
      <w:r w:rsidRPr="1B23626B">
        <w:rPr>
          <w:b/>
          <w:bCs/>
          <w:sz w:val="28"/>
          <w:szCs w:val="28"/>
        </w:rPr>
        <w:t>Introduct</w:t>
      </w:r>
      <w:r w:rsidR="008C312F">
        <w:rPr>
          <w:b/>
          <w:bCs/>
          <w:sz w:val="28"/>
          <w:szCs w:val="28"/>
        </w:rPr>
        <w:t>ion</w:t>
      </w:r>
    </w:p>
    <w:p w14:paraId="7C31ABA4" w14:textId="381639FB" w:rsidR="00556782" w:rsidRPr="0051780F" w:rsidRDefault="009C7D16" w:rsidP="00CD69D7">
      <w:pPr>
        <w:spacing w:after="120" w:line="480" w:lineRule="auto"/>
        <w:rPr>
          <w:rStyle w:val="normaltextrun"/>
        </w:rPr>
      </w:pPr>
      <w:r w:rsidRPr="31D052E9">
        <w:t>Huntington’s disease</w:t>
      </w:r>
      <w:r w:rsidR="00E05FC6" w:rsidRPr="31D052E9">
        <w:t xml:space="preserve"> (HD)</w:t>
      </w:r>
      <w:r w:rsidRPr="31D052E9">
        <w:t xml:space="preserve"> is a devastating neurodegenerative condition with a</w:t>
      </w:r>
      <w:r w:rsidR="0045257D" w:rsidRPr="31D052E9">
        <w:t>n estimated</w:t>
      </w:r>
      <w:r w:rsidRPr="31D052E9">
        <w:t xml:space="preserve"> prevalence of 12</w:t>
      </w:r>
      <w:r w:rsidR="00B255F3">
        <w:t> – </w:t>
      </w:r>
      <w:r w:rsidR="0045257D" w:rsidRPr="31D052E9">
        <w:t>15</w:t>
      </w:r>
      <w:r w:rsidRPr="31D052E9">
        <w:t>/100,000</w:t>
      </w:r>
      <w:r w:rsidR="00507A36">
        <w:t xml:space="preserve"> in </w:t>
      </w:r>
      <w:r w:rsidR="00E93DE3">
        <w:t>Caucasian populations</w:t>
      </w:r>
      <w:r w:rsidR="0045257D" w:rsidRPr="31D052E9">
        <w:t xml:space="preserve"> </w:t>
      </w:r>
      <w:r w:rsidR="0030490B" w:rsidRPr="31D052E9">
        <w:fldChar w:fldCharType="begin">
          <w:fldData xml:space="preserve">PEVuZE5vdGU+PENpdGU+PEF1dGhvcj5SYXdsaW5zPC9BdXRob3I+PFllYXI+MjAxMDwvWWVhcj48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</w:fldData>
        </w:fldChar>
      </w:r>
      <w:r w:rsidR="00FE40B9">
        <w:instrText xml:space="preserve"> ADDIN EN.CITE </w:instrText>
      </w:r>
      <w:r w:rsidR="00FE40B9">
        <w:fldChar w:fldCharType="begin">
          <w:fldData xml:space="preserve">PEVuZE5vdGU+PENpdGU+PEF1dGhvcj5SYXdsaW5zPC9BdXRob3I+PFllYXI+MjAxMDwvWWVhcj48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</w:fldData>
        </w:fldChar>
      </w:r>
      <w:r w:rsidR="00FE40B9">
        <w:instrText xml:space="preserve"> ADDIN EN.CITE.DATA </w:instrText>
      </w:r>
      <w:r w:rsidR="00FE40B9">
        <w:fldChar w:fldCharType="end"/>
      </w:r>
      <w:r w:rsidR="0030490B" w:rsidRPr="31D052E9">
        <w:fldChar w:fldCharType="separate"/>
      </w:r>
      <w:r w:rsidR="00FE40B9">
        <w:rPr>
          <w:noProof/>
        </w:rPr>
        <w:t>(1-3)</w:t>
      </w:r>
      <w:r w:rsidR="0030490B" w:rsidRPr="31D052E9">
        <w:fldChar w:fldCharType="end"/>
      </w:r>
      <w:r w:rsidR="00F27309" w:rsidRPr="31D052E9">
        <w:t>. T</w:t>
      </w:r>
      <w:r w:rsidRPr="31D052E9">
        <w:t xml:space="preserve">here </w:t>
      </w:r>
      <w:r w:rsidR="00E72F47" w:rsidRPr="31D052E9">
        <w:t>is</w:t>
      </w:r>
      <w:r w:rsidRPr="31D052E9">
        <w:t xml:space="preserve"> currently no disease</w:t>
      </w:r>
      <w:r w:rsidR="00F27309" w:rsidRPr="31D052E9">
        <w:t>-</w:t>
      </w:r>
      <w:r w:rsidRPr="31D052E9">
        <w:t>modifying treatment</w:t>
      </w:r>
      <w:r w:rsidR="003402F4">
        <w:t>.</w:t>
      </w:r>
      <w:r w:rsidR="00D31DD9">
        <w:t xml:space="preserve"> </w:t>
      </w:r>
      <w:r w:rsidR="003402F4">
        <w:t>HD</w:t>
      </w:r>
      <w:r w:rsidRPr="31D052E9">
        <w:t xml:space="preserve"> is caused by a CAG repeat </w:t>
      </w:r>
      <w:r w:rsidR="00556782">
        <w:t xml:space="preserve">expansion </w:t>
      </w:r>
      <w:r w:rsidR="00030BF0" w:rsidRPr="31D052E9">
        <w:t xml:space="preserve">of at least 36 trinucleotides </w:t>
      </w:r>
      <w:r w:rsidRPr="31D052E9">
        <w:t xml:space="preserve">in the </w:t>
      </w:r>
      <w:r w:rsidRPr="00D33A53">
        <w:t>huntingtin</w:t>
      </w:r>
      <w:r w:rsidR="00E72F47" w:rsidRPr="31D052E9">
        <w:t xml:space="preserve"> (</w:t>
      </w:r>
      <w:r w:rsidR="00E72F47" w:rsidRPr="1B23626B">
        <w:rPr>
          <w:i/>
          <w:iCs/>
        </w:rPr>
        <w:t>HTT</w:t>
      </w:r>
      <w:r w:rsidR="00E72F47" w:rsidRPr="31D052E9">
        <w:t>)</w:t>
      </w:r>
      <w:r w:rsidRPr="31D052E9">
        <w:t xml:space="preserve"> </w:t>
      </w:r>
      <w:r w:rsidR="00030BF0" w:rsidRPr="31D052E9">
        <w:t>gene</w:t>
      </w:r>
      <w:r w:rsidRPr="31D052E9">
        <w:t xml:space="preserve">. </w:t>
      </w:r>
      <w:r w:rsidR="00E05FC6" w:rsidRPr="31D052E9">
        <w:rPr>
          <w:shd w:val="clear" w:color="auto" w:fill="FFFFFF"/>
        </w:rPr>
        <w:t>HD is inherited as an autosomal dominant trait</w:t>
      </w:r>
      <w:r w:rsidR="00030BF0" w:rsidRPr="31D052E9">
        <w:rPr>
          <w:shd w:val="clear" w:color="auto" w:fill="FFFFFF"/>
        </w:rPr>
        <w:t xml:space="preserve">, with a single </w:t>
      </w:r>
      <w:r w:rsidR="000D235B">
        <w:rPr>
          <w:shd w:val="clear" w:color="auto" w:fill="FFFFFF"/>
        </w:rPr>
        <w:t xml:space="preserve">allele with an </w:t>
      </w:r>
      <w:r w:rsidR="00146F10">
        <w:rPr>
          <w:shd w:val="clear" w:color="auto" w:fill="FFFFFF"/>
        </w:rPr>
        <w:t xml:space="preserve">expanded </w:t>
      </w:r>
      <w:r w:rsidR="00030BF0" w:rsidRPr="31D052E9">
        <w:rPr>
          <w:shd w:val="clear" w:color="auto" w:fill="FFFFFF"/>
        </w:rPr>
        <w:t xml:space="preserve">CAG being </w:t>
      </w:r>
      <w:r w:rsidR="00556782">
        <w:rPr>
          <w:shd w:val="clear" w:color="auto" w:fill="FFFFFF"/>
        </w:rPr>
        <w:t>sufficient</w:t>
      </w:r>
      <w:r w:rsidR="00030BF0" w:rsidRPr="31D052E9">
        <w:rPr>
          <w:shd w:val="clear" w:color="auto" w:fill="FFFFFF"/>
        </w:rPr>
        <w:t xml:space="preserve"> to cause disease</w:t>
      </w:r>
      <w:r w:rsidR="00F85EB7">
        <w:rPr>
          <w:shd w:val="clear" w:color="auto" w:fill="FFFFFF"/>
        </w:rPr>
        <w:t>; e</w:t>
      </w:r>
      <w:r w:rsidR="00F25D9F" w:rsidRPr="31D052E9">
        <w:rPr>
          <w:shd w:val="clear" w:color="auto" w:fill="FFFFFF"/>
        </w:rPr>
        <w:t xml:space="preserve">ach child of an affected parent has a 50% risk of </w:t>
      </w:r>
      <w:r w:rsidR="00556782">
        <w:rPr>
          <w:shd w:val="clear" w:color="auto" w:fill="FFFFFF"/>
        </w:rPr>
        <w:t>inheriting the expanded alle</w:t>
      </w:r>
      <w:r w:rsidR="00236410">
        <w:rPr>
          <w:shd w:val="clear" w:color="auto" w:fill="FFFFFF"/>
        </w:rPr>
        <w:t>l</w:t>
      </w:r>
      <w:r w:rsidR="00556782">
        <w:rPr>
          <w:shd w:val="clear" w:color="auto" w:fill="FFFFFF"/>
        </w:rPr>
        <w:t>e</w:t>
      </w:r>
      <w:r w:rsidR="00F25D9F" w:rsidRPr="31D052E9">
        <w:rPr>
          <w:shd w:val="clear" w:color="auto" w:fill="FFFFFF"/>
        </w:rPr>
        <w:t xml:space="preserve">. </w:t>
      </w:r>
      <w:r w:rsidR="00556782">
        <w:rPr>
          <w:shd w:val="clear" w:color="auto" w:fill="FFFFFF"/>
        </w:rPr>
        <w:t xml:space="preserve">A </w:t>
      </w:r>
      <w:r w:rsidR="00DF3709" w:rsidRPr="31D052E9">
        <w:rPr>
          <w:shd w:val="clear" w:color="auto" w:fill="FFFFFF"/>
        </w:rPr>
        <w:t xml:space="preserve">diagnosis of HD </w:t>
      </w:r>
      <w:r w:rsidR="00C65D8B">
        <w:rPr>
          <w:shd w:val="clear" w:color="auto" w:fill="FFFFFF"/>
        </w:rPr>
        <w:t>can be</w:t>
      </w:r>
      <w:r w:rsidR="00DF3709" w:rsidRPr="31D052E9">
        <w:rPr>
          <w:shd w:val="clear" w:color="auto" w:fill="FFFFFF"/>
        </w:rPr>
        <w:t xml:space="preserve"> devastating</w:t>
      </w:r>
      <w:r w:rsidR="00C65D8B">
        <w:rPr>
          <w:shd w:val="clear" w:color="auto" w:fill="FFFFFF"/>
        </w:rPr>
        <w:t xml:space="preserve"> not only</w:t>
      </w:r>
      <w:r w:rsidR="00DF3709" w:rsidRPr="31D052E9">
        <w:rPr>
          <w:shd w:val="clear" w:color="auto" w:fill="FFFFFF"/>
        </w:rPr>
        <w:t xml:space="preserve"> for the individual</w:t>
      </w:r>
      <w:r w:rsidR="000D235B">
        <w:rPr>
          <w:shd w:val="clear" w:color="auto" w:fill="FFFFFF"/>
        </w:rPr>
        <w:t>;</w:t>
      </w:r>
      <w:r w:rsidR="00E97529">
        <w:rPr>
          <w:shd w:val="clear" w:color="auto" w:fill="FFFFFF"/>
        </w:rPr>
        <w:t xml:space="preserve"> </w:t>
      </w:r>
      <w:r w:rsidR="00146F10">
        <w:rPr>
          <w:shd w:val="clear" w:color="auto" w:fill="FFFFFF"/>
        </w:rPr>
        <w:t>s</w:t>
      </w:r>
      <w:r w:rsidR="00556782">
        <w:rPr>
          <w:shd w:val="clear" w:color="auto" w:fill="FFFFFF"/>
        </w:rPr>
        <w:t xml:space="preserve">ymptoms and caring responsibilities </w:t>
      </w:r>
      <w:r w:rsidR="00047A6F">
        <w:rPr>
          <w:shd w:val="clear" w:color="auto" w:fill="FFFFFF"/>
        </w:rPr>
        <w:t xml:space="preserve">can </w:t>
      </w:r>
      <w:r w:rsidR="00556782">
        <w:rPr>
          <w:shd w:val="clear" w:color="auto" w:fill="FFFFFF"/>
        </w:rPr>
        <w:t>impact</w:t>
      </w:r>
      <w:r w:rsidR="00556782" w:rsidRPr="31D052E9">
        <w:rPr>
          <w:shd w:val="clear" w:color="auto" w:fill="FFFFFF"/>
        </w:rPr>
        <w:t xml:space="preserve"> </w:t>
      </w:r>
      <w:r w:rsidR="002E3B85" w:rsidRPr="31D052E9">
        <w:rPr>
          <w:shd w:val="clear" w:color="auto" w:fill="FFFFFF"/>
        </w:rPr>
        <w:t>whole families</w:t>
      </w:r>
      <w:r w:rsidR="006D379F">
        <w:rPr>
          <w:shd w:val="clear" w:color="auto" w:fill="FFFFFF"/>
        </w:rPr>
        <w:t xml:space="preserve">, and </w:t>
      </w:r>
      <w:r w:rsidR="00047A6F">
        <w:rPr>
          <w:shd w:val="clear" w:color="auto" w:fill="FFFFFF"/>
        </w:rPr>
        <w:t>family members</w:t>
      </w:r>
      <w:r w:rsidR="003123BF">
        <w:rPr>
          <w:shd w:val="clear" w:color="auto" w:fill="FFFFFF"/>
        </w:rPr>
        <w:t xml:space="preserve"> </w:t>
      </w:r>
      <w:r w:rsidR="00556782">
        <w:rPr>
          <w:shd w:val="clear" w:color="auto" w:fill="FFFFFF"/>
        </w:rPr>
        <w:t xml:space="preserve">also </w:t>
      </w:r>
      <w:proofErr w:type="gramStart"/>
      <w:r w:rsidR="00556782">
        <w:rPr>
          <w:shd w:val="clear" w:color="auto" w:fill="FFFFFF"/>
        </w:rPr>
        <w:t>have to</w:t>
      </w:r>
      <w:proofErr w:type="gramEnd"/>
      <w:r w:rsidR="00556782">
        <w:rPr>
          <w:shd w:val="clear" w:color="auto" w:fill="FFFFFF"/>
        </w:rPr>
        <w:t xml:space="preserve"> come to terms with being at risk</w:t>
      </w:r>
      <w:r w:rsidR="005D19E0">
        <w:rPr>
          <w:shd w:val="clear" w:color="auto" w:fill="FFFFFF"/>
        </w:rPr>
        <w:t xml:space="preserve"> themselves</w:t>
      </w:r>
      <w:r w:rsidR="002E3B85" w:rsidRPr="31D052E9">
        <w:rPr>
          <w:shd w:val="clear" w:color="auto" w:fill="FFFFFF"/>
        </w:rPr>
        <w:t xml:space="preserve">. </w:t>
      </w:r>
      <w:r w:rsidR="002E3B85" w:rsidRPr="31D052E9">
        <w:t xml:space="preserve">HD is characterised by progressive involuntary movements, </w:t>
      </w:r>
      <w:r w:rsidR="004E0F14">
        <w:t>neuro</w:t>
      </w:r>
      <w:r w:rsidR="0068481F">
        <w:t xml:space="preserve">psychiatric difficulties and </w:t>
      </w:r>
      <w:r w:rsidR="001D51FC" w:rsidRPr="31D052E9">
        <w:t>cogniti</w:t>
      </w:r>
      <w:r w:rsidR="00236410">
        <w:t>ve impairment</w:t>
      </w:r>
      <w:r w:rsidR="002E3B85" w:rsidRPr="31D052E9">
        <w:t xml:space="preserve">. </w:t>
      </w:r>
      <w:r w:rsidR="00C06349">
        <w:rPr>
          <w:shd w:val="clear" w:color="auto" w:fill="FFFFFF"/>
        </w:rPr>
        <w:t>Despite</w:t>
      </w:r>
      <w:r w:rsidR="00E96B99" w:rsidRPr="31D052E9">
        <w:rPr>
          <w:shd w:val="clear" w:color="auto" w:fill="FFFFFF"/>
        </w:rPr>
        <w:t xml:space="preserve"> the causative mutation </w:t>
      </w:r>
      <w:r w:rsidR="00C06349">
        <w:rPr>
          <w:shd w:val="clear" w:color="auto" w:fill="FFFFFF"/>
        </w:rPr>
        <w:t>being</w:t>
      </w:r>
      <w:r w:rsidR="00E96B99" w:rsidRPr="31D052E9">
        <w:rPr>
          <w:shd w:val="clear" w:color="auto" w:fill="FFFFFF"/>
        </w:rPr>
        <w:t xml:space="preserve"> inherited and present from conception, </w:t>
      </w:r>
      <w:r w:rsidR="00E96B99" w:rsidRPr="31D052E9">
        <w:t xml:space="preserve">symptoms of HD typically </w:t>
      </w:r>
      <w:r w:rsidR="00556782">
        <w:t>do not manifest until</w:t>
      </w:r>
      <w:r w:rsidR="00E96B99" w:rsidRPr="31D052E9">
        <w:t xml:space="preserve"> middle age (30</w:t>
      </w:r>
      <w:r w:rsidR="00B255F3">
        <w:t> – </w:t>
      </w:r>
      <w:r w:rsidR="00E96B99" w:rsidRPr="31D052E9">
        <w:t>60</w:t>
      </w:r>
      <w:r w:rsidR="00B13DC2" w:rsidRPr="31D052E9">
        <w:t xml:space="preserve"> years</w:t>
      </w:r>
      <w:r w:rsidR="00E96B99" w:rsidRPr="31D052E9">
        <w:t xml:space="preserve">), </w:t>
      </w:r>
      <w:r w:rsidR="001F3901">
        <w:t>although</w:t>
      </w:r>
      <w:r w:rsidR="00236410" w:rsidRPr="31D052E9">
        <w:t xml:space="preserve"> </w:t>
      </w:r>
      <w:r w:rsidR="00E96B99" w:rsidRPr="31D052E9">
        <w:t xml:space="preserve">there is </w:t>
      </w:r>
      <w:r w:rsidR="006556AB" w:rsidRPr="31D052E9">
        <w:t xml:space="preserve">wide </w:t>
      </w:r>
      <w:r w:rsidR="00E96B99" w:rsidRPr="31D052E9">
        <w:t>variation</w:t>
      </w:r>
      <w:r w:rsidR="00236410">
        <w:t xml:space="preserve"> with onset of symptoms</w:t>
      </w:r>
      <w:r w:rsidR="006556AB" w:rsidRPr="31D052E9">
        <w:t xml:space="preserve"> </w:t>
      </w:r>
      <w:r w:rsidR="00E96B99" w:rsidRPr="31D052E9">
        <w:t>described at all ages from infancy to over</w:t>
      </w:r>
      <w:r w:rsidR="001F3901">
        <w:t xml:space="preserve"> </w:t>
      </w:r>
      <w:r w:rsidR="00E96B99" w:rsidRPr="31D052E9">
        <w:t>80</w:t>
      </w:r>
      <w:r w:rsidR="00236410">
        <w:t xml:space="preserve"> years</w:t>
      </w:r>
      <w:r w:rsidR="00E96B99" w:rsidRPr="31D052E9">
        <w:t xml:space="preserve">. </w:t>
      </w:r>
      <w:r w:rsidR="00FE2D75" w:rsidRPr="31D052E9">
        <w:t xml:space="preserve">The </w:t>
      </w:r>
      <w:r w:rsidR="008C14A6">
        <w:t>greatest influence on</w:t>
      </w:r>
      <w:r w:rsidR="00FE2D75" w:rsidRPr="31D052E9">
        <w:t xml:space="preserve"> age at onset of HD is </w:t>
      </w:r>
      <w:r w:rsidR="0098159E" w:rsidRPr="31D052E9">
        <w:t xml:space="preserve">the </w:t>
      </w:r>
      <w:r w:rsidR="008C14A6">
        <w:t xml:space="preserve">inherited </w:t>
      </w:r>
      <w:r w:rsidR="00146F10">
        <w:t xml:space="preserve">length of the </w:t>
      </w:r>
      <w:r w:rsidR="0098159E" w:rsidRPr="31D052E9">
        <w:t xml:space="preserve">pathogenic </w:t>
      </w:r>
      <w:r w:rsidR="00D34BAE" w:rsidRPr="1B23626B">
        <w:rPr>
          <w:i/>
          <w:iCs/>
        </w:rPr>
        <w:t>HTT</w:t>
      </w:r>
      <w:r w:rsidR="00D34BAE" w:rsidRPr="31D052E9">
        <w:t xml:space="preserve"> </w:t>
      </w:r>
      <w:r w:rsidR="00B65F6D" w:rsidRPr="31D052E9">
        <w:t>CAG repeat</w:t>
      </w:r>
      <w:r w:rsidR="00A5281E">
        <w:fldChar w:fldCharType="begin"/>
      </w:r>
      <w:r w:rsidR="00A5281E">
        <w:instrText xml:space="preserve"> ADDIN EN.CITE &lt;EndNote&gt;&lt;Cite&gt;&lt;Author&gt;Langbehn&lt;/Author&gt;&lt;Year&gt;2004&lt;/Year&gt;&lt;RecNum&gt;421&lt;/RecNum&gt;&lt;DisplayText&gt;(4)&lt;/DisplayText&gt;&lt;record&gt;&lt;rec-number&gt;421&lt;/rec-number&gt;&lt;foreign-keys&gt;&lt;key app="EN" db-id="s909ed5ftpvwsce0szpxwwt6209tsw9wze52" timestamp="1629996950"&gt;421&lt;/key&gt;&lt;/foreign-keys&gt;&lt;ref-type name="Journal Article"&gt;17&lt;/ref-type&gt;&lt;contributors&gt;&lt;authors&gt;&lt;author&gt;Langbehn, D. R.&lt;/author&gt;&lt;author&gt;Brinkman, R. R.&lt;/author&gt;&lt;author&gt;Falush, D.&lt;/author&gt;&lt;author&gt;Paulsen, J. S.&lt;/author&gt;&lt;author&gt;Hayden, M. R.&lt;/author&gt;&lt;/authors&gt;&lt;/contributors&gt;&lt;auth-address&gt;Department of Psychiatry, University of Iowa College of Medicine, Iowa City, IA, USA.&lt;/auth-address&gt;&lt;titles&gt;&lt;title&gt;A new model for prediction of the age of onset and penetrance for Huntington&amp;apos;s disease based on CAG length&lt;/title&gt;&lt;secondary-title&gt;Clin Genet&lt;/secondary-title&gt;&lt;alt-title&gt;Clinical genetics&lt;/alt-title&gt;&lt;/titles&gt;&lt;periodical&gt;&lt;full-title&gt;Clin Genet&lt;/full-title&gt;&lt;abbr-1&gt;Clinical genetics&lt;/abbr-1&gt;&lt;/periodical&gt;&lt;alt-periodical&gt;&lt;full-title&gt;Clin Genet&lt;/full-title&gt;&lt;abbr-1&gt;Clinical genetics&lt;/abbr-1&gt;&lt;/alt-periodical&gt;&lt;pages&gt;267-77&lt;/pages&gt;&lt;volume&gt;65&lt;/volume&gt;&lt;number&gt;4&lt;/number&gt;&lt;edition&gt;2004/03/18&lt;/edition&gt;&lt;keywords&gt;&lt;keyword&gt;Age of Onset&lt;/keyword&gt;&lt;keyword&gt;DNA Sequence, Unstable&lt;/keyword&gt;&lt;keyword&gt;Humans&lt;/keyword&gt;&lt;keyword&gt;Huntington Disease/ genetics&lt;/keyword&gt;&lt;keyword&gt;Likelihood Functions&lt;/keyword&gt;&lt;keyword&gt;Logistic Models&lt;/keyword&gt;&lt;keyword&gt;Models, Genetic&lt;/keyword&gt;&lt;keyword&gt;Penetrance&lt;/keyword&gt;&lt;keyword&gt;Predictive Value of Tests&lt;/keyword&gt;&lt;keyword&gt;Trinucleotide Repeats&lt;/keyword&gt;&lt;/keywords&gt;&lt;dates&gt;&lt;year&gt;2004&lt;/year&gt;&lt;pub-dates&gt;&lt;date&gt;Apr&lt;/date&gt;&lt;/pub-dates&gt;&lt;/dates&gt;&lt;isbn&gt;0009-9163 (Print)&amp;#xD;0009-9163 (Linking)&lt;/isbn&gt;&lt;accession-num&gt;15025718&lt;/accession-num&gt;&lt;urls&gt;&lt;/urls&gt;&lt;electronic-resource-num&gt;10.1111/j.1399-0004.2004.00241.x&lt;/electronic-resource-num&gt;&lt;remote-database-provider&gt;NLM&lt;/remote-database-provider&gt;&lt;language&gt;eng&lt;/language&gt;&lt;/record&gt;&lt;/Cite&gt;&lt;/EndNote&gt;</w:instrText>
      </w:r>
      <w:r w:rsidR="00A5281E">
        <w:fldChar w:fldCharType="separate"/>
      </w:r>
      <w:r w:rsidR="00A5281E">
        <w:rPr>
          <w:noProof/>
        </w:rPr>
        <w:t>(4)</w:t>
      </w:r>
      <w:r w:rsidR="00A5281E">
        <w:fldChar w:fldCharType="end"/>
      </w:r>
      <w:r w:rsidR="0063333A">
        <w:t>. At the lower end of the pathological range, penetrance of the mutation is incomplete: those with 36</w:t>
      </w:r>
      <w:r w:rsidR="00B255F3">
        <w:t> – </w:t>
      </w:r>
      <w:r w:rsidR="0063333A">
        <w:t>39 CAGs might or might not develop symptoms of HD in their lifetime.</w:t>
      </w:r>
      <w:r w:rsidR="00A1219B">
        <w:t xml:space="preserve"> </w:t>
      </w:r>
      <w:r w:rsidR="009B2423">
        <w:t>For fully penetrant alleles (CAG</w:t>
      </w:r>
      <w:r w:rsidR="00B4011F">
        <w:t xml:space="preserve"> </w:t>
      </w:r>
      <w:r w:rsidR="009B2423">
        <w:sym w:font="Symbol" w:char="F0B3"/>
      </w:r>
      <w:r w:rsidR="00B4011F">
        <w:t xml:space="preserve"> </w:t>
      </w:r>
      <w:r w:rsidR="009B2423">
        <w:t>40)</w:t>
      </w:r>
      <w:r w:rsidR="00086C56">
        <w:t>,</w:t>
      </w:r>
      <w:r w:rsidR="009B2423">
        <w:t xml:space="preserve"> </w:t>
      </w:r>
      <w:r w:rsidR="0098159E" w:rsidRPr="31D052E9">
        <w:t xml:space="preserve">longer repeat </w:t>
      </w:r>
      <w:r w:rsidR="00236410">
        <w:t>expansions</w:t>
      </w:r>
      <w:r w:rsidR="00236410" w:rsidRPr="31D052E9">
        <w:t xml:space="preserve"> </w:t>
      </w:r>
      <w:r w:rsidR="008850AC" w:rsidRPr="31D052E9">
        <w:t xml:space="preserve">are associated with </w:t>
      </w:r>
      <w:r w:rsidR="008850AC" w:rsidRPr="31D052E9">
        <w:lastRenderedPageBreak/>
        <w:t xml:space="preserve">earlier </w:t>
      </w:r>
      <w:r w:rsidR="00236410">
        <w:t xml:space="preserve">age at </w:t>
      </w:r>
      <w:proofErr w:type="gramStart"/>
      <w:r w:rsidR="008850AC" w:rsidRPr="31D052E9">
        <w:t xml:space="preserve">onset </w:t>
      </w:r>
      <w:r w:rsidR="007866DA">
        <w:t xml:space="preserve"> </w:t>
      </w:r>
      <w:r w:rsidR="008850AC" w:rsidRPr="31D052E9">
        <w:t>of</w:t>
      </w:r>
      <w:proofErr w:type="gramEnd"/>
      <w:r w:rsidR="008850AC" w:rsidRPr="31D052E9">
        <w:t xml:space="preserve"> symptoms and signs of HD</w:t>
      </w:r>
      <w:r w:rsidR="00236410">
        <w:t>. The CAG repeat length</w:t>
      </w:r>
      <w:r w:rsidR="00A460EB" w:rsidRPr="31D052E9">
        <w:t xml:space="preserve"> </w:t>
      </w:r>
      <w:r w:rsidR="0097091E">
        <w:t xml:space="preserve">inherited </w:t>
      </w:r>
      <w:r w:rsidR="00A460EB" w:rsidRPr="31D052E9">
        <w:t>explain</w:t>
      </w:r>
      <w:r w:rsidR="00236410">
        <w:t>s</w:t>
      </w:r>
      <w:r w:rsidR="00A460EB" w:rsidRPr="31D052E9">
        <w:t xml:space="preserve"> </w:t>
      </w:r>
      <w:r w:rsidR="00146F10">
        <w:t xml:space="preserve">~ </w:t>
      </w:r>
      <w:r w:rsidR="002E3B85">
        <w:t>50</w:t>
      </w:r>
      <w:r w:rsidR="0097091E">
        <w:t> – </w:t>
      </w:r>
      <w:r w:rsidR="002E3B85">
        <w:t>70% of the varia</w:t>
      </w:r>
      <w:r w:rsidR="00F95AA9">
        <w:t>nce</w:t>
      </w:r>
      <w:r w:rsidR="002E3B85">
        <w:t xml:space="preserve"> </w:t>
      </w:r>
      <w:r w:rsidR="0097091E">
        <w:t xml:space="preserve">in age at motor onset </w:t>
      </w:r>
      <w:r w:rsidR="002E3B85">
        <w:t>observed in the HD population</w:t>
      </w:r>
      <w:r w:rsidR="00681F6F">
        <w:t xml:space="preserve">, with </w:t>
      </w:r>
      <w:r w:rsidR="00681F6F">
        <w:rPr>
          <w:rFonts w:cstheme="minorHAnsi"/>
        </w:rPr>
        <w:t>a 1 CAG change effecting the predicted</w:t>
      </w:r>
      <w:r w:rsidR="00A5281E">
        <w:rPr>
          <w:rFonts w:cstheme="minorHAnsi"/>
        </w:rPr>
        <w:t xml:space="preserve"> age at onset</w:t>
      </w:r>
      <w:r w:rsidR="00681F6F">
        <w:rPr>
          <w:rFonts w:cstheme="minorHAnsi"/>
        </w:rPr>
        <w:t xml:space="preserve"> by ~3 years in the 40-50 CAG range </w:t>
      </w:r>
      <w:r w:rsidR="00022E93">
        <w:fldChar w:fldCharType="begin">
          <w:fldData xml:space="preserve">PEVuZE5vdGU+PENpdGU+PEF1dGhvcj5Ccmlua21hbjwvQXV0aG9yPjxZZWFyPjE5OTc8L1llYXI+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M4Ny05MjwvcGFnZXM+PHZvbHVtZT40PC92b2x1bWU+PG51bWJlcj40PC9u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zNDk4LTUwMzwvcGFnZXM+PHZvbHVtZT4xMDE8L3Zv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</w:fldData>
        </w:fldChar>
      </w:r>
      <w:r w:rsidR="00FE40B9">
        <w:instrText xml:space="preserve"> ADDIN EN.CITE </w:instrText>
      </w:r>
      <w:r w:rsidR="00FE40B9">
        <w:fldChar w:fldCharType="begin">
          <w:fldData xml:space="preserve">PEVuZE5vdGU+PENpdGU+PEF1dGhvcj5Ccmlua21hbjwvQXV0aG9yPjxZZWFyPjE5OTc8L1llYXI+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M4Ny05MjwvcGFnZXM+PHZvbHVtZT40PC92b2x1bWU+PG51bWJlcj40PC9u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zNDk4LTUwMzwvcGFnZXM+PHZvbHVtZT4xMDE8L3Zv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</w:fldData>
        </w:fldChar>
      </w:r>
      <w:r w:rsidR="00FE40B9">
        <w:instrText xml:space="preserve"> ADDIN EN.CITE.DATA </w:instrText>
      </w:r>
      <w:r w:rsidR="00FE40B9">
        <w:fldChar w:fldCharType="end"/>
      </w:r>
      <w:r w:rsidR="00022E93">
        <w:fldChar w:fldCharType="separate"/>
      </w:r>
      <w:r w:rsidR="00FE40B9">
        <w:rPr>
          <w:noProof/>
        </w:rPr>
        <w:t>(4-7)</w:t>
      </w:r>
      <w:r w:rsidR="00022E93">
        <w:fldChar w:fldCharType="end"/>
      </w:r>
      <w:r w:rsidR="00B7696D">
        <w:t>.</w:t>
      </w:r>
      <w:r w:rsidR="0097091E">
        <w:t xml:space="preserve"> </w:t>
      </w:r>
      <w:r w:rsidR="00875A85">
        <w:t xml:space="preserve">After accounting for </w:t>
      </w:r>
      <w:r w:rsidR="0097091E">
        <w:t xml:space="preserve">inherited </w:t>
      </w:r>
      <w:r w:rsidR="00875A85">
        <w:t>CAG repeat length,</w:t>
      </w:r>
      <w:r w:rsidR="00793722">
        <w:t xml:space="preserve"> </w:t>
      </w:r>
      <w:r w:rsidR="002B18C7">
        <w:t>the</w:t>
      </w:r>
      <w:r w:rsidR="002E3B85">
        <w:t xml:space="preserve"> remaining variation</w:t>
      </w:r>
      <w:r w:rsidR="00655EC9">
        <w:t xml:space="preserve"> in disease onset and progression</w:t>
      </w:r>
      <w:r w:rsidR="002E3B85">
        <w:t xml:space="preserve"> is attributable to a combination of </w:t>
      </w:r>
      <w:r w:rsidR="002B18C7">
        <w:t xml:space="preserve">genetic and </w:t>
      </w:r>
      <w:r w:rsidR="002E3B85">
        <w:t xml:space="preserve">environmental factors </w:t>
      </w:r>
      <w:r w:rsidR="000A1F0D">
        <w:fldChar w:fldCharType="begin">
          <w:fldData xml:space="preserve">PEVuZE5vdGU+PENpdGU+PEF1dGhvcj5HZU0tSEQtQ29uc29ydGl1bTwvQXV0aG9yPjxZZWFyPjIw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NTE2LTI2PC9wYWdlcz48dm9sdW1lPjE2Mjwvdm9sdW1lPjxudW1iZXI+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</w:fldData>
        </w:fldChar>
      </w:r>
      <w:r w:rsidR="00091C23">
        <w:instrText xml:space="preserve"> ADDIN EN.CITE </w:instrText>
      </w:r>
      <w:r w:rsidR="00091C23">
        <w:fldChar w:fldCharType="begin">
          <w:fldData xml:space="preserve">PEVuZE5vdGU+PENpdGU+PEF1dGhvcj5HZU0tSEQtQ29uc29ydGl1bTwvQXV0aG9yPjxZZWFyPjIw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NTE2LTI2PC9wYWdlcz48dm9sdW1lPjE2Mjwvdm9sdW1lPjxudW1iZXI+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</w:fldData>
        </w:fldChar>
      </w:r>
      <w:r w:rsidR="00091C23">
        <w:instrText xml:space="preserve"> ADDIN EN.CITE.DATA </w:instrText>
      </w:r>
      <w:r w:rsidR="00091C23">
        <w:fldChar w:fldCharType="end"/>
      </w:r>
      <w:r w:rsidR="000A1F0D">
        <w:fldChar w:fldCharType="separate"/>
      </w:r>
      <w:r w:rsidR="00FE40B9">
        <w:rPr>
          <w:noProof/>
        </w:rPr>
        <w:t>(8-11)</w:t>
      </w:r>
      <w:r w:rsidR="000A1F0D">
        <w:fldChar w:fldCharType="end"/>
      </w:r>
      <w:r w:rsidR="00067C31">
        <w:t>.</w:t>
      </w:r>
      <w:r w:rsidR="001C5B20">
        <w:t xml:space="preserve"> For example, </w:t>
      </w:r>
      <w:r w:rsidR="001C5B20">
        <w:rPr>
          <w:rStyle w:val="normaltextrun"/>
          <w:rFonts w:ascii="Calibri" w:hAnsi="Calibri" w:cs="Calibri"/>
          <w:color w:val="000000"/>
          <w:shd w:val="clear" w:color="auto" w:fill="FFFFFF"/>
        </w:rPr>
        <w:t xml:space="preserve">in recent years it has been established that the exact sequence structure of the region of the </w:t>
      </w:r>
      <w:r w:rsidR="001C5B20" w:rsidRPr="7FB90E5B">
        <w:rPr>
          <w:i/>
          <w:iCs/>
        </w:rPr>
        <w:t>HTT</w:t>
      </w:r>
      <w:r w:rsidR="001C5B20">
        <w:t xml:space="preserve"> CAG repeat plays a significant role in both penetrance and </w:t>
      </w:r>
      <w:r w:rsidR="00A5281E">
        <w:t>age at onset</w:t>
      </w:r>
      <w:r w:rsidR="001C5B20">
        <w:t xml:space="preserve">, likely accounting for some of this variability </w:t>
      </w:r>
      <w:r w:rsidR="001C5B20">
        <w:fldChar w:fldCharType="begin">
          <w:fldData xml:space="preserve">PEVuZE5vdGU+PENpdGU+PEF1dGhvcj5DaW9zaTwvQXV0aG9yPjxZZWFyPjIwMTk8L1llYXI+PFJl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</w:fldData>
        </w:fldChar>
      </w:r>
      <w:r w:rsidR="0002499F">
        <w:instrText xml:space="preserve"> ADDIN EN.CITE </w:instrText>
      </w:r>
      <w:r w:rsidR="0002499F">
        <w:fldChar w:fldCharType="begin">
          <w:fldData xml:space="preserve">PEVuZE5vdGU+PENpdGU+PEF1dGhvcj5DaW9zaTwvQXV0aG9yPjxZZWFyPjIwMTk8L1llYXI+PFJl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</w:fldData>
        </w:fldChar>
      </w:r>
      <w:r w:rsidR="0002499F">
        <w:instrText xml:space="preserve"> ADDIN EN.CITE.DATA </w:instrText>
      </w:r>
      <w:r w:rsidR="0002499F">
        <w:fldChar w:fldCharType="end"/>
      </w:r>
      <w:r w:rsidR="001C5B20">
        <w:fldChar w:fldCharType="separate"/>
      </w:r>
      <w:r w:rsidR="0002499F">
        <w:rPr>
          <w:noProof/>
        </w:rPr>
        <w:t>(10, 12, 13, 14)</w:t>
      </w:r>
      <w:r w:rsidR="001C5B20">
        <w:fldChar w:fldCharType="end"/>
      </w:r>
      <w:r w:rsidR="001C5B20">
        <w:t>.</w:t>
      </w:r>
      <w:r w:rsidR="00F97DD3">
        <w:t xml:space="preserve"> </w:t>
      </w:r>
      <w:r w:rsidR="00556782">
        <w:rPr>
          <w:rStyle w:val="normaltextrun"/>
          <w:rFonts w:ascii="Calibri" w:hAnsi="Calibri" w:cs="Calibri"/>
          <w:color w:val="000000"/>
          <w:shd w:val="clear" w:color="auto" w:fill="FFFFFF"/>
        </w:rPr>
        <w:t xml:space="preserve">The </w:t>
      </w:r>
      <w:r w:rsidR="00556782">
        <w:t xml:space="preserve">uncertainty created by the variability </w:t>
      </w:r>
      <w:r w:rsidR="00556782">
        <w:rPr>
          <w:rStyle w:val="normaltextrun"/>
          <w:rFonts w:ascii="Calibri" w:hAnsi="Calibri" w:cs="Calibri"/>
          <w:color w:val="000000"/>
          <w:shd w:val="clear" w:color="auto" w:fill="FFFFFF"/>
        </w:rPr>
        <w:t xml:space="preserve">of the relationship between CAG repeat length and age at onset of disease symptoms </w:t>
      </w:r>
      <w:r w:rsidR="005064EE">
        <w:rPr>
          <w:rStyle w:val="normaltextrun"/>
          <w:rFonts w:ascii="Calibri" w:hAnsi="Calibri" w:cs="Calibri"/>
          <w:color w:val="000000"/>
          <w:shd w:val="clear" w:color="auto" w:fill="FFFFFF"/>
        </w:rPr>
        <w:t xml:space="preserve">impacts </w:t>
      </w:r>
      <w:r w:rsidR="00556782">
        <w:rPr>
          <w:rStyle w:val="normaltextrun"/>
          <w:rFonts w:ascii="Calibri" w:hAnsi="Calibri" w:cs="Calibri"/>
          <w:color w:val="000000"/>
          <w:shd w:val="clear" w:color="auto" w:fill="FFFFFF"/>
        </w:rPr>
        <w:t xml:space="preserve">genetic counselling </w:t>
      </w:r>
      <w:r w:rsidR="005064EE">
        <w:rPr>
          <w:rStyle w:val="normaltextrun"/>
          <w:rFonts w:ascii="Calibri" w:hAnsi="Calibri" w:cs="Calibri"/>
          <w:color w:val="000000"/>
          <w:shd w:val="clear" w:color="auto" w:fill="FFFFFF"/>
        </w:rPr>
        <w:t>for at risk individuals</w:t>
      </w:r>
      <w:r w:rsidR="00B706CA">
        <w:rPr>
          <w:rStyle w:val="normaltextrun"/>
          <w:rFonts w:ascii="Calibri" w:hAnsi="Calibri" w:cs="Calibri"/>
          <w:color w:val="000000"/>
          <w:shd w:val="clear" w:color="auto" w:fill="FFFFFF"/>
        </w:rPr>
        <w:t xml:space="preserve"> </w:t>
      </w:r>
      <w:r w:rsidR="000D235B">
        <w:rPr>
          <w:rStyle w:val="normaltextrun"/>
          <w:rFonts w:ascii="Calibri" w:hAnsi="Calibri" w:cs="Calibri"/>
          <w:color w:val="000000"/>
          <w:shd w:val="clear" w:color="auto" w:fill="FFFFFF"/>
        </w:rPr>
        <w:t>(BOX1, BOX2)</w:t>
      </w:r>
      <w:r w:rsidR="00556782">
        <w:rPr>
          <w:rStyle w:val="normaltextrun"/>
          <w:rFonts w:ascii="Calibri" w:hAnsi="Calibri" w:cs="Calibri"/>
          <w:color w:val="000000"/>
          <w:shd w:val="clear" w:color="auto" w:fill="FFFFFF"/>
        </w:rPr>
        <w:t>.</w:t>
      </w:r>
    </w:p>
    <w:p w14:paraId="43544C08" w14:textId="3439F364" w:rsidR="00ED2D91" w:rsidRDefault="00556782" w:rsidP="00CD69D7">
      <w:pPr>
        <w:spacing w:after="120" w:line="480" w:lineRule="auto"/>
      </w:pPr>
      <w:r>
        <w:rPr>
          <w:rStyle w:val="normaltextrun"/>
          <w:rFonts w:ascii="Calibri" w:hAnsi="Calibri" w:cs="Calibri"/>
          <w:color w:val="000000"/>
          <w:shd w:val="clear" w:color="auto" w:fill="FFFFFF"/>
        </w:rPr>
        <w:t>Here,</w:t>
      </w:r>
      <w:r w:rsidR="0062026C">
        <w:rPr>
          <w:rStyle w:val="normaltextrun"/>
          <w:rFonts w:ascii="Calibri" w:hAnsi="Calibri" w:cs="Calibri"/>
          <w:color w:val="000000"/>
          <w:shd w:val="clear" w:color="auto" w:fill="FFFFFF"/>
        </w:rPr>
        <w:t xml:space="preserve"> </w:t>
      </w:r>
      <w:r w:rsidR="00962751">
        <w:rPr>
          <w:rStyle w:val="normaltextrun"/>
          <w:rFonts w:ascii="Calibri" w:hAnsi="Calibri" w:cs="Calibri"/>
          <w:color w:val="000000"/>
          <w:shd w:val="clear" w:color="auto" w:fill="FFFFFF"/>
        </w:rPr>
        <w:t xml:space="preserve">we </w:t>
      </w:r>
      <w:r w:rsidR="00B706CA">
        <w:t>reflect on</w:t>
      </w:r>
      <w:r>
        <w:t xml:space="preserve"> current</w:t>
      </w:r>
      <w:r w:rsidR="009B481E">
        <w:t xml:space="preserve"> </w:t>
      </w:r>
      <w:r w:rsidR="00FC1967">
        <w:t>testing and counselling practi</w:t>
      </w:r>
      <w:r w:rsidR="00E55425">
        <w:t>s</w:t>
      </w:r>
      <w:r w:rsidR="00FC1967">
        <w:t>e</w:t>
      </w:r>
      <w:r w:rsidR="00E55425">
        <w:t xml:space="preserve"> as well as</w:t>
      </w:r>
      <w:r w:rsidR="005929C4">
        <w:t xml:space="preserve"> recent genetic advances</w:t>
      </w:r>
      <w:r w:rsidR="00F97DD3">
        <w:t xml:space="preserve">, including </w:t>
      </w:r>
      <w:r w:rsidR="000D5359">
        <w:t>sequencing the CAG repeat region</w:t>
      </w:r>
      <w:r w:rsidR="005929C4">
        <w:t>. We consider how these</w:t>
      </w:r>
      <w:r w:rsidR="009B481E">
        <w:t xml:space="preserve"> </w:t>
      </w:r>
      <w:r w:rsidR="00D6071A">
        <w:t xml:space="preserve">could be </w:t>
      </w:r>
      <w:r w:rsidR="00584C22">
        <w:t xml:space="preserve">harnessed </w:t>
      </w:r>
      <w:r w:rsidR="002B799C">
        <w:t xml:space="preserve">in the important population of HD mutation </w:t>
      </w:r>
      <w:proofErr w:type="gramStart"/>
      <w:r w:rsidR="002B799C">
        <w:t>carriers</w:t>
      </w:r>
      <w:proofErr w:type="gramEnd"/>
      <w:r w:rsidR="002B799C">
        <w:t xml:space="preserve"> wo do not yet have symptoms</w:t>
      </w:r>
      <w:r w:rsidR="00A12EB8">
        <w:t>.</w:t>
      </w:r>
    </w:p>
    <w:p w14:paraId="1DEC19F0" w14:textId="62F5A577" w:rsidR="009670F1" w:rsidRDefault="009670F1" w:rsidP="00CD69D7">
      <w:pPr>
        <w:spacing w:after="120" w:line="480" w:lineRule="auto"/>
        <w:rPr>
          <w:shd w:val="clear" w:color="auto" w:fill="FFFFFF"/>
        </w:rPr>
      </w:pPr>
    </w:p>
    <w:p w14:paraId="7CEE53B4" w14:textId="3C43E177" w:rsidR="00486AC0" w:rsidRPr="009D217E" w:rsidRDefault="00486AC0" w:rsidP="00CD69D7">
      <w:pPr>
        <w:spacing w:after="120" w:line="480" w:lineRule="auto"/>
        <w:ind w:left="340" w:right="340"/>
        <w:rPr>
          <w:b/>
          <w:bCs/>
          <w:i/>
          <w:iCs/>
        </w:rPr>
      </w:pPr>
      <w:r w:rsidRPr="009D217E">
        <w:rPr>
          <w:b/>
          <w:bCs/>
          <w:i/>
          <w:iCs/>
        </w:rPr>
        <w:t xml:space="preserve">Box 1: A </w:t>
      </w:r>
      <w:r w:rsidR="00712583" w:rsidRPr="009D217E">
        <w:rPr>
          <w:b/>
          <w:bCs/>
          <w:i/>
          <w:iCs/>
        </w:rPr>
        <w:t>challenging</w:t>
      </w:r>
      <w:r w:rsidR="006F1C5B" w:rsidRPr="009D217E">
        <w:rPr>
          <w:b/>
          <w:bCs/>
          <w:i/>
          <w:iCs/>
        </w:rPr>
        <w:t xml:space="preserve"> </w:t>
      </w:r>
      <w:r w:rsidRPr="009D217E">
        <w:rPr>
          <w:b/>
          <w:bCs/>
          <w:i/>
          <w:iCs/>
        </w:rPr>
        <w:t>personal journey through pre-symptomatic HD testing</w:t>
      </w:r>
    </w:p>
    <w:p w14:paraId="5E0E2922" w14:textId="77777777" w:rsidR="00486AC0" w:rsidRPr="006E3B28" w:rsidRDefault="00486AC0" w:rsidP="00CD69D7">
      <w:pPr>
        <w:spacing w:after="120" w:line="480" w:lineRule="auto"/>
        <w:ind w:left="340" w:right="340"/>
        <w:rPr>
          <w:rFonts w:eastAsia="Times New Roman" w:cstheme="minorHAnsi"/>
          <w:i/>
          <w:iCs/>
          <w:color w:val="000000"/>
          <w:lang w:eastAsia="en-GB"/>
        </w:rPr>
      </w:pPr>
      <w:r w:rsidRPr="006E3B28">
        <w:rPr>
          <w:rFonts w:eastAsia="Times New Roman" w:cstheme="minorHAnsi"/>
          <w:i/>
          <w:iCs/>
          <w:color w:val="000000"/>
          <w:lang w:eastAsia="en-GB"/>
        </w:rPr>
        <w:t>“The day that I was born my mother was diagnosed with Huntington's disease (HD); she was 36. She bore her illness after that for 15 years.</w:t>
      </w:r>
    </w:p>
    <w:p w14:paraId="604CEA39" w14:textId="77777777" w:rsidR="00486AC0" w:rsidRPr="006E3B28" w:rsidRDefault="00486AC0" w:rsidP="00CD69D7">
      <w:pPr>
        <w:spacing w:after="120" w:line="480" w:lineRule="auto"/>
        <w:ind w:left="340" w:right="340"/>
        <w:rPr>
          <w:rFonts w:eastAsia="Times New Roman" w:cstheme="minorHAnsi"/>
          <w:i/>
          <w:iCs/>
          <w:color w:val="000000"/>
          <w:lang w:eastAsia="en-GB"/>
        </w:rPr>
      </w:pPr>
    </w:p>
    <w:p w14:paraId="01C263A1" w14:textId="46A34B30" w:rsidR="00486AC0" w:rsidRPr="0078565C" w:rsidRDefault="00486AC0" w:rsidP="00CD69D7">
      <w:pPr>
        <w:spacing w:after="120" w:line="480" w:lineRule="auto"/>
        <w:ind w:left="340" w:right="340"/>
        <w:rPr>
          <w:rFonts w:eastAsia="Times New Roman" w:cstheme="minorHAnsi"/>
          <w:i/>
          <w:iCs/>
          <w:color w:val="000000"/>
          <w:lang w:eastAsia="en-GB"/>
        </w:rPr>
      </w:pPr>
      <w:r w:rsidRPr="006E3B28">
        <w:rPr>
          <w:rFonts w:eastAsia="Times New Roman" w:cstheme="minorHAnsi"/>
          <w:i/>
          <w:iCs/>
          <w:color w:val="000000"/>
          <w:lang w:eastAsia="en-GB"/>
        </w:rPr>
        <w:t xml:space="preserve">I had always wanted to get tested from a young age. The </w:t>
      </w:r>
      <w:r>
        <w:rPr>
          <w:rFonts w:eastAsia="Times New Roman" w:cstheme="minorHAnsi"/>
          <w:i/>
          <w:iCs/>
          <w:color w:val="000000"/>
          <w:lang w:eastAsia="en-GB"/>
        </w:rPr>
        <w:t>‘</w:t>
      </w:r>
      <w:r w:rsidRPr="006E3B28">
        <w:rPr>
          <w:rFonts w:eastAsia="Times New Roman" w:cstheme="minorHAnsi"/>
          <w:i/>
          <w:iCs/>
          <w:color w:val="000000"/>
          <w:lang w:eastAsia="en-GB"/>
        </w:rPr>
        <w:t>not knowing</w:t>
      </w:r>
      <w:r>
        <w:rPr>
          <w:rFonts w:eastAsia="Times New Roman" w:cstheme="minorHAnsi"/>
          <w:i/>
          <w:iCs/>
          <w:color w:val="000000"/>
          <w:lang w:eastAsia="en-GB"/>
        </w:rPr>
        <w:t>’</w:t>
      </w:r>
      <w:r w:rsidRPr="006E3B28">
        <w:rPr>
          <w:rFonts w:eastAsia="Times New Roman" w:cstheme="minorHAnsi"/>
          <w:i/>
          <w:iCs/>
          <w:color w:val="000000"/>
          <w:lang w:eastAsia="en-GB"/>
        </w:rPr>
        <w:t xml:space="preserve"> had always felt like a dark rain cloud hanging over me, wondering </w:t>
      </w:r>
      <w:proofErr w:type="gramStart"/>
      <w:r w:rsidRPr="006E3B28">
        <w:rPr>
          <w:rFonts w:eastAsia="Times New Roman" w:cstheme="minorHAnsi"/>
          <w:i/>
          <w:iCs/>
          <w:color w:val="000000"/>
          <w:lang w:eastAsia="en-GB"/>
        </w:rPr>
        <w:t>if and when</w:t>
      </w:r>
      <w:proofErr w:type="gramEnd"/>
      <w:r w:rsidRPr="006E3B28">
        <w:rPr>
          <w:rFonts w:eastAsia="Times New Roman" w:cstheme="minorHAnsi"/>
          <w:i/>
          <w:iCs/>
          <w:color w:val="000000"/>
          <w:lang w:eastAsia="en-GB"/>
        </w:rPr>
        <w:t xml:space="preserve"> the downpour would come. Once I had graduated from university in 2018 with a science degree, I decided that then was the right time to find out. I wanted to know so I could </w:t>
      </w:r>
      <w:proofErr w:type="gramStart"/>
      <w:r w:rsidRPr="0078565C">
        <w:rPr>
          <w:rFonts w:eastAsia="Times New Roman" w:cstheme="minorHAnsi"/>
          <w:i/>
          <w:iCs/>
          <w:color w:val="000000"/>
          <w:lang w:eastAsia="en-GB"/>
        </w:rPr>
        <w:t>plan ahead</w:t>
      </w:r>
      <w:proofErr w:type="gramEnd"/>
      <w:r w:rsidRPr="0078565C">
        <w:rPr>
          <w:rFonts w:eastAsia="Times New Roman" w:cstheme="minorHAnsi"/>
          <w:i/>
          <w:iCs/>
          <w:color w:val="000000"/>
          <w:lang w:eastAsia="en-GB"/>
        </w:rPr>
        <w:t>, adapt my career, and speed up my travel plans and other life aspirations.</w:t>
      </w:r>
    </w:p>
    <w:p w14:paraId="1974BF94" w14:textId="77777777" w:rsidR="00486AC0" w:rsidRPr="0078565C" w:rsidRDefault="00486AC0" w:rsidP="00CD69D7">
      <w:pPr>
        <w:spacing w:after="120" w:line="480" w:lineRule="auto"/>
        <w:ind w:left="340" w:right="340"/>
        <w:rPr>
          <w:rFonts w:eastAsia="Times New Roman" w:cstheme="minorHAnsi"/>
          <w:i/>
          <w:iCs/>
          <w:color w:val="000000"/>
          <w:lang w:eastAsia="en-GB"/>
        </w:rPr>
      </w:pPr>
    </w:p>
    <w:p w14:paraId="2EE64B10" w14:textId="74DD5297" w:rsidR="00486AC0" w:rsidRPr="0078565C" w:rsidRDefault="00486AC0" w:rsidP="00CD69D7">
      <w:pPr>
        <w:spacing w:after="120" w:line="480" w:lineRule="auto"/>
        <w:ind w:left="340" w:right="340"/>
        <w:rPr>
          <w:rFonts w:eastAsia="Times New Roman" w:cstheme="minorHAnsi"/>
          <w:i/>
          <w:iCs/>
          <w:color w:val="000000"/>
          <w:lang w:eastAsia="en-GB"/>
        </w:rPr>
      </w:pPr>
      <w:r w:rsidRPr="0078565C">
        <w:rPr>
          <w:rFonts w:eastAsia="Times New Roman" w:cstheme="minorHAnsi"/>
          <w:i/>
          <w:iCs/>
          <w:color w:val="000000"/>
          <w:lang w:eastAsia="en-GB"/>
        </w:rPr>
        <w:lastRenderedPageBreak/>
        <w:t>I had two genetic counselling consultations before the test, one for the test itself and then one for the result. Despite these sessions, when my result came back as gene-positive [showing an HTT CAG repeat expansion] I felt unsupported and there was no offer of further counselling. Additionally, the information provided around CAG length, symptoms and onset of symptoms was incorrect and outdated. But I didn’t find this out until 3 months later at a local HD conference. I felt that no hope was offered at the time of my test result.</w:t>
      </w:r>
    </w:p>
    <w:p w14:paraId="3D2FBB4E" w14:textId="77777777" w:rsidR="008F35E6" w:rsidRDefault="008F35E6" w:rsidP="00CD69D7">
      <w:pPr>
        <w:spacing w:after="120" w:line="480" w:lineRule="auto"/>
        <w:ind w:left="340" w:right="340"/>
        <w:rPr>
          <w:rFonts w:eastAsia="Times New Roman" w:cstheme="minorHAnsi"/>
          <w:i/>
          <w:iCs/>
          <w:color w:val="000000"/>
          <w:lang w:eastAsia="en-GB"/>
        </w:rPr>
      </w:pPr>
    </w:p>
    <w:p w14:paraId="53DA7B6E" w14:textId="297EB1C0" w:rsidR="00486AC0" w:rsidRPr="0078565C" w:rsidRDefault="00486AC0" w:rsidP="00CD69D7">
      <w:pPr>
        <w:spacing w:after="120" w:line="480" w:lineRule="auto"/>
        <w:ind w:left="340" w:right="340"/>
        <w:rPr>
          <w:rFonts w:eastAsia="Times New Roman" w:cstheme="minorHAnsi"/>
          <w:i/>
          <w:iCs/>
          <w:color w:val="000000"/>
          <w:lang w:eastAsia="en-GB"/>
        </w:rPr>
      </w:pPr>
      <w:r w:rsidRPr="0078565C">
        <w:rPr>
          <w:rFonts w:eastAsia="Times New Roman" w:cstheme="minorHAnsi"/>
          <w:i/>
          <w:iCs/>
          <w:color w:val="000000"/>
          <w:lang w:eastAsia="en-GB"/>
        </w:rPr>
        <w:t xml:space="preserve">However, since then the genetic test result has become a great sense of motivation for me to achieve my life goals and tick off my travel destinations sooner. It has changed the path of my life, encouraging me to speed up my journey. </w:t>
      </w:r>
      <w:r w:rsidRPr="00812350">
        <w:rPr>
          <w:rFonts w:eastAsia="Times New Roman" w:cstheme="minorHAnsi"/>
          <w:i/>
          <w:iCs/>
          <w:color w:val="000000"/>
          <w:lang w:eastAsia="en-GB"/>
        </w:rPr>
        <w:t>I am engaged in the local HD clinic and take part in research studies where I can. Beyond that, I have found support in HD conferences and HD community groups like HD Youth Organization (HDYO). Overall, I'm pleased I got tested but I know that it wouldn't be the right choice for everyone.</w:t>
      </w:r>
      <w:r w:rsidRPr="0078565C">
        <w:rPr>
          <w:rFonts w:eastAsia="Times New Roman" w:cstheme="minorHAnsi"/>
          <w:i/>
          <w:iCs/>
          <w:color w:val="000000"/>
          <w:lang w:eastAsia="en-GB"/>
        </w:rPr>
        <w:t>”</w:t>
      </w:r>
    </w:p>
    <w:p w14:paraId="40DAC4B4" w14:textId="37A1A1CE" w:rsidR="00486AC0" w:rsidRDefault="00486AC0" w:rsidP="00CD69D7">
      <w:pPr>
        <w:spacing w:after="120" w:line="480" w:lineRule="auto"/>
      </w:pPr>
    </w:p>
    <w:p w14:paraId="059DE021" w14:textId="1FE2668C" w:rsidR="009670F1" w:rsidRPr="007A2FD0" w:rsidRDefault="001548A2" w:rsidP="00CD69D7">
      <w:pPr>
        <w:spacing w:after="120" w:line="480" w:lineRule="auto"/>
        <w:rPr>
          <w:b/>
          <w:bCs/>
          <w:i/>
          <w:iCs/>
        </w:rPr>
      </w:pPr>
      <w:r w:rsidRPr="007A2FD0">
        <w:rPr>
          <w:b/>
          <w:bCs/>
          <w:i/>
          <w:iCs/>
        </w:rPr>
        <w:t xml:space="preserve">Box 2: </w:t>
      </w:r>
      <w:r w:rsidR="008F35E6" w:rsidRPr="007A2FD0">
        <w:rPr>
          <w:b/>
          <w:bCs/>
          <w:i/>
          <w:iCs/>
        </w:rPr>
        <w:t>An experience of genetic testing</w:t>
      </w:r>
      <w:r w:rsidR="006077D6" w:rsidRPr="007A2FD0">
        <w:rPr>
          <w:b/>
          <w:bCs/>
          <w:i/>
          <w:iCs/>
        </w:rPr>
        <w:t xml:space="preserve"> to help plan the future with greater </w:t>
      </w:r>
      <w:r w:rsidR="00712583" w:rsidRPr="007A2FD0">
        <w:rPr>
          <w:b/>
          <w:bCs/>
          <w:i/>
          <w:iCs/>
        </w:rPr>
        <w:t>clarity.</w:t>
      </w:r>
    </w:p>
    <w:p w14:paraId="4D602A16" w14:textId="41DE4199" w:rsidR="00981C74" w:rsidRPr="00743D46" w:rsidRDefault="001548A2" w:rsidP="00CD69D7">
      <w:pPr>
        <w:pStyle w:val="xxxmsonormal"/>
        <w:spacing w:after="120" w:line="480" w:lineRule="auto"/>
        <w:ind w:left="170" w:right="170"/>
        <w:rPr>
          <w:i/>
          <w:iCs/>
          <w:color w:val="000000"/>
        </w:rPr>
      </w:pPr>
      <w:r w:rsidRPr="00743D46">
        <w:rPr>
          <w:i/>
          <w:iCs/>
          <w:color w:val="000000"/>
        </w:rPr>
        <w:t xml:space="preserve">“I am a </w:t>
      </w:r>
      <w:proofErr w:type="gramStart"/>
      <w:r w:rsidRPr="00743D46">
        <w:rPr>
          <w:i/>
          <w:iCs/>
          <w:color w:val="000000"/>
        </w:rPr>
        <w:t>39 year</w:t>
      </w:r>
      <w:r w:rsidR="00540C35">
        <w:rPr>
          <w:i/>
          <w:iCs/>
          <w:color w:val="000000"/>
        </w:rPr>
        <w:t>-</w:t>
      </w:r>
      <w:r w:rsidRPr="00743D46">
        <w:rPr>
          <w:i/>
          <w:iCs/>
          <w:color w:val="000000"/>
        </w:rPr>
        <w:t>old</w:t>
      </w:r>
      <w:proofErr w:type="gramEnd"/>
      <w:r w:rsidRPr="00743D46">
        <w:rPr>
          <w:i/>
          <w:iCs/>
          <w:color w:val="000000"/>
        </w:rPr>
        <w:t xml:space="preserve"> </w:t>
      </w:r>
      <w:proofErr w:type="gramStart"/>
      <w:r w:rsidRPr="00743D46">
        <w:rPr>
          <w:i/>
          <w:iCs/>
          <w:color w:val="000000"/>
        </w:rPr>
        <w:t>man, and</w:t>
      </w:r>
      <w:proofErr w:type="gramEnd"/>
      <w:r w:rsidRPr="00743D46">
        <w:rPr>
          <w:i/>
          <w:iCs/>
          <w:color w:val="000000"/>
        </w:rPr>
        <w:t xml:space="preserve"> found out my maternal </w:t>
      </w:r>
      <w:r w:rsidR="0097091E" w:rsidRPr="00743D46">
        <w:rPr>
          <w:i/>
          <w:iCs/>
          <w:color w:val="000000"/>
        </w:rPr>
        <w:t>g</w:t>
      </w:r>
      <w:r w:rsidRPr="00743D46">
        <w:rPr>
          <w:i/>
          <w:iCs/>
          <w:color w:val="000000"/>
        </w:rPr>
        <w:t xml:space="preserve">randmother had had an observational diagnosis of Huntington’s around four years ago, not long after she had passed away. My family and I chose to have Grandma’s diagnosis confirmed a couple of years later through genetic testing, where it was discovered that she had had a CAG repeat level of 39, just inside the threshold of reduced penetrance, a level that was consistent with her experience of later onset, in her 60s, and relatively mild symptoms. Given that CAG repeat levels tend to stay consistent when passed down the female line, my understanding following the diagnosis was that if I had inherited the gene, it was likely that my CAG repeats would be at a similar level, and I could therefore expect a similar experience, in terms of symptoms, as a result. Given the incurable </w:t>
      </w:r>
      <w:r w:rsidRPr="00743D46">
        <w:rPr>
          <w:i/>
          <w:iCs/>
          <w:color w:val="000000"/>
        </w:rPr>
        <w:lastRenderedPageBreak/>
        <w:t xml:space="preserve">nature of the disease, I decided not to have myself tested until the time came for family planning decisions. </w:t>
      </w:r>
    </w:p>
    <w:p w14:paraId="5AFD22F0" w14:textId="77777777" w:rsidR="00981C74" w:rsidRPr="00743D46" w:rsidRDefault="00981C74" w:rsidP="00CD69D7">
      <w:pPr>
        <w:pStyle w:val="xxxmsonormal"/>
        <w:spacing w:after="120" w:line="480" w:lineRule="auto"/>
        <w:ind w:left="170" w:right="170"/>
        <w:rPr>
          <w:i/>
          <w:iCs/>
          <w:color w:val="000000"/>
        </w:rPr>
      </w:pPr>
    </w:p>
    <w:p w14:paraId="244ECC9B" w14:textId="6290BBE4" w:rsidR="00EB56B0" w:rsidRPr="00743D46" w:rsidRDefault="001548A2" w:rsidP="00CD69D7">
      <w:pPr>
        <w:pStyle w:val="xxxmsonormal"/>
        <w:spacing w:after="120" w:line="480" w:lineRule="auto"/>
        <w:ind w:left="170" w:right="170"/>
        <w:rPr>
          <w:i/>
          <w:iCs/>
          <w:color w:val="000000"/>
        </w:rPr>
      </w:pPr>
      <w:r w:rsidRPr="00743D46">
        <w:rPr>
          <w:i/>
          <w:iCs/>
          <w:color w:val="000000"/>
        </w:rPr>
        <w:t xml:space="preserve">Two years later, and earlier this year, my partner and I had decided we wanted to start a family, and this is when I was tested, and found to have inherited the gene, at a CAG repeat level of 40. Whilst this wasn’t a shock in terms of it being unexpected, it has had a big impact on our lives, with my partner and I now pursuing IVF, with </w:t>
      </w:r>
      <w:r w:rsidR="0097091E" w:rsidRPr="00743D46">
        <w:rPr>
          <w:i/>
          <w:iCs/>
          <w:color w:val="000000"/>
        </w:rPr>
        <w:t>p</w:t>
      </w:r>
      <w:r w:rsidRPr="00743D46">
        <w:rPr>
          <w:i/>
          <w:iCs/>
          <w:color w:val="000000"/>
        </w:rPr>
        <w:t xml:space="preserve">reimplantation </w:t>
      </w:r>
      <w:r w:rsidR="0097091E" w:rsidRPr="00743D46">
        <w:rPr>
          <w:i/>
          <w:iCs/>
          <w:color w:val="000000"/>
        </w:rPr>
        <w:t>g</w:t>
      </w:r>
      <w:r w:rsidRPr="00743D46">
        <w:rPr>
          <w:i/>
          <w:iCs/>
          <w:color w:val="000000"/>
        </w:rPr>
        <w:t xml:space="preserve">enetic </w:t>
      </w:r>
      <w:r w:rsidR="0097091E" w:rsidRPr="00743D46">
        <w:rPr>
          <w:i/>
          <w:iCs/>
          <w:color w:val="000000"/>
        </w:rPr>
        <w:t>t</w:t>
      </w:r>
      <w:r w:rsidRPr="00743D46">
        <w:rPr>
          <w:i/>
          <w:iCs/>
          <w:color w:val="000000"/>
        </w:rPr>
        <w:t xml:space="preserve">esting, in the immediate term. </w:t>
      </w:r>
    </w:p>
    <w:p w14:paraId="729D2D26" w14:textId="77777777" w:rsidR="00EB56B0" w:rsidRPr="00743D46" w:rsidRDefault="00EB56B0" w:rsidP="00CD69D7">
      <w:pPr>
        <w:pStyle w:val="xxxmsonormal"/>
        <w:spacing w:after="120" w:line="480" w:lineRule="auto"/>
        <w:ind w:left="170" w:right="170"/>
        <w:rPr>
          <w:i/>
          <w:iCs/>
          <w:color w:val="000000"/>
        </w:rPr>
      </w:pPr>
    </w:p>
    <w:p w14:paraId="56995E4F" w14:textId="54E2D842" w:rsidR="001548A2" w:rsidRPr="00743D46" w:rsidRDefault="001548A2" w:rsidP="00CD69D7">
      <w:pPr>
        <w:pStyle w:val="xxxmsonormal"/>
        <w:spacing w:after="120" w:line="480" w:lineRule="auto"/>
        <w:ind w:left="170" w:right="170"/>
        <w:rPr>
          <w:i/>
          <w:iCs/>
        </w:rPr>
      </w:pPr>
      <w:r w:rsidRPr="00743D46">
        <w:rPr>
          <w:i/>
          <w:iCs/>
          <w:color w:val="000000"/>
        </w:rPr>
        <w:t>Longer term, my expectations for my symptom development remain much as they were, but I have probably thought more about what the later years of my life might look like, in the last few months, than I had in the rest of my life previously. I would welcome any testing that would give me greater clarity on what I am likely to experience in the future, as it would help me to make more informed decisions around work, money and family, than I am able to do now. After all, the desire for greater certainty around my future is why I sought testing in the first place.</w:t>
      </w:r>
      <w:r w:rsidR="0097091E" w:rsidRPr="00743D46">
        <w:rPr>
          <w:i/>
          <w:iCs/>
          <w:color w:val="000000"/>
        </w:rPr>
        <w:t>”</w:t>
      </w:r>
    </w:p>
    <w:p w14:paraId="54C3E6A6" w14:textId="77777777" w:rsidR="001548A2" w:rsidRPr="00743D46" w:rsidRDefault="001548A2" w:rsidP="00CD69D7">
      <w:pPr>
        <w:pStyle w:val="xxxmsonormal"/>
        <w:spacing w:after="120" w:line="480" w:lineRule="auto"/>
        <w:ind w:left="170" w:right="170"/>
      </w:pPr>
      <w:r w:rsidRPr="00743D46">
        <w:rPr>
          <w:color w:val="000000"/>
        </w:rPr>
        <w:t> </w:t>
      </w:r>
    </w:p>
    <w:p w14:paraId="26D8F237" w14:textId="77777777" w:rsidR="009670F1" w:rsidRPr="00454008" w:rsidRDefault="009670F1" w:rsidP="00CD69D7">
      <w:pPr>
        <w:spacing w:after="120" w:line="480" w:lineRule="auto"/>
      </w:pPr>
    </w:p>
    <w:p w14:paraId="0D6C44BD" w14:textId="7F1F91F7" w:rsidR="00556782" w:rsidRPr="00060A38" w:rsidRDefault="00060A38" w:rsidP="00CD69D7">
      <w:pPr>
        <w:spacing w:after="120" w:line="480" w:lineRule="auto"/>
        <w:rPr>
          <w:rFonts w:cstheme="minorHAnsi"/>
          <w:b/>
          <w:bCs/>
          <w:sz w:val="28"/>
          <w:szCs w:val="28"/>
        </w:rPr>
      </w:pPr>
      <w:r>
        <w:rPr>
          <w:rFonts w:cstheme="minorHAnsi"/>
          <w:b/>
          <w:bCs/>
          <w:sz w:val="28"/>
          <w:szCs w:val="28"/>
        </w:rPr>
        <w:t>C</w:t>
      </w:r>
      <w:r w:rsidR="006D411B" w:rsidRPr="008E58E2">
        <w:rPr>
          <w:rFonts w:cstheme="minorHAnsi"/>
          <w:b/>
          <w:bCs/>
          <w:sz w:val="28"/>
          <w:szCs w:val="28"/>
        </w:rPr>
        <w:t>linical scenario</w:t>
      </w:r>
      <w:r w:rsidR="002C4CBF">
        <w:rPr>
          <w:rFonts w:cstheme="minorHAnsi"/>
          <w:b/>
          <w:bCs/>
          <w:sz w:val="28"/>
          <w:szCs w:val="28"/>
        </w:rPr>
        <w:t>s in presymptomatic genetic testing</w:t>
      </w:r>
    </w:p>
    <w:p w14:paraId="1797A475" w14:textId="19335ACB" w:rsidR="009C2EBC" w:rsidRDefault="009A67BC" w:rsidP="00CD69D7">
      <w:pPr>
        <w:spacing w:after="120" w:line="480" w:lineRule="auto"/>
      </w:pPr>
      <w:r>
        <w:t>Adults</w:t>
      </w:r>
      <w:r w:rsidR="002F626B">
        <w:t xml:space="preserve"> who are </w:t>
      </w:r>
      <w:r w:rsidR="006A09D0">
        <w:t xml:space="preserve">asymptomatic but </w:t>
      </w:r>
      <w:r w:rsidR="002F626B">
        <w:t xml:space="preserve">at risk </w:t>
      </w:r>
      <w:r>
        <w:t>of HD because they have an affected relative</w:t>
      </w:r>
      <w:r w:rsidR="009E13E3">
        <w:t xml:space="preserve"> </w:t>
      </w:r>
      <w:r w:rsidR="00452AF5">
        <w:t xml:space="preserve">face </w:t>
      </w:r>
      <w:r w:rsidR="009D7CE3">
        <w:t xml:space="preserve">the </w:t>
      </w:r>
      <w:r w:rsidR="00452AF5">
        <w:t>difficult choice</w:t>
      </w:r>
      <w:r w:rsidR="00563A95">
        <w:t xml:space="preserve"> </w:t>
      </w:r>
      <w:proofErr w:type="gramStart"/>
      <w:r w:rsidR="00563A95">
        <w:t>whether</w:t>
      </w:r>
      <w:r w:rsidR="009D7CE3">
        <w:t xml:space="preserve"> or not</w:t>
      </w:r>
      <w:proofErr w:type="gramEnd"/>
      <w:r w:rsidR="00563A95">
        <w:t xml:space="preserve"> to</w:t>
      </w:r>
      <w:r w:rsidR="000A553C">
        <w:t xml:space="preserve"> have</w:t>
      </w:r>
      <w:r w:rsidR="00563A95">
        <w:t xml:space="preserve"> genetic testing</w:t>
      </w:r>
      <w:r w:rsidR="00917FAA">
        <w:t xml:space="preserve"> for the disease-causing mutation.</w:t>
      </w:r>
      <w:r w:rsidR="00756A66">
        <w:t xml:space="preserve"> </w:t>
      </w:r>
      <w:r w:rsidR="001A2EDE">
        <w:t>T</w:t>
      </w:r>
      <w:r w:rsidR="00820306">
        <w:t xml:space="preserve">he majority </w:t>
      </w:r>
      <w:r w:rsidR="004C2D39">
        <w:t>(&gt;</w:t>
      </w:r>
      <w:r w:rsidR="005C58BA">
        <w:t xml:space="preserve"> </w:t>
      </w:r>
      <w:r w:rsidR="004C2D39">
        <w:t xml:space="preserve">75%) </w:t>
      </w:r>
      <w:r w:rsidR="00820306">
        <w:t>of those at</w:t>
      </w:r>
      <w:r w:rsidR="006A09D0">
        <w:t xml:space="preserve"> </w:t>
      </w:r>
      <w:r w:rsidR="00820306">
        <w:t xml:space="preserve">risk choose not to </w:t>
      </w:r>
      <w:r w:rsidR="000A553C">
        <w:t xml:space="preserve">have presymptomatic genetic testing </w:t>
      </w:r>
      <w:r w:rsidR="0007356D">
        <w:fldChar w:fldCharType="begin">
          <w:fldData xml:space="preserve">PEVuZE5vdGU+PENpdGU+PEF1dGhvcj5CYWlnPC9BdXRob3I+PFllYXI+MjAxNjwvWWVhcj48UmVj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=
</w:fldData>
        </w:fldChar>
      </w:r>
      <w:r w:rsidR="0002499F">
        <w:instrText xml:space="preserve"> ADDIN EN.CITE </w:instrText>
      </w:r>
      <w:r w:rsidR="0002499F">
        <w:fldChar w:fldCharType="begin">
          <w:fldData xml:space="preserve">PEVuZE5vdGU+PENpdGU+PEF1dGhvcj5CYWlnPC9BdXRob3I+PFllYXI+MjAxNjwvWWVhcj48UmVj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=
</w:fldData>
        </w:fldChar>
      </w:r>
      <w:r w:rsidR="0002499F">
        <w:instrText xml:space="preserve"> ADDIN EN.CITE.DATA </w:instrText>
      </w:r>
      <w:r w:rsidR="0002499F">
        <w:fldChar w:fldCharType="end"/>
      </w:r>
      <w:r w:rsidR="0007356D">
        <w:fldChar w:fldCharType="separate"/>
      </w:r>
      <w:r w:rsidR="0002499F">
        <w:rPr>
          <w:noProof/>
        </w:rPr>
        <w:t>(15)</w:t>
      </w:r>
      <w:r w:rsidR="0007356D">
        <w:fldChar w:fldCharType="end"/>
      </w:r>
      <w:r w:rsidR="0007356D">
        <w:rPr>
          <w:rFonts w:ascii="Calibri" w:eastAsia="Calibri" w:hAnsi="Calibri" w:cs="Calibri"/>
        </w:rPr>
        <w:t>.</w:t>
      </w:r>
      <w:r w:rsidR="0097085E">
        <w:t xml:space="preserve"> Those that do </w:t>
      </w:r>
      <w:r w:rsidR="00556782">
        <w:t>should have a</w:t>
      </w:r>
      <w:r w:rsidR="001B1439">
        <w:t xml:space="preserve"> series of sessions with a specialist </w:t>
      </w:r>
      <w:r w:rsidR="0097091E">
        <w:t>g</w:t>
      </w:r>
      <w:r w:rsidR="001B1439">
        <w:t xml:space="preserve">enetic </w:t>
      </w:r>
      <w:r w:rsidR="0097091E">
        <w:t>c</w:t>
      </w:r>
      <w:r w:rsidR="001B1439">
        <w:t>ounsellor</w:t>
      </w:r>
      <w:r w:rsidR="009C2EBC">
        <w:t xml:space="preserve"> </w:t>
      </w:r>
      <w:r w:rsidR="00142F80">
        <w:t xml:space="preserve">to support </w:t>
      </w:r>
      <w:r w:rsidR="00602A90">
        <w:t>them through the decision-making process</w:t>
      </w:r>
      <w:r w:rsidR="000069C4">
        <w:t xml:space="preserve">. These sessions explore the </w:t>
      </w:r>
      <w:r w:rsidR="00653047">
        <w:t xml:space="preserve">medical, psychological and familial implications of </w:t>
      </w:r>
      <w:r w:rsidR="001B2F29">
        <w:t xml:space="preserve">predictive </w:t>
      </w:r>
      <w:r w:rsidR="00793C1F">
        <w:t>genetic</w:t>
      </w:r>
      <w:r w:rsidR="00653047">
        <w:t xml:space="preserve"> test</w:t>
      </w:r>
      <w:r w:rsidR="00793C1F">
        <w:t>ing</w:t>
      </w:r>
      <w:r w:rsidR="006D5ED4">
        <w:t xml:space="preserve">, and support the autonomy of the individual to make an informed </w:t>
      </w:r>
      <w:r w:rsidR="006D5ED4">
        <w:lastRenderedPageBreak/>
        <w:t>choice</w:t>
      </w:r>
      <w:r w:rsidR="00024275">
        <w:t xml:space="preserve"> </w:t>
      </w:r>
      <w:r w:rsidR="00024275" w:rsidRPr="1B23626B">
        <w:rPr>
          <w:color w:val="111111"/>
          <w:shd w:val="clear" w:color="auto" w:fill="FFFFFF"/>
        </w:rPr>
        <w:fldChar w:fldCharType="begin"/>
      </w:r>
      <w:r w:rsidR="0002499F">
        <w:rPr>
          <w:color w:val="111111"/>
          <w:shd w:val="clear" w:color="auto" w:fill="FFFFFF"/>
        </w:rPr>
        <w:instrText xml:space="preserve"> ADDIN EN.CITE &lt;EndNote&gt;&lt;Cite&gt;&lt;Author&gt;MacLeod&lt;/Author&gt;&lt;Year&gt;2013&lt;/Year&gt;&lt;RecNum&gt;1116&lt;/RecNum&gt;&lt;DisplayText&gt;(16)&lt;/DisplayText&gt;&lt;record&gt;&lt;rec-number&gt;1116&lt;/rec-number&gt;&lt;foreign-keys&gt;&lt;key app="EN" db-id="s909ed5ftpvwsce0szpxwwt6209tsw9wze52" timestamp="1675350499"&gt;1116&lt;/key&gt;&lt;/foreign-keys&gt;&lt;ref-type name="Journal Article"&gt;17&lt;/ref-type&gt;&lt;contributors&gt;&lt;authors&gt;&lt;author&gt;MacLeod, R.&lt;/author&gt;&lt;author&gt;Tibben, A.&lt;/author&gt;&lt;author&gt;Frontali, M.&lt;/author&gt;&lt;author&gt;Evers-Kiebooms, G.&lt;/author&gt;&lt;author&gt;Jones, A.&lt;/author&gt;&lt;author&gt;Martinez-Descales, A.&lt;/author&gt;&lt;author&gt;Roos, R. A.&lt;/author&gt;&lt;author&gt;Editorial, Committee&lt;/author&gt;&lt;author&gt;Working Group &amp;apos;Genetic Testing Counselling&amp;apos; of the European Huntington Disease, Network&lt;/author&gt;&lt;/authors&gt;&lt;/contributors&gt;&lt;auth-address&gt;Genetic Medicine, Manchester Academic Health Science Centre, Central Manchester University Hospitals NHS Foundation Trust, Manchester, UK. rhona.macleod@cmft.nhs.uk&lt;/auth-address&gt;&lt;titles&gt;&lt;title&gt;Recommendations for the predictive genetic test in Huntington&amp;apos;s disease&lt;/title&gt;&lt;secondary-title&gt;Clin Genet&lt;/secondary-title&gt;&lt;/titles&gt;&lt;periodical&gt;&lt;full-title&gt;Clin Genet&lt;/full-title&gt;&lt;abbr-1&gt;Clinical genetics&lt;/abbr-1&gt;&lt;/periodical&gt;&lt;pages&gt;221-31&lt;/pages&gt;&lt;volume&gt;83&lt;/volume&gt;&lt;number&gt;3&lt;/number&gt;&lt;edition&gt;2012/05/31&lt;/edition&gt;&lt;keywords&gt;&lt;keyword&gt;Genetic Counseling&lt;/keyword&gt;&lt;keyword&gt;Genetic Testing/*methods&lt;/keyword&gt;&lt;keyword&gt;Humans&lt;/keyword&gt;&lt;keyword&gt;Huntington Disease/*diagnosis/*genetics&lt;/keyword&gt;&lt;keyword&gt;*Practice Guidelines as Topic&lt;/keyword&gt;&lt;keyword&gt;Time Factors&lt;/keyword&gt;&lt;keyword&gt;Truth Disclosure&lt;/keyword&gt;&lt;/keywords&gt;&lt;dates&gt;&lt;year&gt;2013&lt;/year&gt;&lt;pub-dates&gt;&lt;date&gt;Mar&lt;/date&gt;&lt;/pub-dates&gt;&lt;/dates&gt;&lt;isbn&gt;1399-0004 (Electronic)&amp;#xD;0009-9163 (Linking)&lt;/isbn&gt;&lt;accession-num&gt;22642570&lt;/accession-num&gt;&lt;urls&gt;&lt;related-urls&gt;&lt;url&gt;https://www.ncbi.nlm.nih.gov/pubmed/22642570&lt;/url&gt;&lt;/related-urls&gt;&lt;/urls&gt;&lt;electronic-resource-num&gt;10.1111/j.1399-0004.2012.01900.x&lt;/electronic-resource-num&gt;&lt;/record&gt;&lt;/Cite&gt;&lt;/EndNote&gt;</w:instrText>
      </w:r>
      <w:r w:rsidR="00024275" w:rsidRPr="1B23626B">
        <w:rPr>
          <w:color w:val="111111"/>
          <w:shd w:val="clear" w:color="auto" w:fill="FFFFFF"/>
        </w:rPr>
        <w:fldChar w:fldCharType="separate"/>
      </w:r>
      <w:r w:rsidR="0002499F">
        <w:rPr>
          <w:noProof/>
          <w:color w:val="111111"/>
          <w:shd w:val="clear" w:color="auto" w:fill="FFFFFF"/>
        </w:rPr>
        <w:t>(16)</w:t>
      </w:r>
      <w:r w:rsidR="00024275" w:rsidRPr="1B23626B">
        <w:rPr>
          <w:color w:val="111111"/>
          <w:shd w:val="clear" w:color="auto" w:fill="FFFFFF"/>
        </w:rPr>
        <w:fldChar w:fldCharType="end"/>
      </w:r>
      <w:r w:rsidR="006D5ED4">
        <w:t>.</w:t>
      </w:r>
      <w:r w:rsidR="00F830B3">
        <w:t xml:space="preserve"> </w:t>
      </w:r>
      <w:r w:rsidR="0045522D">
        <w:t>The way in which</w:t>
      </w:r>
      <w:r w:rsidR="007A4C62">
        <w:t xml:space="preserve"> counselling </w:t>
      </w:r>
      <w:r w:rsidR="005E16BA">
        <w:t xml:space="preserve">is </w:t>
      </w:r>
      <w:r w:rsidR="0045522D">
        <w:t>deliv</w:t>
      </w:r>
      <w:r w:rsidR="005F2FCA">
        <w:t xml:space="preserve">ered and how test results are communicated </w:t>
      </w:r>
      <w:r w:rsidR="00180201">
        <w:t xml:space="preserve">can have a lasting impact </w:t>
      </w:r>
      <w:r w:rsidR="000E3859">
        <w:t xml:space="preserve">(Box 1). </w:t>
      </w:r>
      <w:r w:rsidR="00F830B3">
        <w:t>Those</w:t>
      </w:r>
      <w:r w:rsidR="003A7FFD">
        <w:t xml:space="preserve"> who proceed</w:t>
      </w:r>
      <w:r w:rsidR="00F830B3">
        <w:t xml:space="preserve"> with HD gene</w:t>
      </w:r>
      <w:r w:rsidR="00CC2EE6">
        <w:t>tic</w:t>
      </w:r>
      <w:r w:rsidR="00F830B3">
        <w:t xml:space="preserve"> testing often </w:t>
      </w:r>
      <w:r w:rsidR="00C040B9">
        <w:t xml:space="preserve">do so because </w:t>
      </w:r>
      <w:r w:rsidR="00B90C5C">
        <w:t>finding ou</w:t>
      </w:r>
      <w:r w:rsidR="00261597">
        <w:t>t</w:t>
      </w:r>
      <w:r w:rsidR="00B90C5C">
        <w:t xml:space="preserve"> their </w:t>
      </w:r>
      <w:r w:rsidR="00C040B9">
        <w:t>gene</w:t>
      </w:r>
      <w:r w:rsidR="00CC2EE6">
        <w:t>tic</w:t>
      </w:r>
      <w:r w:rsidR="00C040B9">
        <w:t xml:space="preserve"> status would </w:t>
      </w:r>
      <w:r w:rsidR="00F853B6">
        <w:t>alleviate uncertainty</w:t>
      </w:r>
      <w:r w:rsidR="00CF69C4">
        <w:t>, enabling them to make life plans</w:t>
      </w:r>
      <w:r w:rsidR="00F8687E">
        <w:t xml:space="preserve">, including </w:t>
      </w:r>
      <w:r w:rsidR="0057486E">
        <w:t>around reproductive decisions</w:t>
      </w:r>
      <w:r w:rsidR="00493B3C">
        <w:t xml:space="preserve"> </w:t>
      </w:r>
      <w:r w:rsidR="00286110">
        <w:fldChar w:fldCharType="begin"/>
      </w:r>
      <w:r w:rsidR="0002499F">
        <w:instrText xml:space="preserve"> ADDIN EN.CITE &lt;EndNote&gt;&lt;Cite&gt;&lt;Author&gt;Van Rij&lt;/Author&gt;&lt;Year&gt;2012&lt;/Year&gt;&lt;RecNum&gt;1232&lt;/RecNum&gt;&lt;DisplayText&gt;(17)&lt;/DisplayText&gt;&lt;record&gt;&lt;rec-number&gt;1232&lt;/rec-number&gt;&lt;foreign-keys&gt;&lt;key app="EN" db-id="s909ed5ftpvwsce0szpxwwt6209tsw9wze52" timestamp="1706780495"&gt;1232&lt;/key&gt;&lt;/foreign-keys&gt;&lt;ref-type name="Journal Article"&gt;17&lt;/ref-type&gt;&lt;contributors&gt;&lt;authors&gt;&lt;author&gt;Van Rij, M. C.&lt;/author&gt;&lt;author&gt;De Rademaeker, M.&lt;/author&gt;&lt;author&gt;Moutou, C.&lt;/author&gt;&lt;author&gt;Dreesen, J. C.&lt;/author&gt;&lt;author&gt;De Rycke, M.&lt;/author&gt;&lt;author&gt;Liebaers, I.&lt;/author&gt;&lt;author&gt;Geraedts, J. P.&lt;/author&gt;&lt;author&gt;De Die-Smulders, C. E.&lt;/author&gt;&lt;author&gt;Viville, S.&lt;/author&gt;&lt;/authors&gt;&lt;/contributors&gt;&lt;auth-address&gt;Department of Clinical Genetics, Maastricht University Medical Centre, Maastricht, The Netherlands.&lt;/auth-address&gt;&lt;titles&gt;&lt;title&gt;Preimplantation genetic diagnosis (PGD) for Huntington&amp;apos;s disease: the experience of three European centres&lt;/title&gt;&lt;secondary-title&gt;Eur J Hum Genet&lt;/secondary-title&gt;&lt;/titles&gt;&lt;periodical&gt;&lt;full-title&gt;Eur J Hum Genet&lt;/full-title&gt;&lt;abbr-1&gt;European journal of human genetics : EJHG&lt;/abbr-1&gt;&lt;/periodical&gt;&lt;pages&gt;368-75&lt;/pages&gt;&lt;volume&gt;20&lt;/volume&gt;&lt;number&gt;4&lt;/number&gt;&lt;edition&gt;20111109&lt;/edition&gt;&lt;keywords&gt;&lt;keyword&gt;Adult&lt;/keyword&gt;&lt;keyword&gt;Embryo Transfer&lt;/keyword&gt;&lt;keyword&gt;Europe&lt;/keyword&gt;&lt;keyword&gt;Female&lt;/keyword&gt;&lt;keyword&gt;Genetic Linkage&lt;/keyword&gt;&lt;keyword&gt;Humans&lt;/keyword&gt;&lt;keyword&gt;Huntington Disease/*diagnosis/genetics&lt;/keyword&gt;&lt;keyword&gt;Pregnancy&lt;/keyword&gt;&lt;keyword&gt;Pregnancy Complications&lt;/keyword&gt;&lt;keyword&gt;Preimplantation Diagnosis/*methods&lt;/keyword&gt;&lt;/keywords&gt;&lt;dates&gt;&lt;year&gt;2012&lt;/year&gt;&lt;pub-dates&gt;&lt;date&gt;Apr&lt;/date&gt;&lt;/pub-dates&gt;&lt;/dates&gt;&lt;isbn&gt;1018-4813 (Print)&amp;#xD;1018-4813&lt;/isbn&gt;&lt;accession-num&gt;22071896&lt;/accession-num&gt;&lt;urls&gt;&lt;/urls&gt;&lt;custom2&gt;PMC3306852&lt;/custom2&gt;&lt;electronic-resource-num&gt;10.1038/ejhg.2011.202&lt;/electronic-resource-num&gt;&lt;remote-database-provider&gt;NLM&lt;/remote-database-provider&gt;&lt;language&gt;eng&lt;/language&gt;&lt;/record&gt;&lt;/Cite&gt;&lt;/EndNote&gt;</w:instrText>
      </w:r>
      <w:r w:rsidR="00286110">
        <w:fldChar w:fldCharType="separate"/>
      </w:r>
      <w:r w:rsidR="0002499F">
        <w:rPr>
          <w:noProof/>
        </w:rPr>
        <w:t>(17)</w:t>
      </w:r>
      <w:r w:rsidR="00286110">
        <w:fldChar w:fldCharType="end"/>
      </w:r>
      <w:r w:rsidR="00CF69C4">
        <w:t>.</w:t>
      </w:r>
      <w:r w:rsidR="0097091E">
        <w:t xml:space="preserve"> </w:t>
      </w:r>
      <w:r w:rsidR="00793C1F">
        <w:t xml:space="preserve">One </w:t>
      </w:r>
      <w:r w:rsidR="00C96A58">
        <w:t xml:space="preserve">further </w:t>
      </w:r>
      <w:r w:rsidR="00793C1F">
        <w:t xml:space="preserve">benefit of </w:t>
      </w:r>
      <w:r w:rsidR="00CB177D">
        <w:t xml:space="preserve">undergoing </w:t>
      </w:r>
      <w:r w:rsidR="001B2F29">
        <w:t xml:space="preserve">predictive </w:t>
      </w:r>
      <w:r w:rsidR="00793C1F">
        <w:t xml:space="preserve">testing </w:t>
      </w:r>
      <w:r w:rsidR="00457EBE">
        <w:t>is</w:t>
      </w:r>
      <w:r w:rsidR="000E3859">
        <w:t xml:space="preserve"> </w:t>
      </w:r>
      <w:r w:rsidR="00CF69C4">
        <w:t>the opportunity</w:t>
      </w:r>
      <w:r w:rsidR="00024275">
        <w:t xml:space="preserve">, if </w:t>
      </w:r>
      <w:r w:rsidR="0072098C">
        <w:t xml:space="preserve">carrying an </w:t>
      </w:r>
      <w:r w:rsidR="0072098C" w:rsidRPr="00F079FC">
        <w:rPr>
          <w:i/>
          <w:iCs/>
        </w:rPr>
        <w:t>HTT</w:t>
      </w:r>
      <w:r w:rsidR="0072098C">
        <w:t xml:space="preserve"> CAG repeat expansion</w:t>
      </w:r>
      <w:r w:rsidR="00024275">
        <w:t>,</w:t>
      </w:r>
      <w:r w:rsidR="00CF69C4">
        <w:t xml:space="preserve"> to </w:t>
      </w:r>
      <w:r w:rsidR="006D05D8">
        <w:t>take part in clinical trials</w:t>
      </w:r>
      <w:r w:rsidR="0072098C">
        <w:t xml:space="preserve"> of new treatments</w:t>
      </w:r>
      <w:r w:rsidR="00E14757">
        <w:t xml:space="preserve"> </w:t>
      </w:r>
      <w:r w:rsidR="00FF7010">
        <w:t>and</w:t>
      </w:r>
      <w:r w:rsidR="00E14757">
        <w:t xml:space="preserve"> observational studies </w:t>
      </w:r>
      <w:r w:rsidR="00FF7010">
        <w:t>(</w:t>
      </w:r>
      <w:r w:rsidR="009054D7">
        <w:t>although</w:t>
      </w:r>
      <w:r w:rsidR="00C424FC">
        <w:t xml:space="preserve"> some</w:t>
      </w:r>
      <w:r w:rsidR="00FF7010">
        <w:t xml:space="preserve"> observational studies accept people without a genetic test</w:t>
      </w:r>
      <w:r w:rsidR="00B82645">
        <w:t>,</w:t>
      </w:r>
      <w:r w:rsidR="00FF7010">
        <w:t xml:space="preserve"> this is </w:t>
      </w:r>
      <w:r w:rsidR="00E101D8">
        <w:t xml:space="preserve">much </w:t>
      </w:r>
      <w:r w:rsidR="00FF7010">
        <w:t>less common than those requiring a gene</w:t>
      </w:r>
      <w:r w:rsidR="00AC3370">
        <w:t>tic diagnosis</w:t>
      </w:r>
      <w:r w:rsidR="00FF7010">
        <w:t xml:space="preserve">). </w:t>
      </w:r>
      <w:r w:rsidR="0072098C">
        <w:t>Future trials of potential</w:t>
      </w:r>
      <w:r w:rsidR="008A64C3">
        <w:t>ly</w:t>
      </w:r>
      <w:r w:rsidR="0072098C">
        <w:t xml:space="preserve"> disease-modifying agents are likely to recruit those expansion-carriers who are early symptomatic</w:t>
      </w:r>
      <w:r w:rsidR="0039080B">
        <w:t xml:space="preserve"> </w:t>
      </w:r>
      <w:r w:rsidR="00FE132A">
        <w:t>or even</w:t>
      </w:r>
      <w:r w:rsidR="00DC5224">
        <w:t xml:space="preserve"> those who are</w:t>
      </w:r>
      <w:r w:rsidR="0039080B">
        <w:t xml:space="preserve"> pre-symptomatic</w:t>
      </w:r>
      <w:r w:rsidR="0072098C">
        <w:t>.</w:t>
      </w:r>
    </w:p>
    <w:p w14:paraId="7D688248" w14:textId="77777777" w:rsidR="00EE1920" w:rsidRDefault="00EE1920" w:rsidP="00CD69D7">
      <w:pPr>
        <w:spacing w:after="120" w:line="480" w:lineRule="auto"/>
      </w:pPr>
      <w:r>
        <w:t>The uncertainty surrounding age of onset is challenging for those who are found to be expansion carriers and additional complexity in testing and counselling arises when the CAG repeat length is in the reduced penetrance range (36 – 39 CAGs) perpetuating uncertainty as illustrated in Box 3.</w:t>
      </w:r>
    </w:p>
    <w:p w14:paraId="1400C73B" w14:textId="77777777" w:rsidR="00D76882" w:rsidRPr="001D253F" w:rsidRDefault="00D76882" w:rsidP="00CD69D7">
      <w:pPr>
        <w:spacing w:after="120" w:line="480" w:lineRule="auto"/>
        <w:rPr>
          <w:rFonts w:eastAsia="Times New Roman" w:cstheme="minorHAnsi"/>
          <w:color w:val="000000"/>
          <w:lang w:eastAsia="en-GB"/>
        </w:rPr>
      </w:pPr>
    </w:p>
    <w:p w14:paraId="33AC256A" w14:textId="21BA5ED3" w:rsidR="00A52BCD" w:rsidRPr="004A58DD" w:rsidRDefault="006B75B0" w:rsidP="00CD69D7">
      <w:pPr>
        <w:spacing w:after="120" w:line="480" w:lineRule="auto"/>
        <w:rPr>
          <w:b/>
          <w:bCs/>
          <w:i/>
          <w:iCs/>
        </w:rPr>
      </w:pPr>
      <w:r w:rsidRPr="004A58DD">
        <w:rPr>
          <w:b/>
          <w:bCs/>
          <w:i/>
          <w:iCs/>
        </w:rPr>
        <w:t xml:space="preserve">Box </w:t>
      </w:r>
      <w:r w:rsidR="006F1C5B" w:rsidRPr="004A58DD">
        <w:rPr>
          <w:b/>
          <w:bCs/>
          <w:i/>
          <w:iCs/>
        </w:rPr>
        <w:t>3:</w:t>
      </w:r>
      <w:r w:rsidR="00BE70E9" w:rsidRPr="004A58DD">
        <w:rPr>
          <w:b/>
          <w:bCs/>
          <w:i/>
          <w:iCs/>
        </w:rPr>
        <w:t xml:space="preserve"> Complex</w:t>
      </w:r>
      <w:r w:rsidR="005E139E" w:rsidRPr="004A58DD">
        <w:rPr>
          <w:b/>
          <w:bCs/>
          <w:i/>
          <w:iCs/>
        </w:rPr>
        <w:t xml:space="preserve"> case of genetic testing in the context of a reduced penetrance range allele</w:t>
      </w:r>
    </w:p>
    <w:p w14:paraId="3DD4C6D4" w14:textId="3C7D3052" w:rsidR="002C4CBF" w:rsidRPr="00A52BCD" w:rsidRDefault="000D235B" w:rsidP="00CD69D7">
      <w:pPr>
        <w:spacing w:after="120" w:line="480" w:lineRule="auto"/>
        <w:rPr>
          <w:b/>
          <w:bCs/>
        </w:rPr>
      </w:pPr>
      <w:r>
        <w:rPr>
          <w:noProof/>
        </w:rPr>
        <w:lastRenderedPageBreak/>
        <mc:AlternateContent>
          <mc:Choice Requires="wps">
            <w:drawing>
              <wp:anchor distT="45720" distB="45720" distL="114300" distR="114300" simplePos="0" relativeHeight="251659264" behindDoc="0" locked="0" layoutInCell="1" allowOverlap="1" wp14:anchorId="4D4B77BA" wp14:editId="23EC537C">
                <wp:simplePos x="0" y="0"/>
                <wp:positionH relativeFrom="margin">
                  <wp:align>left</wp:align>
                </wp:positionH>
                <wp:positionV relativeFrom="paragraph">
                  <wp:posOffset>48895</wp:posOffset>
                </wp:positionV>
                <wp:extent cx="2952750" cy="4286250"/>
                <wp:effectExtent l="0" t="0" r="19050" b="19050"/>
                <wp:wrapThrough wrapText="bothSides">
                  <wp:wrapPolygon edited="0">
                    <wp:start x="0" y="0"/>
                    <wp:lineTo x="0" y="21600"/>
                    <wp:lineTo x="21600" y="21600"/>
                    <wp:lineTo x="21600" y="0"/>
                    <wp:lineTo x="0" y="0"/>
                  </wp:wrapPolygon>
                </wp:wrapThrough>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0" cy="4286250"/>
                        </a:xfrm>
                        <a:prstGeom prst="rect">
                          <a:avLst/>
                        </a:prstGeom>
                        <a:solidFill>
                          <a:srgbClr val="FFFFFF"/>
                        </a:solidFill>
                        <a:ln w="9525">
                          <a:solidFill>
                            <a:srgbClr val="000000"/>
                          </a:solidFill>
                          <a:miter lim="800000"/>
                          <a:headEnd/>
                          <a:tailEnd/>
                        </a:ln>
                      </wps:spPr>
                      <wps:txbx>
                        <w:txbxContent>
                          <w:p w14:paraId="2046EBD2" w14:textId="465EE43E" w:rsidR="00B60827" w:rsidRPr="00B60827" w:rsidRDefault="00B60827" w:rsidP="00B60827">
                            <w:pPr>
                              <w:spacing w:after="120" w:line="360" w:lineRule="auto"/>
                              <w:rPr>
                                <w:rFonts w:cstheme="minorHAnsi"/>
                                <w:i/>
                                <w:iCs/>
                              </w:rPr>
                            </w:pPr>
                            <w:r w:rsidRPr="00B60827">
                              <w:rPr>
                                <w:rFonts w:cstheme="minorHAnsi"/>
                                <w:i/>
                                <w:iCs/>
                              </w:rPr>
                              <w:t>a) Clinical history</w:t>
                            </w:r>
                          </w:p>
                          <w:p w14:paraId="394DB35C" w14:textId="44464E19" w:rsidR="00060A38" w:rsidRPr="00B60827" w:rsidRDefault="00060A38" w:rsidP="00B60827">
                            <w:pPr>
                              <w:spacing w:after="120" w:line="360" w:lineRule="auto"/>
                              <w:rPr>
                                <w:i/>
                                <w:iCs/>
                                <w:sz w:val="18"/>
                                <w:szCs w:val="18"/>
                              </w:rPr>
                            </w:pPr>
                            <w:r w:rsidRPr="00B60827">
                              <w:rPr>
                                <w:rFonts w:ascii="Copperplate Gothic Bold" w:hAnsi="Copperplate Gothic Bold"/>
                                <w:i/>
                                <w:iCs/>
                                <w:sz w:val="18"/>
                                <w:szCs w:val="18"/>
                              </w:rPr>
                              <w:t>II</w:t>
                            </w:r>
                            <w:r w:rsidR="000D235B">
                              <w:rPr>
                                <w:rFonts w:ascii="Copperplate Gothic Bold" w:hAnsi="Copperplate Gothic Bold"/>
                                <w:i/>
                                <w:iCs/>
                                <w:sz w:val="18"/>
                                <w:szCs w:val="18"/>
                              </w:rPr>
                              <w:t>,</w:t>
                            </w:r>
                            <w:r w:rsidRPr="00B60827">
                              <w:rPr>
                                <w:i/>
                                <w:iCs/>
                                <w:sz w:val="18"/>
                                <w:szCs w:val="18"/>
                              </w:rPr>
                              <w:t>3, aged 52, presented with a three-year history of choreiform movements and memory loss.</w:t>
                            </w:r>
                            <w:r w:rsidR="0097091E">
                              <w:rPr>
                                <w:i/>
                                <w:iCs/>
                                <w:sz w:val="18"/>
                                <w:szCs w:val="18"/>
                              </w:rPr>
                              <w:t xml:space="preserve"> </w:t>
                            </w:r>
                            <w:r w:rsidRPr="00B60827">
                              <w:rPr>
                                <w:i/>
                                <w:iCs/>
                                <w:sz w:val="18"/>
                                <w:szCs w:val="18"/>
                              </w:rPr>
                              <w:t>HD was clinically suspected and genetic testing undertaken confirming the diagnosis</w:t>
                            </w:r>
                            <w:r w:rsidR="007D45D9" w:rsidRPr="00B60827">
                              <w:rPr>
                                <w:i/>
                                <w:iCs/>
                                <w:sz w:val="18"/>
                                <w:szCs w:val="18"/>
                              </w:rPr>
                              <w:t xml:space="preserve"> </w:t>
                            </w:r>
                            <w:r w:rsidRPr="00B60827">
                              <w:rPr>
                                <w:i/>
                                <w:iCs/>
                                <w:sz w:val="18"/>
                                <w:szCs w:val="18"/>
                              </w:rPr>
                              <w:t>(42 CAG repeats). There was no reported family history. Their mother was alive in her 80’s and their father had died from a stroke in his 60’s</w:t>
                            </w:r>
                          </w:p>
                          <w:p w14:paraId="74E6A829" w14:textId="11B7AD87" w:rsidR="00060A38" w:rsidRPr="006334DB" w:rsidRDefault="00060A38" w:rsidP="00060A38">
                            <w:pPr>
                              <w:spacing w:after="120" w:line="360" w:lineRule="auto"/>
                              <w:rPr>
                                <w:i/>
                                <w:iCs/>
                                <w:sz w:val="18"/>
                                <w:szCs w:val="18"/>
                              </w:rPr>
                            </w:pPr>
                            <w:r w:rsidRPr="006334DB">
                              <w:rPr>
                                <w:i/>
                                <w:iCs/>
                                <w:sz w:val="18"/>
                                <w:szCs w:val="18"/>
                              </w:rPr>
                              <w:t xml:space="preserve">The sister of </w:t>
                            </w:r>
                            <w:r w:rsidRPr="006334DB">
                              <w:rPr>
                                <w:rFonts w:ascii="Copperplate Gothic Bold" w:hAnsi="Copperplate Gothic Bold"/>
                                <w:i/>
                                <w:iCs/>
                                <w:sz w:val="18"/>
                                <w:szCs w:val="18"/>
                              </w:rPr>
                              <w:t>II</w:t>
                            </w:r>
                            <w:r w:rsidR="000D235B">
                              <w:rPr>
                                <w:rFonts w:ascii="Copperplate Gothic Bold" w:hAnsi="Copperplate Gothic Bold"/>
                                <w:i/>
                                <w:iCs/>
                                <w:sz w:val="18"/>
                                <w:szCs w:val="18"/>
                              </w:rPr>
                              <w:t>,</w:t>
                            </w:r>
                            <w:r w:rsidRPr="006334DB">
                              <w:rPr>
                                <w:i/>
                                <w:iCs/>
                                <w:sz w:val="18"/>
                                <w:szCs w:val="18"/>
                              </w:rPr>
                              <w:t>3</w:t>
                            </w:r>
                            <w:r w:rsidR="0072098C" w:rsidRPr="006334DB">
                              <w:rPr>
                                <w:i/>
                                <w:iCs/>
                                <w:sz w:val="18"/>
                                <w:szCs w:val="18"/>
                              </w:rPr>
                              <w:t>,</w:t>
                            </w:r>
                            <w:r w:rsidRPr="006334DB">
                              <w:rPr>
                                <w:i/>
                                <w:iCs/>
                                <w:sz w:val="18"/>
                                <w:szCs w:val="18"/>
                              </w:rPr>
                              <w:t xml:space="preserve"> </w:t>
                            </w:r>
                            <w:r w:rsidRPr="006334DB">
                              <w:rPr>
                                <w:rFonts w:ascii="Copperplate Gothic Bold" w:hAnsi="Copperplate Gothic Bold"/>
                                <w:i/>
                                <w:iCs/>
                                <w:sz w:val="18"/>
                                <w:szCs w:val="18"/>
                              </w:rPr>
                              <w:t>II</w:t>
                            </w:r>
                            <w:r w:rsidR="000D235B">
                              <w:rPr>
                                <w:rFonts w:ascii="Copperplate Gothic Bold" w:hAnsi="Copperplate Gothic Bold"/>
                                <w:i/>
                                <w:iCs/>
                                <w:sz w:val="18"/>
                                <w:szCs w:val="18"/>
                              </w:rPr>
                              <w:t>,</w:t>
                            </w:r>
                            <w:r w:rsidRPr="006334DB">
                              <w:rPr>
                                <w:i/>
                                <w:iCs/>
                                <w:sz w:val="18"/>
                                <w:szCs w:val="18"/>
                              </w:rPr>
                              <w:t xml:space="preserve">1, aged 58 years, was referred for predictive testing. Her main reason for testing </w:t>
                            </w:r>
                            <w:r w:rsidR="00AC3370">
                              <w:rPr>
                                <w:i/>
                                <w:iCs/>
                                <w:sz w:val="18"/>
                                <w:szCs w:val="18"/>
                              </w:rPr>
                              <w:t>was</w:t>
                            </w:r>
                            <w:r w:rsidR="00AC3370" w:rsidRPr="006334DB">
                              <w:rPr>
                                <w:i/>
                                <w:iCs/>
                                <w:sz w:val="18"/>
                                <w:szCs w:val="18"/>
                              </w:rPr>
                              <w:t xml:space="preserve"> </w:t>
                            </w:r>
                            <w:r w:rsidRPr="006334DB">
                              <w:rPr>
                                <w:i/>
                                <w:iCs/>
                                <w:sz w:val="18"/>
                                <w:szCs w:val="18"/>
                              </w:rPr>
                              <w:t xml:space="preserve">to ascertain risks to her children. </w:t>
                            </w:r>
                          </w:p>
                          <w:p w14:paraId="4FCE21A2" w14:textId="34E37AB4" w:rsidR="00060A38" w:rsidRPr="006334DB" w:rsidRDefault="00060A38" w:rsidP="00060A38">
                            <w:pPr>
                              <w:spacing w:after="120" w:line="360" w:lineRule="auto"/>
                              <w:rPr>
                                <w:i/>
                                <w:iCs/>
                                <w:sz w:val="18"/>
                                <w:szCs w:val="18"/>
                              </w:rPr>
                            </w:pPr>
                            <w:r w:rsidRPr="006334DB">
                              <w:rPr>
                                <w:i/>
                                <w:iCs/>
                                <w:sz w:val="18"/>
                                <w:szCs w:val="18"/>
                              </w:rPr>
                              <w:t xml:space="preserve">Following genetic counselling, testing in </w:t>
                            </w:r>
                            <w:r w:rsidRPr="006334DB">
                              <w:rPr>
                                <w:rFonts w:ascii="Copperplate Gothic Bold" w:hAnsi="Copperplate Gothic Bold"/>
                                <w:i/>
                                <w:iCs/>
                                <w:sz w:val="18"/>
                                <w:szCs w:val="18"/>
                              </w:rPr>
                              <w:t>II</w:t>
                            </w:r>
                            <w:r w:rsidR="000D235B">
                              <w:rPr>
                                <w:rFonts w:ascii="Copperplate Gothic Bold" w:hAnsi="Copperplate Gothic Bold"/>
                                <w:i/>
                                <w:iCs/>
                                <w:sz w:val="18"/>
                                <w:szCs w:val="18"/>
                              </w:rPr>
                              <w:t>,</w:t>
                            </w:r>
                            <w:r w:rsidRPr="006334DB">
                              <w:rPr>
                                <w:i/>
                                <w:iCs/>
                                <w:sz w:val="18"/>
                                <w:szCs w:val="18"/>
                              </w:rPr>
                              <w:t>1 demonstrated a reduced penetrance allele; 37 CAG repeats.</w:t>
                            </w:r>
                          </w:p>
                          <w:p w14:paraId="31ED1D8B" w14:textId="38AA0975" w:rsidR="00060A38" w:rsidRPr="006334DB" w:rsidRDefault="00060A38" w:rsidP="00060A38">
                            <w:pPr>
                              <w:spacing w:after="120" w:line="360" w:lineRule="auto"/>
                              <w:rPr>
                                <w:i/>
                                <w:iCs/>
                                <w:sz w:val="18"/>
                                <w:szCs w:val="18"/>
                              </w:rPr>
                            </w:pPr>
                            <w:r w:rsidRPr="00923C4C">
                              <w:rPr>
                                <w:i/>
                                <w:iCs/>
                                <w:sz w:val="18"/>
                                <w:szCs w:val="18"/>
                              </w:rPr>
                              <w:t xml:space="preserve">A stored DNA sample was available from their father; </w:t>
                            </w:r>
                            <w:r w:rsidRPr="00923C4C">
                              <w:rPr>
                                <w:rFonts w:ascii="Copperplate Gothic Bold" w:hAnsi="Copperplate Gothic Bold"/>
                                <w:i/>
                                <w:iCs/>
                                <w:sz w:val="18"/>
                                <w:szCs w:val="18"/>
                              </w:rPr>
                              <w:t>I</w:t>
                            </w:r>
                            <w:r w:rsidR="000D235B" w:rsidRPr="00923C4C">
                              <w:rPr>
                                <w:rFonts w:ascii="Copperplate Gothic Bold" w:hAnsi="Copperplate Gothic Bold"/>
                                <w:i/>
                                <w:iCs/>
                                <w:sz w:val="18"/>
                                <w:szCs w:val="18"/>
                              </w:rPr>
                              <w:t>,</w:t>
                            </w:r>
                            <w:r w:rsidRPr="00923C4C">
                              <w:rPr>
                                <w:i/>
                                <w:iCs/>
                                <w:sz w:val="18"/>
                                <w:szCs w:val="18"/>
                              </w:rPr>
                              <w:t xml:space="preserve">1 and a sample was obtained from their mother; </w:t>
                            </w:r>
                            <w:r w:rsidRPr="00923C4C">
                              <w:rPr>
                                <w:rFonts w:ascii="Copperplate Gothic Bold" w:hAnsi="Copperplate Gothic Bold"/>
                                <w:i/>
                                <w:iCs/>
                                <w:sz w:val="18"/>
                                <w:szCs w:val="18"/>
                              </w:rPr>
                              <w:t>I</w:t>
                            </w:r>
                            <w:r w:rsidR="000D235B" w:rsidRPr="00923C4C">
                              <w:rPr>
                                <w:rFonts w:ascii="Copperplate Gothic Bold" w:hAnsi="Copperplate Gothic Bold"/>
                                <w:i/>
                                <w:iCs/>
                                <w:sz w:val="18"/>
                                <w:szCs w:val="18"/>
                              </w:rPr>
                              <w:t>,</w:t>
                            </w:r>
                            <w:r w:rsidRPr="00923C4C">
                              <w:rPr>
                                <w:i/>
                                <w:iCs/>
                                <w:sz w:val="18"/>
                                <w:szCs w:val="18"/>
                              </w:rPr>
                              <w:t>2.</w:t>
                            </w:r>
                            <w:r w:rsidR="0097091E">
                              <w:rPr>
                                <w:i/>
                                <w:iCs/>
                                <w:sz w:val="18"/>
                                <w:szCs w:val="18"/>
                              </w:rPr>
                              <w:t xml:space="preserve"> </w:t>
                            </w:r>
                            <w:r w:rsidRPr="00923C4C">
                              <w:rPr>
                                <w:i/>
                                <w:iCs/>
                                <w:sz w:val="18"/>
                                <w:szCs w:val="18"/>
                              </w:rPr>
                              <w:t>Allele sizing and linked markers confirmed paternity</w:t>
                            </w:r>
                            <w:r w:rsidR="000D235B" w:rsidRPr="00923C4C">
                              <w:rPr>
                                <w:i/>
                                <w:iCs/>
                                <w:sz w:val="18"/>
                                <w:szCs w:val="18"/>
                              </w:rPr>
                              <w:t xml:space="preserve"> for all children</w:t>
                            </w:r>
                            <w:r w:rsidRPr="00923C4C">
                              <w:rPr>
                                <w:i/>
                                <w:iCs/>
                                <w:sz w:val="18"/>
                                <w:szCs w:val="18"/>
                              </w:rPr>
                              <w:t xml:space="preserve"> and that the 37 CAG repeat reduced penetrance allele was paternally inherited.</w:t>
                            </w:r>
                            <w:r w:rsidR="0097091E">
                              <w:rPr>
                                <w:i/>
                                <w:iCs/>
                                <w:sz w:val="18"/>
                                <w:szCs w:val="18"/>
                              </w:rPr>
                              <w:t xml:space="preserve"> </w:t>
                            </w:r>
                          </w:p>
                          <w:p w14:paraId="7093213B" w14:textId="4158FEF9" w:rsidR="00060A38" w:rsidRPr="006334DB" w:rsidRDefault="00060A38" w:rsidP="00060A38">
                            <w:pPr>
                              <w:spacing w:after="120" w:line="360" w:lineRule="auto"/>
                              <w:rPr>
                                <w:i/>
                                <w:iCs/>
                              </w:rPr>
                            </w:pPr>
                            <w:r w:rsidRPr="006334DB">
                              <w:rPr>
                                <w:rFonts w:ascii="Copperplate Gothic Bold" w:hAnsi="Copperplate Gothic Bold"/>
                                <w:i/>
                                <w:iCs/>
                                <w:sz w:val="18"/>
                                <w:szCs w:val="18"/>
                              </w:rPr>
                              <w:t>II</w:t>
                            </w:r>
                            <w:r w:rsidRPr="006334DB">
                              <w:rPr>
                                <w:i/>
                                <w:iCs/>
                                <w:sz w:val="18"/>
                                <w:szCs w:val="18"/>
                              </w:rPr>
                              <w:t>1’s children were referred for genetic counselling</w:t>
                            </w:r>
                            <w:r w:rsidR="009670F1">
                              <w:rPr>
                                <w:i/>
                                <w:iCs/>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4B77BA" id="_x0000_t202" coordsize="21600,21600" o:spt="202" path="m,l,21600r21600,l21600,xe">
                <v:stroke joinstyle="miter"/>
                <v:path gradientshapeok="t" o:connecttype="rect"/>
              </v:shapetype>
              <v:shape id="Text Box 217" o:spid="_x0000_s1026" type="#_x0000_t202" style="position:absolute;margin-left:0;margin-top:3.85pt;width:232.5pt;height:337.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">
                <v:textbox>
                  <w:txbxContent>
                    <w:p w14:paraId="2046EBD2" w14:textId="465EE43E" w:rsidR="00B60827" w:rsidRPr="00B60827" w:rsidRDefault="00B60827" w:rsidP="00B60827">
                      <w:pPr>
                        <w:spacing w:after="120" w:line="360" w:lineRule="auto"/>
                        <w:rPr>
                          <w:rFonts w:cstheme="minorHAnsi"/>
                          <w:i/>
                          <w:iCs/>
                        </w:rPr>
                      </w:pPr>
                      <w:r w:rsidRPr="00B60827">
                        <w:rPr>
                          <w:rFonts w:cstheme="minorHAnsi"/>
                          <w:i/>
                          <w:iCs/>
                        </w:rPr>
                        <w:t>a) Clinical history</w:t>
                      </w:r>
                    </w:p>
                    <w:p w14:paraId="394DB35C" w14:textId="44464E19" w:rsidR="00060A38" w:rsidRPr="00B60827" w:rsidRDefault="00060A38" w:rsidP="00B60827">
                      <w:pPr>
                        <w:spacing w:after="120" w:line="360" w:lineRule="auto"/>
                        <w:rPr>
                          <w:i/>
                          <w:iCs/>
                          <w:sz w:val="18"/>
                          <w:szCs w:val="18"/>
                        </w:rPr>
                      </w:pPr>
                      <w:r w:rsidRPr="00B60827">
                        <w:rPr>
                          <w:rFonts w:ascii="Copperplate Gothic Bold" w:hAnsi="Copperplate Gothic Bold"/>
                          <w:i/>
                          <w:iCs/>
                          <w:sz w:val="18"/>
                          <w:szCs w:val="18"/>
                        </w:rPr>
                        <w:t>II</w:t>
                      </w:r>
                      <w:r w:rsidR="000D235B">
                        <w:rPr>
                          <w:rFonts w:ascii="Copperplate Gothic Bold" w:hAnsi="Copperplate Gothic Bold"/>
                          <w:i/>
                          <w:iCs/>
                          <w:sz w:val="18"/>
                          <w:szCs w:val="18"/>
                        </w:rPr>
                        <w:t>,</w:t>
                      </w:r>
                      <w:r w:rsidRPr="00B60827">
                        <w:rPr>
                          <w:i/>
                          <w:iCs/>
                          <w:sz w:val="18"/>
                          <w:szCs w:val="18"/>
                        </w:rPr>
                        <w:t>3, aged 52, presented with a three-year history of choreiform movements and memory loss.</w:t>
                      </w:r>
                      <w:r w:rsidR="0097091E">
                        <w:rPr>
                          <w:i/>
                          <w:iCs/>
                          <w:sz w:val="18"/>
                          <w:szCs w:val="18"/>
                        </w:rPr>
                        <w:t xml:space="preserve"> </w:t>
                      </w:r>
                      <w:r w:rsidRPr="00B60827">
                        <w:rPr>
                          <w:i/>
                          <w:iCs/>
                          <w:sz w:val="18"/>
                          <w:szCs w:val="18"/>
                        </w:rPr>
                        <w:t>HD was clinically suspected and genetic testing undertaken confirming the diagnosis</w:t>
                      </w:r>
                      <w:r w:rsidR="007D45D9" w:rsidRPr="00B60827">
                        <w:rPr>
                          <w:i/>
                          <w:iCs/>
                          <w:sz w:val="18"/>
                          <w:szCs w:val="18"/>
                        </w:rPr>
                        <w:t xml:space="preserve"> </w:t>
                      </w:r>
                      <w:r w:rsidRPr="00B60827">
                        <w:rPr>
                          <w:i/>
                          <w:iCs/>
                          <w:sz w:val="18"/>
                          <w:szCs w:val="18"/>
                        </w:rPr>
                        <w:t>(42 CAG repeats). There was no reported family history. Their mother was alive in her 80’s and their father had died from a stroke in his 60’s</w:t>
                      </w:r>
                    </w:p>
                    <w:p w14:paraId="74E6A829" w14:textId="11B7AD87" w:rsidR="00060A38" w:rsidRPr="006334DB" w:rsidRDefault="00060A38" w:rsidP="00060A38">
                      <w:pPr>
                        <w:spacing w:after="120" w:line="360" w:lineRule="auto"/>
                        <w:rPr>
                          <w:i/>
                          <w:iCs/>
                          <w:sz w:val="18"/>
                          <w:szCs w:val="18"/>
                        </w:rPr>
                      </w:pPr>
                      <w:r w:rsidRPr="006334DB">
                        <w:rPr>
                          <w:i/>
                          <w:iCs/>
                          <w:sz w:val="18"/>
                          <w:szCs w:val="18"/>
                        </w:rPr>
                        <w:t xml:space="preserve">The sister of </w:t>
                      </w:r>
                      <w:r w:rsidRPr="006334DB">
                        <w:rPr>
                          <w:rFonts w:ascii="Copperplate Gothic Bold" w:hAnsi="Copperplate Gothic Bold"/>
                          <w:i/>
                          <w:iCs/>
                          <w:sz w:val="18"/>
                          <w:szCs w:val="18"/>
                        </w:rPr>
                        <w:t>II</w:t>
                      </w:r>
                      <w:r w:rsidR="000D235B">
                        <w:rPr>
                          <w:rFonts w:ascii="Copperplate Gothic Bold" w:hAnsi="Copperplate Gothic Bold"/>
                          <w:i/>
                          <w:iCs/>
                          <w:sz w:val="18"/>
                          <w:szCs w:val="18"/>
                        </w:rPr>
                        <w:t>,</w:t>
                      </w:r>
                      <w:r w:rsidRPr="006334DB">
                        <w:rPr>
                          <w:i/>
                          <w:iCs/>
                          <w:sz w:val="18"/>
                          <w:szCs w:val="18"/>
                        </w:rPr>
                        <w:t>3</w:t>
                      </w:r>
                      <w:r w:rsidR="0072098C" w:rsidRPr="006334DB">
                        <w:rPr>
                          <w:i/>
                          <w:iCs/>
                          <w:sz w:val="18"/>
                          <w:szCs w:val="18"/>
                        </w:rPr>
                        <w:t>,</w:t>
                      </w:r>
                      <w:r w:rsidRPr="006334DB">
                        <w:rPr>
                          <w:i/>
                          <w:iCs/>
                          <w:sz w:val="18"/>
                          <w:szCs w:val="18"/>
                        </w:rPr>
                        <w:t xml:space="preserve"> </w:t>
                      </w:r>
                      <w:r w:rsidRPr="006334DB">
                        <w:rPr>
                          <w:rFonts w:ascii="Copperplate Gothic Bold" w:hAnsi="Copperplate Gothic Bold"/>
                          <w:i/>
                          <w:iCs/>
                          <w:sz w:val="18"/>
                          <w:szCs w:val="18"/>
                        </w:rPr>
                        <w:t>II</w:t>
                      </w:r>
                      <w:r w:rsidR="000D235B">
                        <w:rPr>
                          <w:rFonts w:ascii="Copperplate Gothic Bold" w:hAnsi="Copperplate Gothic Bold"/>
                          <w:i/>
                          <w:iCs/>
                          <w:sz w:val="18"/>
                          <w:szCs w:val="18"/>
                        </w:rPr>
                        <w:t>,</w:t>
                      </w:r>
                      <w:r w:rsidRPr="006334DB">
                        <w:rPr>
                          <w:i/>
                          <w:iCs/>
                          <w:sz w:val="18"/>
                          <w:szCs w:val="18"/>
                        </w:rPr>
                        <w:t xml:space="preserve">1, aged 58 years, was referred for predictive testing. Her main reason for testing </w:t>
                      </w:r>
                      <w:r w:rsidR="00AC3370">
                        <w:rPr>
                          <w:i/>
                          <w:iCs/>
                          <w:sz w:val="18"/>
                          <w:szCs w:val="18"/>
                        </w:rPr>
                        <w:t>was</w:t>
                      </w:r>
                      <w:r w:rsidR="00AC3370" w:rsidRPr="006334DB">
                        <w:rPr>
                          <w:i/>
                          <w:iCs/>
                          <w:sz w:val="18"/>
                          <w:szCs w:val="18"/>
                        </w:rPr>
                        <w:t xml:space="preserve"> </w:t>
                      </w:r>
                      <w:r w:rsidRPr="006334DB">
                        <w:rPr>
                          <w:i/>
                          <w:iCs/>
                          <w:sz w:val="18"/>
                          <w:szCs w:val="18"/>
                        </w:rPr>
                        <w:t xml:space="preserve">to ascertain risks to her children. </w:t>
                      </w:r>
                    </w:p>
                    <w:p w14:paraId="4FCE21A2" w14:textId="34E37AB4" w:rsidR="00060A38" w:rsidRPr="006334DB" w:rsidRDefault="00060A38" w:rsidP="00060A38">
                      <w:pPr>
                        <w:spacing w:after="120" w:line="360" w:lineRule="auto"/>
                        <w:rPr>
                          <w:i/>
                          <w:iCs/>
                          <w:sz w:val="18"/>
                          <w:szCs w:val="18"/>
                        </w:rPr>
                      </w:pPr>
                      <w:r w:rsidRPr="006334DB">
                        <w:rPr>
                          <w:i/>
                          <w:iCs/>
                          <w:sz w:val="18"/>
                          <w:szCs w:val="18"/>
                        </w:rPr>
                        <w:t xml:space="preserve">Following genetic counselling, testing in </w:t>
                      </w:r>
                      <w:r w:rsidRPr="006334DB">
                        <w:rPr>
                          <w:rFonts w:ascii="Copperplate Gothic Bold" w:hAnsi="Copperplate Gothic Bold"/>
                          <w:i/>
                          <w:iCs/>
                          <w:sz w:val="18"/>
                          <w:szCs w:val="18"/>
                        </w:rPr>
                        <w:t>II</w:t>
                      </w:r>
                      <w:r w:rsidR="000D235B">
                        <w:rPr>
                          <w:rFonts w:ascii="Copperplate Gothic Bold" w:hAnsi="Copperplate Gothic Bold"/>
                          <w:i/>
                          <w:iCs/>
                          <w:sz w:val="18"/>
                          <w:szCs w:val="18"/>
                        </w:rPr>
                        <w:t>,</w:t>
                      </w:r>
                      <w:r w:rsidRPr="006334DB">
                        <w:rPr>
                          <w:i/>
                          <w:iCs/>
                          <w:sz w:val="18"/>
                          <w:szCs w:val="18"/>
                        </w:rPr>
                        <w:t>1 demonstrated a reduced penetrance allele; 37 CAG repeats.</w:t>
                      </w:r>
                    </w:p>
                    <w:p w14:paraId="31ED1D8B" w14:textId="38AA0975" w:rsidR="00060A38" w:rsidRPr="006334DB" w:rsidRDefault="00060A38" w:rsidP="00060A38">
                      <w:pPr>
                        <w:spacing w:after="120" w:line="360" w:lineRule="auto"/>
                        <w:rPr>
                          <w:i/>
                          <w:iCs/>
                          <w:sz w:val="18"/>
                          <w:szCs w:val="18"/>
                        </w:rPr>
                      </w:pPr>
                      <w:r w:rsidRPr="00923C4C">
                        <w:rPr>
                          <w:i/>
                          <w:iCs/>
                          <w:sz w:val="18"/>
                          <w:szCs w:val="18"/>
                        </w:rPr>
                        <w:t xml:space="preserve">A stored DNA sample was available from their father; </w:t>
                      </w:r>
                      <w:r w:rsidRPr="00923C4C">
                        <w:rPr>
                          <w:rFonts w:ascii="Copperplate Gothic Bold" w:hAnsi="Copperplate Gothic Bold"/>
                          <w:i/>
                          <w:iCs/>
                          <w:sz w:val="18"/>
                          <w:szCs w:val="18"/>
                        </w:rPr>
                        <w:t>I</w:t>
                      </w:r>
                      <w:r w:rsidR="000D235B" w:rsidRPr="00923C4C">
                        <w:rPr>
                          <w:rFonts w:ascii="Copperplate Gothic Bold" w:hAnsi="Copperplate Gothic Bold"/>
                          <w:i/>
                          <w:iCs/>
                          <w:sz w:val="18"/>
                          <w:szCs w:val="18"/>
                        </w:rPr>
                        <w:t>,</w:t>
                      </w:r>
                      <w:r w:rsidRPr="00923C4C">
                        <w:rPr>
                          <w:i/>
                          <w:iCs/>
                          <w:sz w:val="18"/>
                          <w:szCs w:val="18"/>
                        </w:rPr>
                        <w:t xml:space="preserve">1 and a sample was obtained from their mother; </w:t>
                      </w:r>
                      <w:r w:rsidRPr="00923C4C">
                        <w:rPr>
                          <w:rFonts w:ascii="Copperplate Gothic Bold" w:hAnsi="Copperplate Gothic Bold"/>
                          <w:i/>
                          <w:iCs/>
                          <w:sz w:val="18"/>
                          <w:szCs w:val="18"/>
                        </w:rPr>
                        <w:t>I</w:t>
                      </w:r>
                      <w:r w:rsidR="000D235B" w:rsidRPr="00923C4C">
                        <w:rPr>
                          <w:rFonts w:ascii="Copperplate Gothic Bold" w:hAnsi="Copperplate Gothic Bold"/>
                          <w:i/>
                          <w:iCs/>
                          <w:sz w:val="18"/>
                          <w:szCs w:val="18"/>
                        </w:rPr>
                        <w:t>,</w:t>
                      </w:r>
                      <w:r w:rsidRPr="00923C4C">
                        <w:rPr>
                          <w:i/>
                          <w:iCs/>
                          <w:sz w:val="18"/>
                          <w:szCs w:val="18"/>
                        </w:rPr>
                        <w:t>2.</w:t>
                      </w:r>
                      <w:r w:rsidR="0097091E">
                        <w:rPr>
                          <w:i/>
                          <w:iCs/>
                          <w:sz w:val="18"/>
                          <w:szCs w:val="18"/>
                        </w:rPr>
                        <w:t xml:space="preserve"> </w:t>
                      </w:r>
                      <w:r w:rsidRPr="00923C4C">
                        <w:rPr>
                          <w:i/>
                          <w:iCs/>
                          <w:sz w:val="18"/>
                          <w:szCs w:val="18"/>
                        </w:rPr>
                        <w:t>Allele sizing and linked markers confirmed paternity</w:t>
                      </w:r>
                      <w:r w:rsidR="000D235B" w:rsidRPr="00923C4C">
                        <w:rPr>
                          <w:i/>
                          <w:iCs/>
                          <w:sz w:val="18"/>
                          <w:szCs w:val="18"/>
                        </w:rPr>
                        <w:t xml:space="preserve"> for all children</w:t>
                      </w:r>
                      <w:r w:rsidRPr="00923C4C">
                        <w:rPr>
                          <w:i/>
                          <w:iCs/>
                          <w:sz w:val="18"/>
                          <w:szCs w:val="18"/>
                        </w:rPr>
                        <w:t xml:space="preserve"> and that the 37 CAG repeat reduced penetrance allele was paternally inherited.</w:t>
                      </w:r>
                      <w:r w:rsidR="0097091E">
                        <w:rPr>
                          <w:i/>
                          <w:iCs/>
                          <w:sz w:val="18"/>
                          <w:szCs w:val="18"/>
                        </w:rPr>
                        <w:t xml:space="preserve"> </w:t>
                      </w:r>
                    </w:p>
                    <w:p w14:paraId="7093213B" w14:textId="4158FEF9" w:rsidR="00060A38" w:rsidRPr="006334DB" w:rsidRDefault="00060A38" w:rsidP="00060A38">
                      <w:pPr>
                        <w:spacing w:after="120" w:line="360" w:lineRule="auto"/>
                        <w:rPr>
                          <w:i/>
                          <w:iCs/>
                        </w:rPr>
                      </w:pPr>
                      <w:r w:rsidRPr="006334DB">
                        <w:rPr>
                          <w:rFonts w:ascii="Copperplate Gothic Bold" w:hAnsi="Copperplate Gothic Bold"/>
                          <w:i/>
                          <w:iCs/>
                          <w:sz w:val="18"/>
                          <w:szCs w:val="18"/>
                        </w:rPr>
                        <w:t>II</w:t>
                      </w:r>
                      <w:r w:rsidRPr="006334DB">
                        <w:rPr>
                          <w:i/>
                          <w:iCs/>
                          <w:sz w:val="18"/>
                          <w:szCs w:val="18"/>
                        </w:rPr>
                        <w:t>1’s children were referred for genetic counselling</w:t>
                      </w:r>
                      <w:r w:rsidR="009670F1">
                        <w:rPr>
                          <w:i/>
                          <w:iCs/>
                          <w:sz w:val="18"/>
                          <w:szCs w:val="18"/>
                        </w:rPr>
                        <w:t>.</w:t>
                      </w:r>
                    </w:p>
                  </w:txbxContent>
                </v:textbox>
                <w10:wrap type="through" anchorx="margin"/>
              </v:shape>
            </w:pict>
          </mc:Fallback>
        </mc:AlternateContent>
      </w:r>
      <w:r w:rsidR="00004F82">
        <w:rPr>
          <w:noProof/>
        </w:rPr>
        <mc:AlternateContent>
          <mc:Choice Requires="wps">
            <w:drawing>
              <wp:anchor distT="0" distB="0" distL="114300" distR="114300" simplePos="0" relativeHeight="251657216" behindDoc="0" locked="0" layoutInCell="1" allowOverlap="1" wp14:anchorId="57955867" wp14:editId="74F3E36F">
                <wp:simplePos x="0" y="0"/>
                <wp:positionH relativeFrom="column">
                  <wp:posOffset>3479249</wp:posOffset>
                </wp:positionH>
                <wp:positionV relativeFrom="paragraph">
                  <wp:posOffset>83269</wp:posOffset>
                </wp:positionV>
                <wp:extent cx="2328975" cy="345046"/>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328975" cy="345046"/>
                        </a:xfrm>
                        <a:prstGeom prst="rect">
                          <a:avLst/>
                        </a:prstGeom>
                        <a:solidFill>
                          <a:schemeClr val="lt1"/>
                        </a:solidFill>
                        <a:ln w="6350">
                          <a:noFill/>
                        </a:ln>
                      </wps:spPr>
                      <wps:txbx>
                        <w:txbxContent>
                          <w:p w14:paraId="0AAD88A8" w14:textId="66F984C0" w:rsidR="005E139E" w:rsidRPr="005E139E" w:rsidRDefault="005E139E">
                            <w:pPr>
                              <w:rPr>
                                <w:i/>
                                <w:iCs/>
                              </w:rPr>
                            </w:pPr>
                            <w:r>
                              <w:rPr>
                                <w:i/>
                                <w:iCs/>
                              </w:rPr>
                              <w:t>b) Pedigree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955867" id="Text Box 7" o:spid="_x0000_s1027" type="#_x0000_t202" style="position:absolute;margin-left:273.95pt;margin-top:6.55pt;width:183.4pt;height:27.1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" fillcolor="white [3201]" stroked="f" strokeweight=".5pt">
                <v:textbox>
                  <w:txbxContent>
                    <w:p w14:paraId="0AAD88A8" w14:textId="66F984C0" w:rsidR="005E139E" w:rsidRPr="005E139E" w:rsidRDefault="005E139E">
                      <w:pPr>
                        <w:rPr>
                          <w:i/>
                          <w:iCs/>
                        </w:rPr>
                      </w:pPr>
                      <w:r>
                        <w:rPr>
                          <w:i/>
                          <w:iCs/>
                        </w:rPr>
                        <w:t>b) Pedigree diagram</w:t>
                      </w:r>
                    </w:p>
                  </w:txbxContent>
                </v:textbox>
                <w10:wrap type="square"/>
              </v:shape>
            </w:pict>
          </mc:Fallback>
        </mc:AlternateContent>
      </w:r>
    </w:p>
    <w:p w14:paraId="60B6E5B3" w14:textId="287D8FAC" w:rsidR="002C4CBF" w:rsidRDefault="002C4CBF" w:rsidP="00CD69D7">
      <w:pPr>
        <w:spacing w:after="120" w:line="480" w:lineRule="auto"/>
      </w:pPr>
    </w:p>
    <w:p w14:paraId="40D8B4E2" w14:textId="36436409" w:rsidR="002C4CBF" w:rsidRDefault="00BA0ADA" w:rsidP="00CD69D7">
      <w:pPr>
        <w:spacing w:after="120" w:line="480" w:lineRule="auto"/>
      </w:pPr>
      <w:r>
        <w:rPr>
          <w:noProof/>
        </w:rPr>
        <w:drawing>
          <wp:anchor distT="0" distB="0" distL="114300" distR="114300" simplePos="0" relativeHeight="251661312" behindDoc="0" locked="0" layoutInCell="1" allowOverlap="1" wp14:anchorId="52618B27" wp14:editId="7762346E">
            <wp:simplePos x="0" y="0"/>
            <wp:positionH relativeFrom="column">
              <wp:posOffset>2962275</wp:posOffset>
            </wp:positionH>
            <wp:positionV relativeFrom="paragraph">
              <wp:posOffset>229870</wp:posOffset>
            </wp:positionV>
            <wp:extent cx="3181350" cy="2632075"/>
            <wp:effectExtent l="0" t="0" r="0" b="0"/>
            <wp:wrapSquare wrapText="bothSides"/>
            <wp:docPr id="13" name="Picture 13"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diagram of a tree&#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l="6166" r="17568"/>
                    <a:stretch/>
                  </pic:blipFill>
                  <pic:spPr bwMode="auto">
                    <a:xfrm>
                      <a:off x="0" y="0"/>
                      <a:ext cx="3181350" cy="2632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0D235B">
        <w:rPr>
          <w:noProof/>
        </w:rPr>
        <mc:AlternateContent>
          <mc:Choice Requires="wpg">
            <w:drawing>
              <wp:anchor distT="0" distB="0" distL="114300" distR="114300" simplePos="0" relativeHeight="251655168" behindDoc="0" locked="0" layoutInCell="1" allowOverlap="1" wp14:anchorId="3948DB97" wp14:editId="390AF8B4">
                <wp:simplePos x="0" y="0"/>
                <wp:positionH relativeFrom="column">
                  <wp:posOffset>2702560</wp:posOffset>
                </wp:positionH>
                <wp:positionV relativeFrom="paragraph">
                  <wp:posOffset>231140</wp:posOffset>
                </wp:positionV>
                <wp:extent cx="4171315" cy="2632075"/>
                <wp:effectExtent l="0" t="0" r="635" b="0"/>
                <wp:wrapSquare wrapText="bothSides"/>
                <wp:docPr id="10" name="Group 10"/>
                <wp:cNvGraphicFramePr/>
                <a:graphic xmlns:a="http://schemas.openxmlformats.org/drawingml/2006/main">
                  <a:graphicData uri="http://schemas.microsoft.com/office/word/2010/wordprocessingGroup">
                    <wpg:wgp>
                      <wpg:cNvGrpSpPr/>
                      <wpg:grpSpPr>
                        <a:xfrm>
                          <a:off x="0" y="0"/>
                          <a:ext cx="4171315" cy="2632075"/>
                          <a:chOff x="0" y="0"/>
                          <a:chExt cx="4059555" cy="2477135"/>
                        </a:xfrm>
                      </wpg:grpSpPr>
                      <pic:pic xmlns:pic="http://schemas.openxmlformats.org/drawingml/2006/picture">
                        <pic:nvPicPr>
                          <pic:cNvPr id="42" name="Picture 42" descr="A diagram of a tree&#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59555" cy="2477135"/>
                          </a:xfrm>
                          <a:prstGeom prst="rect">
                            <a:avLst/>
                          </a:prstGeom>
                        </pic:spPr>
                      </pic:pic>
                      <wps:wsp>
                        <wps:cNvPr id="3" name="Text Box 3"/>
                        <wps:cNvSpPr txBox="1"/>
                        <wps:spPr>
                          <a:xfrm>
                            <a:off x="819509" y="241540"/>
                            <a:ext cx="254359" cy="258784"/>
                          </a:xfrm>
                          <a:prstGeom prst="rect">
                            <a:avLst/>
                          </a:prstGeom>
                          <a:solidFill>
                            <a:schemeClr val="lt1"/>
                          </a:solidFill>
                          <a:ln w="6350">
                            <a:noFill/>
                          </a:ln>
                        </wps:spPr>
                        <wps:txbx>
                          <w:txbxContent>
                            <w:p w14:paraId="7C95B414" w14:textId="27D6A6F5" w:rsidR="00110AAF" w:rsidRPr="00386B8D" w:rsidRDefault="000D235B">
                              <w:pPr>
                                <w:rPr>
                                  <w:rFonts w:ascii="Copperplate Gothic Bold" w:hAnsi="Copperplate Gothic Bold"/>
                                </w:rPr>
                              </w:pPr>
                              <w:r>
                                <w:rPr>
                                  <w:rFonts w:ascii="Copperplate Gothic Bold" w:hAnsi="Copperplate Gothic Bold"/>
                                </w:rPr>
                                <w:t>I</w:t>
                              </w:r>
                              <w:r w:rsidR="00110AAF" w:rsidRPr="00386B8D" w:rsidDel="000D235B">
                                <w:rPr>
                                  <w:rFonts w:ascii="Copperplate Gothic Bold" w:hAnsi="Copperplate Gothic Bold"/>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802256" y="957532"/>
                            <a:ext cx="495516" cy="258784"/>
                          </a:xfrm>
                          <a:prstGeom prst="rect">
                            <a:avLst/>
                          </a:prstGeom>
                          <a:solidFill>
                            <a:schemeClr val="lt1"/>
                          </a:solidFill>
                          <a:ln w="6350">
                            <a:noFill/>
                          </a:ln>
                        </wps:spPr>
                        <wps:txbx>
                          <w:txbxContent>
                            <w:p w14:paraId="77DE12E4" w14:textId="7C01F0E5" w:rsidR="00003780" w:rsidRPr="00386B8D" w:rsidRDefault="000D235B" w:rsidP="00003780">
                              <w:pPr>
                                <w:rPr>
                                  <w:rFonts w:ascii="Copperplate Gothic Bold" w:hAnsi="Copperplate Gothic Bold"/>
                                </w:rPr>
                              </w:pPr>
                              <w:r>
                                <w:rPr>
                                  <w:rFonts w:ascii="Copperplate Gothic Bold" w:hAnsi="Copperplate Gothic Bold"/>
                                </w:rPr>
                                <w:t>II</w:t>
                              </w:r>
                              <w:r w:rsidR="00003780" w:rsidRPr="00386B8D" w:rsidDel="000D235B">
                                <w:rPr>
                                  <w:rFonts w:ascii="Copperplate Gothic Bold" w:hAnsi="Copperplate Gothic Bold"/>
                                </w:rPr>
                                <w:t>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785003" y="1690778"/>
                            <a:ext cx="475690" cy="258784"/>
                          </a:xfrm>
                          <a:prstGeom prst="rect">
                            <a:avLst/>
                          </a:prstGeom>
                          <a:solidFill>
                            <a:schemeClr val="lt1"/>
                          </a:solidFill>
                          <a:ln w="6350">
                            <a:noFill/>
                          </a:ln>
                        </wps:spPr>
                        <wps:txbx>
                          <w:txbxContent>
                            <w:p w14:paraId="6CA2EC88" w14:textId="2E2EED5D" w:rsidR="00003780" w:rsidRPr="00386B8D" w:rsidRDefault="00003780" w:rsidP="00003780">
                              <w:pPr>
                                <w:rPr>
                                  <w:rFonts w:ascii="Copperplate Gothic Bold" w:hAnsi="Copperplate Gothic Bold"/>
                                </w:rPr>
                              </w:pPr>
                              <w:r w:rsidRPr="00386B8D">
                                <w:rPr>
                                  <w:rFonts w:ascii="Copperplate Gothic Bold" w:hAnsi="Copperplate Gothic Bold"/>
                                </w:rPr>
                                <w:t>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48DB97" id="Group 10" o:spid="_x0000_s1028" style="position:absolute;margin-left:212.8pt;margin-top:18.2pt;width:328.45pt;height:207.25pt;z-index:251655168;mso-width-relative:margin;mso-height-relative:margin" coordsize="40595,247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jOelGaACiijO&#10;el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eFfsvf8nQ/tK/9lI0X/wBR&#10;LRK91rwr9l7/AJOh/aV/7KRov/qJaJQB7r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9" type="#_x0000_t75" alt="A diagram of a tree&#10;&#10;Description automatically generated" style="position:absolute;width:40595;height:24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">
                  <v:imagedata r:id="rId12" o:title="A diagram of a tree&#10;&#10;Description automatically generated"/>
                </v:shape>
                <v:shape id="Text Box 3" o:spid="_x0000_s1030" type="#_x0000_t202" style="position:absolute;left:8195;top:2415;width:2543;height:2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" fillcolor="white [3201]" stroked="f" strokeweight=".5pt">
                  <v:textbox>
                    <w:txbxContent>
                      <w:p w14:paraId="7C95B414" w14:textId="27D6A6F5" w:rsidR="00110AAF" w:rsidRPr="00386B8D" w:rsidRDefault="000D235B">
                        <w:pPr>
                          <w:rPr>
                            <w:rFonts w:ascii="Copperplate Gothic Bold" w:hAnsi="Copperplate Gothic Bold"/>
                          </w:rPr>
                        </w:pPr>
                        <w:r>
                          <w:rPr>
                            <w:rFonts w:ascii="Copperplate Gothic Bold" w:hAnsi="Copperplate Gothic Bold"/>
                          </w:rPr>
                          <w:t>I</w:t>
                        </w:r>
                        <w:r w:rsidR="00110AAF" w:rsidRPr="00386B8D" w:rsidDel="000D235B">
                          <w:rPr>
                            <w:rFonts w:ascii="Copperplate Gothic Bold" w:hAnsi="Copperplate Gothic Bold"/>
                          </w:rPr>
                          <w:t>I</w:t>
                        </w:r>
                      </w:p>
                    </w:txbxContent>
                  </v:textbox>
                </v:shape>
                <v:shape id="Text Box 4" o:spid="_x0000_s1031" type="#_x0000_t202" style="position:absolute;left:8022;top:9575;width:4955;height:2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" fillcolor="white [3201]" stroked="f" strokeweight=".5pt">
                  <v:textbox>
                    <w:txbxContent>
                      <w:p w14:paraId="77DE12E4" w14:textId="7C01F0E5" w:rsidR="00003780" w:rsidRPr="00386B8D" w:rsidRDefault="000D235B" w:rsidP="00003780">
                        <w:pPr>
                          <w:rPr>
                            <w:rFonts w:ascii="Copperplate Gothic Bold" w:hAnsi="Copperplate Gothic Bold"/>
                          </w:rPr>
                        </w:pPr>
                        <w:r>
                          <w:rPr>
                            <w:rFonts w:ascii="Copperplate Gothic Bold" w:hAnsi="Copperplate Gothic Bold"/>
                          </w:rPr>
                          <w:t>II</w:t>
                        </w:r>
                        <w:r w:rsidR="00003780" w:rsidRPr="00386B8D" w:rsidDel="000D235B">
                          <w:rPr>
                            <w:rFonts w:ascii="Copperplate Gothic Bold" w:hAnsi="Copperplate Gothic Bold"/>
                          </w:rPr>
                          <w:t>II</w:t>
                        </w:r>
                      </w:p>
                    </w:txbxContent>
                  </v:textbox>
                </v:shape>
                <v:shape id="Text Box 6" o:spid="_x0000_s1032" type="#_x0000_t202" style="position:absolute;left:7850;top:16907;width:4756;height:2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" fillcolor="white [3201]" stroked="f" strokeweight=".5pt">
                  <v:textbox>
                    <w:txbxContent>
                      <w:p w14:paraId="6CA2EC88" w14:textId="2E2EED5D" w:rsidR="00003780" w:rsidRPr="00386B8D" w:rsidRDefault="00003780" w:rsidP="00003780">
                        <w:pPr>
                          <w:rPr>
                            <w:rFonts w:ascii="Copperplate Gothic Bold" w:hAnsi="Copperplate Gothic Bold"/>
                          </w:rPr>
                        </w:pPr>
                        <w:r w:rsidRPr="00386B8D">
                          <w:rPr>
                            <w:rFonts w:ascii="Copperplate Gothic Bold" w:hAnsi="Copperplate Gothic Bold"/>
                          </w:rPr>
                          <w:t>III</w:t>
                        </w:r>
                      </w:p>
                    </w:txbxContent>
                  </v:textbox>
                </v:shape>
                <w10:wrap type="square"/>
              </v:group>
            </w:pict>
          </mc:Fallback>
        </mc:AlternateContent>
      </w:r>
    </w:p>
    <w:p w14:paraId="1B3A96CC" w14:textId="7D4924E7" w:rsidR="002C4CBF" w:rsidRDefault="002C4CBF" w:rsidP="00CD69D7">
      <w:pPr>
        <w:spacing w:after="120" w:line="480" w:lineRule="auto"/>
      </w:pPr>
    </w:p>
    <w:p w14:paraId="3D0326F8" w14:textId="4AA13742" w:rsidR="002C4CBF" w:rsidRDefault="002C4CBF" w:rsidP="00CD69D7">
      <w:pPr>
        <w:spacing w:after="120" w:line="480" w:lineRule="auto"/>
      </w:pPr>
    </w:p>
    <w:p w14:paraId="401CD130" w14:textId="77777777" w:rsidR="00A52BCD" w:rsidRDefault="00A52BCD" w:rsidP="00CD69D7">
      <w:pPr>
        <w:spacing w:after="120" w:line="480" w:lineRule="auto"/>
      </w:pPr>
    </w:p>
    <w:p w14:paraId="17C3D8CB" w14:textId="53304755" w:rsidR="00236410" w:rsidRDefault="00236410" w:rsidP="00CD69D7">
      <w:pPr>
        <w:spacing w:after="120" w:line="480" w:lineRule="auto"/>
      </w:pPr>
      <w:r>
        <w:t xml:space="preserve">The case presented in </w:t>
      </w:r>
      <w:r w:rsidR="00B87351">
        <w:t>Box</w:t>
      </w:r>
      <w:r w:rsidR="00060A38">
        <w:t xml:space="preserve"> </w:t>
      </w:r>
      <w:r w:rsidR="00D11B30">
        <w:t>3</w:t>
      </w:r>
      <w:r>
        <w:t xml:space="preserve"> highlights </w:t>
      </w:r>
      <w:proofErr w:type="gramStart"/>
      <w:r>
        <w:t>a number of</w:t>
      </w:r>
      <w:proofErr w:type="gramEnd"/>
      <w:r>
        <w:t xml:space="preserve"> challenges in presymptomatic counselling.</w:t>
      </w:r>
      <w:r w:rsidR="0097091E">
        <w:t xml:space="preserve"> </w:t>
      </w:r>
      <w:r>
        <w:t>Questions posed by the family include</w:t>
      </w:r>
      <w:r w:rsidR="008222B9">
        <w:t>d</w:t>
      </w:r>
      <w:r w:rsidR="000A629B">
        <w:t>:</w:t>
      </w:r>
      <w:r>
        <w:t xml:space="preserve"> what is the likelihood of </w:t>
      </w:r>
      <w:r w:rsidRPr="00556782">
        <w:rPr>
          <w:rFonts w:ascii="Copperplate Gothic Bold" w:hAnsi="Copperplate Gothic Bold"/>
          <w:sz w:val="18"/>
          <w:szCs w:val="18"/>
        </w:rPr>
        <w:t>II</w:t>
      </w:r>
      <w:r w:rsidR="00AC3370">
        <w:rPr>
          <w:rFonts w:ascii="Copperplate Gothic Bold" w:hAnsi="Copperplate Gothic Bold"/>
          <w:sz w:val="18"/>
          <w:szCs w:val="18"/>
        </w:rPr>
        <w:t>,</w:t>
      </w:r>
      <w:r w:rsidRPr="00556782">
        <w:rPr>
          <w:sz w:val="18"/>
          <w:szCs w:val="18"/>
        </w:rPr>
        <w:t>1</w:t>
      </w:r>
      <w:r>
        <w:rPr>
          <w:sz w:val="18"/>
          <w:szCs w:val="18"/>
        </w:rPr>
        <w:t xml:space="preserve"> </w:t>
      </w:r>
      <w:r>
        <w:t>developing HD and when might she be likely to develop symptoms?</w:t>
      </w:r>
      <w:r w:rsidR="0097091E">
        <w:t xml:space="preserve"> </w:t>
      </w:r>
      <w:r>
        <w:t xml:space="preserve">What is the risk to </w:t>
      </w:r>
      <w:r w:rsidRPr="00556782">
        <w:rPr>
          <w:rFonts w:ascii="Copperplate Gothic Bold" w:hAnsi="Copperplate Gothic Bold"/>
          <w:sz w:val="18"/>
          <w:szCs w:val="18"/>
        </w:rPr>
        <w:t>I</w:t>
      </w:r>
      <w:r>
        <w:rPr>
          <w:rFonts w:ascii="Copperplate Gothic Bold" w:hAnsi="Copperplate Gothic Bold"/>
          <w:sz w:val="18"/>
          <w:szCs w:val="18"/>
        </w:rPr>
        <w:t>II</w:t>
      </w:r>
      <w:r w:rsidR="00AC3370">
        <w:rPr>
          <w:rFonts w:ascii="Copperplate Gothic Bold" w:hAnsi="Copperplate Gothic Bold"/>
          <w:sz w:val="18"/>
          <w:szCs w:val="18"/>
        </w:rPr>
        <w:t>,</w:t>
      </w:r>
      <w:r w:rsidRPr="00556782">
        <w:rPr>
          <w:sz w:val="18"/>
          <w:szCs w:val="18"/>
        </w:rPr>
        <w:t>1</w:t>
      </w:r>
      <w:r>
        <w:rPr>
          <w:sz w:val="18"/>
          <w:szCs w:val="18"/>
        </w:rPr>
        <w:t xml:space="preserve"> </w:t>
      </w:r>
      <w:r>
        <w:t xml:space="preserve">and </w:t>
      </w:r>
      <w:r w:rsidRPr="00556782">
        <w:rPr>
          <w:rFonts w:ascii="Copperplate Gothic Bold" w:hAnsi="Copperplate Gothic Bold"/>
          <w:sz w:val="18"/>
          <w:szCs w:val="18"/>
        </w:rPr>
        <w:t>I</w:t>
      </w:r>
      <w:r>
        <w:rPr>
          <w:rFonts w:ascii="Copperplate Gothic Bold" w:hAnsi="Copperplate Gothic Bold"/>
          <w:sz w:val="18"/>
          <w:szCs w:val="18"/>
        </w:rPr>
        <w:t>II</w:t>
      </w:r>
      <w:r w:rsidR="00AC3370">
        <w:rPr>
          <w:rFonts w:ascii="Copperplate Gothic Bold" w:hAnsi="Copperplate Gothic Bold"/>
          <w:sz w:val="18"/>
          <w:szCs w:val="18"/>
        </w:rPr>
        <w:t>,</w:t>
      </w:r>
      <w:r>
        <w:rPr>
          <w:sz w:val="18"/>
          <w:szCs w:val="18"/>
        </w:rPr>
        <w:t xml:space="preserve">2 </w:t>
      </w:r>
      <w:r>
        <w:t>of developing HD?</w:t>
      </w:r>
      <w:r w:rsidR="0097091E">
        <w:t xml:space="preserve"> </w:t>
      </w:r>
      <w:r w:rsidR="0047106D">
        <w:t>What is the</w:t>
      </w:r>
      <w:r>
        <w:t xml:space="preserve"> risk of expansion resulting in a full penetrance allele?</w:t>
      </w:r>
    </w:p>
    <w:p w14:paraId="51C85C00" w14:textId="77777777" w:rsidR="002B2407" w:rsidRDefault="002B2407" w:rsidP="00CD69D7">
      <w:pPr>
        <w:spacing w:after="120" w:line="480" w:lineRule="auto"/>
        <w:rPr>
          <w:rFonts w:cstheme="minorHAnsi"/>
        </w:rPr>
      </w:pPr>
    </w:p>
    <w:p w14:paraId="6DCB0FE0" w14:textId="2520F122" w:rsidR="006D411B" w:rsidRDefault="006D411B" w:rsidP="00CD69D7">
      <w:pPr>
        <w:spacing w:after="120" w:line="480" w:lineRule="auto"/>
        <w:rPr>
          <w:b/>
          <w:bCs/>
          <w:sz w:val="28"/>
          <w:szCs w:val="28"/>
        </w:rPr>
      </w:pPr>
      <w:r w:rsidRPr="1B23626B">
        <w:rPr>
          <w:b/>
          <w:bCs/>
          <w:sz w:val="28"/>
          <w:szCs w:val="28"/>
        </w:rPr>
        <w:t>Current testing methods</w:t>
      </w:r>
    </w:p>
    <w:p w14:paraId="378AA827" w14:textId="505A23B5" w:rsidR="00236410" w:rsidRPr="00140E58" w:rsidRDefault="00236410" w:rsidP="00CD69D7">
      <w:pPr>
        <w:spacing w:after="120" w:line="480" w:lineRule="auto"/>
      </w:pPr>
      <w:r>
        <w:t>An HD</w:t>
      </w:r>
      <w:r w:rsidR="00F82B99">
        <w:t xml:space="preserve"> </w:t>
      </w:r>
      <w:r>
        <w:t xml:space="preserve">genetic test </w:t>
      </w:r>
      <w:r w:rsidR="00CC2EE6">
        <w:t xml:space="preserve">estimates </w:t>
      </w:r>
      <w:r>
        <w:t xml:space="preserve">the length of the </w:t>
      </w:r>
      <w:r w:rsidR="00AC3370">
        <w:t xml:space="preserve">inherited </w:t>
      </w:r>
      <w:r w:rsidR="008E5DD3">
        <w:t xml:space="preserve">uninterrupted </w:t>
      </w:r>
      <w:r>
        <w:t xml:space="preserve">CAG trinucleotide repeat in exon 1 of the </w:t>
      </w:r>
      <w:r>
        <w:rPr>
          <w:i/>
        </w:rPr>
        <w:t>HTT</w:t>
      </w:r>
      <w:r>
        <w:rPr>
          <w:iCs/>
        </w:rPr>
        <w:t xml:space="preserve"> gene</w:t>
      </w:r>
      <w:r>
        <w:t>: the probability of whether an individual will develop HD in a dominant fashion</w:t>
      </w:r>
      <w:r w:rsidR="002C5C97">
        <w:t xml:space="preserve"> is</w:t>
      </w:r>
      <w:r w:rsidR="007900D3">
        <w:t xml:space="preserve"> </w:t>
      </w:r>
      <w:r w:rsidR="00AC3370">
        <w:t>dependent</w:t>
      </w:r>
      <w:r w:rsidR="007900D3">
        <w:t xml:space="preserve"> on the </w:t>
      </w:r>
      <w:r w:rsidR="00AC3370">
        <w:t>estimated</w:t>
      </w:r>
      <w:r w:rsidR="007900D3">
        <w:t xml:space="preserve"> size of the larger CAG </w:t>
      </w:r>
      <w:r w:rsidR="00AC3370">
        <w:t>allele</w:t>
      </w:r>
      <w:r>
        <w:t xml:space="preserve"> </w:t>
      </w:r>
      <w:r>
        <w:fldChar w:fldCharType="begin">
          <w:fldData xml:space="preserve">PEVuZE5vdGU+PENpdGU+PEF1dGhvcj5MZWU8L0F1dGhvcj48WWVhcj4yMDEyPC9ZZWFyPjxSZWNO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Y5MC01PC9wYWdlcz48dm9sdW1l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</w:fldData>
        </w:fldChar>
      </w:r>
      <w:r w:rsidR="0002499F">
        <w:instrText xml:space="preserve"> ADDIN EN.CITE </w:instrText>
      </w:r>
      <w:r w:rsidR="0002499F">
        <w:fldChar w:fldCharType="begin">
          <w:fldData xml:space="preserve">PEVuZE5vdGU+PENpdGU+PEF1dGhvcj5MZWU8L0F1dGhvcj48WWVhcj4yMDEyPC9ZZWFyPjxSZWNO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Y5MC01PC9wYWdlcz48dm9sdW1l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</w:fldData>
        </w:fldChar>
      </w:r>
      <w:r w:rsidR="0002499F">
        <w:instrText xml:space="preserve"> ADDIN EN.CITE.DATA </w:instrText>
      </w:r>
      <w:r w:rsidR="0002499F">
        <w:fldChar w:fldCharType="end"/>
      </w:r>
      <w:r>
        <w:fldChar w:fldCharType="separate"/>
      </w:r>
      <w:r w:rsidR="0002499F">
        <w:rPr>
          <w:noProof/>
        </w:rPr>
        <w:t>(18)</w:t>
      </w:r>
      <w:r>
        <w:fldChar w:fldCharType="end"/>
      </w:r>
      <w:r>
        <w:t xml:space="preserve"> (Table 1). </w:t>
      </w:r>
    </w:p>
    <w:tbl>
      <w:tblPr>
        <w:tblStyle w:val="TableGrid"/>
        <w:tblW w:w="0" w:type="auto"/>
        <w:tblInd w:w="0" w:type="dxa"/>
        <w:tblLayout w:type="fixed"/>
        <w:tblLook w:val="00A0" w:firstRow="1" w:lastRow="0" w:firstColumn="1" w:lastColumn="0" w:noHBand="0" w:noVBand="0"/>
      </w:tblPr>
      <w:tblGrid>
        <w:gridCol w:w="1413"/>
        <w:gridCol w:w="1417"/>
        <w:gridCol w:w="1843"/>
        <w:gridCol w:w="1843"/>
        <w:gridCol w:w="1417"/>
        <w:gridCol w:w="1560"/>
      </w:tblGrid>
      <w:tr w:rsidR="00236410" w:rsidRPr="008C0B74" w14:paraId="4E7CBF4A" w14:textId="77777777" w:rsidTr="000F37E6">
        <w:trPr>
          <w:trHeight w:val="397"/>
        </w:trPr>
        <w:tc>
          <w:tcPr>
            <w:tcW w:w="1413" w:type="dxa"/>
            <w:vAlign w:val="center"/>
          </w:tcPr>
          <w:p w14:paraId="5D61B0B7" w14:textId="77777777" w:rsidR="00236410" w:rsidRPr="008C0B74" w:rsidRDefault="00236410" w:rsidP="00CD69D7">
            <w:pPr>
              <w:spacing w:after="120" w:line="480" w:lineRule="auto"/>
              <w:ind w:firstLine="0"/>
              <w:rPr>
                <w:b/>
                <w:bCs/>
                <w:sz w:val="18"/>
                <w:szCs w:val="18"/>
              </w:rPr>
            </w:pPr>
            <w:r w:rsidRPr="00C60AFF">
              <w:rPr>
                <w:b/>
                <w:bCs/>
                <w:i/>
                <w:iCs/>
                <w:sz w:val="18"/>
                <w:szCs w:val="18"/>
              </w:rPr>
              <w:lastRenderedPageBreak/>
              <w:t>HTT</w:t>
            </w:r>
            <w:r>
              <w:rPr>
                <w:b/>
                <w:bCs/>
                <w:sz w:val="18"/>
                <w:szCs w:val="18"/>
              </w:rPr>
              <w:t xml:space="preserve"> </w:t>
            </w:r>
            <w:r w:rsidRPr="008C0B74">
              <w:rPr>
                <w:b/>
                <w:bCs/>
                <w:sz w:val="18"/>
                <w:szCs w:val="18"/>
              </w:rPr>
              <w:t>CAG repeat length</w:t>
            </w:r>
          </w:p>
        </w:tc>
        <w:tc>
          <w:tcPr>
            <w:tcW w:w="1417" w:type="dxa"/>
            <w:vAlign w:val="center"/>
          </w:tcPr>
          <w:p w14:paraId="07C54070" w14:textId="77777777" w:rsidR="00236410" w:rsidRPr="008C0B74" w:rsidRDefault="00236410" w:rsidP="00CD69D7">
            <w:pPr>
              <w:spacing w:after="120" w:line="480" w:lineRule="auto"/>
              <w:ind w:firstLine="0"/>
              <w:jc w:val="center"/>
              <w:rPr>
                <w:b/>
                <w:bCs/>
                <w:sz w:val="18"/>
                <w:szCs w:val="18"/>
              </w:rPr>
            </w:pPr>
            <w:r w:rsidRPr="008C0B74">
              <w:rPr>
                <w:b/>
                <w:bCs/>
                <w:sz w:val="18"/>
                <w:szCs w:val="18"/>
              </w:rPr>
              <w:t>&lt; 27</w:t>
            </w:r>
          </w:p>
        </w:tc>
        <w:tc>
          <w:tcPr>
            <w:tcW w:w="1843" w:type="dxa"/>
            <w:vAlign w:val="center"/>
          </w:tcPr>
          <w:p w14:paraId="3545C801" w14:textId="77777777" w:rsidR="00236410" w:rsidRPr="008C0B74" w:rsidRDefault="00236410" w:rsidP="00CD69D7">
            <w:pPr>
              <w:spacing w:after="120" w:line="480" w:lineRule="auto"/>
              <w:ind w:firstLine="0"/>
              <w:jc w:val="center"/>
              <w:rPr>
                <w:b/>
                <w:bCs/>
                <w:sz w:val="18"/>
                <w:szCs w:val="18"/>
              </w:rPr>
            </w:pPr>
            <w:r w:rsidRPr="008C0B74">
              <w:rPr>
                <w:b/>
                <w:bCs/>
                <w:sz w:val="18"/>
                <w:szCs w:val="18"/>
              </w:rPr>
              <w:t>27 – 35</w:t>
            </w:r>
          </w:p>
        </w:tc>
        <w:tc>
          <w:tcPr>
            <w:tcW w:w="1843" w:type="dxa"/>
            <w:vAlign w:val="center"/>
          </w:tcPr>
          <w:p w14:paraId="5116947F" w14:textId="77777777" w:rsidR="00236410" w:rsidRPr="008C0B74" w:rsidRDefault="00236410" w:rsidP="00CD69D7">
            <w:pPr>
              <w:spacing w:after="120" w:line="480" w:lineRule="auto"/>
              <w:ind w:firstLine="0"/>
              <w:jc w:val="center"/>
              <w:rPr>
                <w:b/>
                <w:bCs/>
                <w:sz w:val="18"/>
                <w:szCs w:val="18"/>
              </w:rPr>
            </w:pPr>
            <w:r w:rsidRPr="008C0B74">
              <w:rPr>
                <w:b/>
                <w:bCs/>
                <w:sz w:val="18"/>
                <w:szCs w:val="18"/>
              </w:rPr>
              <w:t>36 – 39</w:t>
            </w:r>
          </w:p>
        </w:tc>
        <w:tc>
          <w:tcPr>
            <w:tcW w:w="1417" w:type="dxa"/>
            <w:vAlign w:val="center"/>
          </w:tcPr>
          <w:p w14:paraId="6A4BA693" w14:textId="77777777" w:rsidR="00236410" w:rsidRPr="008C0B74" w:rsidRDefault="00236410" w:rsidP="00CD69D7">
            <w:pPr>
              <w:spacing w:after="120" w:line="480" w:lineRule="auto"/>
              <w:ind w:firstLine="0"/>
              <w:jc w:val="center"/>
              <w:rPr>
                <w:b/>
                <w:bCs/>
                <w:sz w:val="18"/>
                <w:szCs w:val="18"/>
              </w:rPr>
            </w:pPr>
            <w:r w:rsidRPr="008C0B74">
              <w:rPr>
                <w:rFonts w:ascii="Symbol" w:eastAsia="Symbol" w:hAnsi="Symbol" w:cs="Symbol"/>
                <w:b/>
                <w:bCs/>
                <w:sz w:val="18"/>
                <w:szCs w:val="18"/>
              </w:rPr>
              <w:t>³</w:t>
            </w:r>
            <w:r w:rsidRPr="008C0B74">
              <w:rPr>
                <w:b/>
                <w:bCs/>
                <w:sz w:val="18"/>
                <w:szCs w:val="18"/>
              </w:rPr>
              <w:t xml:space="preserve"> 40</w:t>
            </w:r>
          </w:p>
        </w:tc>
        <w:tc>
          <w:tcPr>
            <w:tcW w:w="1560" w:type="dxa"/>
            <w:vAlign w:val="center"/>
          </w:tcPr>
          <w:p w14:paraId="73423874" w14:textId="77777777" w:rsidR="00236410" w:rsidRPr="008C0B74" w:rsidRDefault="00236410" w:rsidP="00CD69D7">
            <w:pPr>
              <w:spacing w:after="120" w:line="480" w:lineRule="auto"/>
              <w:ind w:firstLine="0"/>
              <w:jc w:val="center"/>
              <w:rPr>
                <w:b/>
                <w:bCs/>
                <w:sz w:val="18"/>
                <w:szCs w:val="18"/>
              </w:rPr>
            </w:pPr>
            <w:r w:rsidRPr="008C0B74">
              <w:rPr>
                <w:rFonts w:ascii="Symbol" w:eastAsia="Symbol" w:hAnsi="Symbol" w:cs="Symbol"/>
                <w:b/>
                <w:bCs/>
                <w:sz w:val="18"/>
                <w:szCs w:val="18"/>
              </w:rPr>
              <w:t>³</w:t>
            </w:r>
            <w:r w:rsidRPr="008C0B74">
              <w:rPr>
                <w:b/>
                <w:bCs/>
                <w:sz w:val="18"/>
                <w:szCs w:val="18"/>
              </w:rPr>
              <w:t xml:space="preserve"> 55</w:t>
            </w:r>
          </w:p>
        </w:tc>
      </w:tr>
      <w:tr w:rsidR="00236410" w:rsidRPr="00EB6997" w14:paraId="60CBF3B4" w14:textId="77777777" w:rsidTr="000F37E6">
        <w:trPr>
          <w:trHeight w:val="397"/>
        </w:trPr>
        <w:tc>
          <w:tcPr>
            <w:tcW w:w="1413" w:type="dxa"/>
            <w:vAlign w:val="center"/>
          </w:tcPr>
          <w:p w14:paraId="22C34B2F" w14:textId="77777777" w:rsidR="00236410" w:rsidRPr="00047E9C" w:rsidRDefault="00236410" w:rsidP="00CD69D7">
            <w:pPr>
              <w:spacing w:after="120" w:line="480" w:lineRule="auto"/>
              <w:ind w:firstLine="0"/>
              <w:rPr>
                <w:b/>
                <w:bCs/>
                <w:sz w:val="18"/>
                <w:szCs w:val="18"/>
              </w:rPr>
            </w:pPr>
            <w:r>
              <w:rPr>
                <w:b/>
                <w:bCs/>
                <w:sz w:val="18"/>
                <w:szCs w:val="18"/>
              </w:rPr>
              <w:t>Allele type</w:t>
            </w:r>
          </w:p>
        </w:tc>
        <w:tc>
          <w:tcPr>
            <w:tcW w:w="1417" w:type="dxa"/>
            <w:vAlign w:val="center"/>
          </w:tcPr>
          <w:p w14:paraId="3928009F" w14:textId="025B1606" w:rsidR="00236410" w:rsidRPr="00EB6997" w:rsidRDefault="00CC2EE6" w:rsidP="00CD69D7">
            <w:pPr>
              <w:spacing w:after="120" w:line="480" w:lineRule="auto"/>
              <w:rPr>
                <w:sz w:val="18"/>
                <w:szCs w:val="18"/>
              </w:rPr>
            </w:pPr>
            <w:r>
              <w:rPr>
                <w:sz w:val="18"/>
                <w:szCs w:val="18"/>
              </w:rPr>
              <w:t>Non-disease associated</w:t>
            </w:r>
          </w:p>
        </w:tc>
        <w:tc>
          <w:tcPr>
            <w:tcW w:w="1843" w:type="dxa"/>
            <w:vAlign w:val="center"/>
          </w:tcPr>
          <w:p w14:paraId="4EACB697" w14:textId="77777777" w:rsidR="00236410" w:rsidRPr="00EB6997" w:rsidRDefault="00236410" w:rsidP="00CD69D7">
            <w:pPr>
              <w:spacing w:after="120" w:line="480" w:lineRule="auto"/>
              <w:rPr>
                <w:sz w:val="18"/>
                <w:szCs w:val="18"/>
              </w:rPr>
            </w:pPr>
            <w:r>
              <w:rPr>
                <w:sz w:val="18"/>
                <w:szCs w:val="18"/>
              </w:rPr>
              <w:t>Intermediate</w:t>
            </w:r>
          </w:p>
        </w:tc>
        <w:tc>
          <w:tcPr>
            <w:tcW w:w="1843" w:type="dxa"/>
            <w:vAlign w:val="center"/>
          </w:tcPr>
          <w:p w14:paraId="52E5AF19" w14:textId="77777777" w:rsidR="00236410" w:rsidRDefault="00236410" w:rsidP="00CD69D7">
            <w:pPr>
              <w:spacing w:after="120" w:line="480" w:lineRule="auto"/>
              <w:ind w:firstLine="0"/>
              <w:rPr>
                <w:sz w:val="18"/>
                <w:szCs w:val="18"/>
              </w:rPr>
            </w:pPr>
            <w:r>
              <w:rPr>
                <w:sz w:val="18"/>
                <w:szCs w:val="18"/>
              </w:rPr>
              <w:t>Variable</w:t>
            </w:r>
            <w:r w:rsidRPr="00EB6997">
              <w:rPr>
                <w:sz w:val="18"/>
                <w:szCs w:val="18"/>
              </w:rPr>
              <w:t xml:space="preserve"> penetrance</w:t>
            </w:r>
          </w:p>
        </w:tc>
        <w:tc>
          <w:tcPr>
            <w:tcW w:w="1417" w:type="dxa"/>
            <w:vAlign w:val="center"/>
          </w:tcPr>
          <w:p w14:paraId="507B2FAB" w14:textId="77777777" w:rsidR="00236410" w:rsidRPr="00EB6997" w:rsidRDefault="00236410" w:rsidP="00CD69D7">
            <w:pPr>
              <w:spacing w:after="120" w:line="480" w:lineRule="auto"/>
              <w:ind w:firstLine="0"/>
              <w:rPr>
                <w:sz w:val="18"/>
                <w:szCs w:val="18"/>
              </w:rPr>
            </w:pPr>
            <w:r w:rsidRPr="00EB6997">
              <w:rPr>
                <w:sz w:val="18"/>
                <w:szCs w:val="18"/>
              </w:rPr>
              <w:t>Full penetran</w:t>
            </w:r>
            <w:r>
              <w:rPr>
                <w:sz w:val="18"/>
                <w:szCs w:val="18"/>
              </w:rPr>
              <w:t>ce</w:t>
            </w:r>
          </w:p>
        </w:tc>
        <w:tc>
          <w:tcPr>
            <w:tcW w:w="1560" w:type="dxa"/>
            <w:vAlign w:val="center"/>
          </w:tcPr>
          <w:p w14:paraId="20E087F1" w14:textId="77777777" w:rsidR="00236410" w:rsidRDefault="00236410" w:rsidP="00CD69D7">
            <w:pPr>
              <w:spacing w:after="120" w:line="480" w:lineRule="auto"/>
              <w:ind w:firstLine="0"/>
              <w:rPr>
                <w:sz w:val="18"/>
                <w:szCs w:val="18"/>
              </w:rPr>
            </w:pPr>
            <w:r w:rsidRPr="00EB6997">
              <w:rPr>
                <w:sz w:val="18"/>
                <w:szCs w:val="18"/>
              </w:rPr>
              <w:t>Full penetran</w:t>
            </w:r>
            <w:r>
              <w:rPr>
                <w:sz w:val="18"/>
                <w:szCs w:val="18"/>
              </w:rPr>
              <w:t>ce</w:t>
            </w:r>
          </w:p>
        </w:tc>
      </w:tr>
      <w:tr w:rsidR="00236410" w:rsidRPr="00EB6997" w14:paraId="482A5266" w14:textId="77777777" w:rsidTr="000F37E6">
        <w:trPr>
          <w:trHeight w:val="397"/>
        </w:trPr>
        <w:tc>
          <w:tcPr>
            <w:tcW w:w="1413" w:type="dxa"/>
          </w:tcPr>
          <w:p w14:paraId="0B51215A" w14:textId="77777777" w:rsidR="00236410" w:rsidRPr="00047E9C" w:rsidRDefault="00236410" w:rsidP="00CD69D7">
            <w:pPr>
              <w:spacing w:after="120" w:line="480" w:lineRule="auto"/>
              <w:ind w:firstLine="0"/>
              <w:rPr>
                <w:b/>
                <w:bCs/>
                <w:sz w:val="18"/>
                <w:szCs w:val="18"/>
              </w:rPr>
            </w:pPr>
            <w:r w:rsidRPr="00047E9C">
              <w:rPr>
                <w:b/>
                <w:bCs/>
                <w:sz w:val="18"/>
                <w:szCs w:val="18"/>
              </w:rPr>
              <w:t>Clinical manifestation</w:t>
            </w:r>
          </w:p>
        </w:tc>
        <w:tc>
          <w:tcPr>
            <w:tcW w:w="1417" w:type="dxa"/>
          </w:tcPr>
          <w:p w14:paraId="42792ED2" w14:textId="77777777" w:rsidR="00236410" w:rsidRPr="00EB6997" w:rsidRDefault="00236410" w:rsidP="00CD69D7">
            <w:pPr>
              <w:spacing w:after="120" w:line="480" w:lineRule="auto"/>
              <w:ind w:firstLine="0"/>
              <w:rPr>
                <w:sz w:val="18"/>
                <w:szCs w:val="18"/>
              </w:rPr>
            </w:pPr>
            <w:r w:rsidRPr="00EB6997">
              <w:rPr>
                <w:sz w:val="18"/>
                <w:szCs w:val="18"/>
              </w:rPr>
              <w:t>Not associated with HD</w:t>
            </w:r>
          </w:p>
          <w:p w14:paraId="3E05FFD0" w14:textId="77777777" w:rsidR="00236410" w:rsidRPr="00EB6997" w:rsidRDefault="00236410" w:rsidP="00CD69D7">
            <w:pPr>
              <w:spacing w:after="120" w:line="480" w:lineRule="auto"/>
              <w:ind w:firstLine="0"/>
              <w:rPr>
                <w:sz w:val="18"/>
                <w:szCs w:val="18"/>
              </w:rPr>
            </w:pPr>
          </w:p>
        </w:tc>
        <w:tc>
          <w:tcPr>
            <w:tcW w:w="1843" w:type="dxa"/>
          </w:tcPr>
          <w:p w14:paraId="07339A05" w14:textId="77777777" w:rsidR="00236410" w:rsidRPr="00EB6997" w:rsidRDefault="00236410" w:rsidP="00CD69D7">
            <w:pPr>
              <w:spacing w:after="120" w:line="480" w:lineRule="auto"/>
              <w:ind w:firstLine="0"/>
              <w:rPr>
                <w:sz w:val="18"/>
                <w:szCs w:val="18"/>
              </w:rPr>
            </w:pPr>
            <w:r w:rsidRPr="00EB6997">
              <w:rPr>
                <w:sz w:val="18"/>
                <w:szCs w:val="18"/>
              </w:rPr>
              <w:t>Not considered pathogenic</w:t>
            </w:r>
            <w:r>
              <w:rPr>
                <w:sz w:val="18"/>
                <w:szCs w:val="18"/>
              </w:rPr>
              <w:t>.</w:t>
            </w:r>
          </w:p>
          <w:p w14:paraId="61A861EB" w14:textId="77777777" w:rsidR="00236410" w:rsidRPr="00EB6997" w:rsidRDefault="00236410" w:rsidP="00CD69D7">
            <w:pPr>
              <w:spacing w:after="120" w:line="480" w:lineRule="auto"/>
              <w:ind w:firstLine="0"/>
              <w:rPr>
                <w:sz w:val="18"/>
                <w:szCs w:val="18"/>
              </w:rPr>
            </w:pPr>
            <w:r w:rsidRPr="00EB6997">
              <w:rPr>
                <w:sz w:val="18"/>
                <w:szCs w:val="18"/>
              </w:rPr>
              <w:t xml:space="preserve">May expand into disease range in future generations </w:t>
            </w:r>
          </w:p>
        </w:tc>
        <w:tc>
          <w:tcPr>
            <w:tcW w:w="1843" w:type="dxa"/>
          </w:tcPr>
          <w:p w14:paraId="13C165BE" w14:textId="547D1E7D" w:rsidR="00236410" w:rsidRPr="00EB6997" w:rsidRDefault="00236410" w:rsidP="00CD69D7">
            <w:pPr>
              <w:spacing w:after="120" w:line="480" w:lineRule="auto"/>
              <w:ind w:firstLine="0"/>
              <w:rPr>
                <w:sz w:val="18"/>
                <w:szCs w:val="18"/>
              </w:rPr>
            </w:pPr>
            <w:r>
              <w:rPr>
                <w:sz w:val="18"/>
                <w:szCs w:val="18"/>
              </w:rPr>
              <w:t>C</w:t>
            </w:r>
            <w:r w:rsidRPr="00EB6997">
              <w:rPr>
                <w:sz w:val="18"/>
                <w:szCs w:val="18"/>
              </w:rPr>
              <w:t>an be pathogenic and cause HD</w:t>
            </w:r>
            <w:r w:rsidR="00CC2EE6">
              <w:rPr>
                <w:sz w:val="18"/>
                <w:szCs w:val="18"/>
              </w:rPr>
              <w:t xml:space="preserve"> and at high</w:t>
            </w:r>
            <w:r w:rsidR="00C971C3">
              <w:rPr>
                <w:sz w:val="18"/>
                <w:szCs w:val="18"/>
              </w:rPr>
              <w:t xml:space="preserve"> </w:t>
            </w:r>
            <w:r w:rsidR="00CC2EE6">
              <w:rPr>
                <w:sz w:val="18"/>
                <w:szCs w:val="18"/>
              </w:rPr>
              <w:t>risk of expanding into the fully penetrant range in future generations</w:t>
            </w:r>
          </w:p>
        </w:tc>
        <w:tc>
          <w:tcPr>
            <w:tcW w:w="1417" w:type="dxa"/>
          </w:tcPr>
          <w:p w14:paraId="7D68D6AD" w14:textId="77777777" w:rsidR="00236410" w:rsidRPr="00EB6997" w:rsidRDefault="00236410" w:rsidP="00CD69D7">
            <w:pPr>
              <w:spacing w:after="120" w:line="480" w:lineRule="auto"/>
              <w:ind w:firstLine="0"/>
              <w:rPr>
                <w:sz w:val="18"/>
                <w:szCs w:val="18"/>
              </w:rPr>
            </w:pPr>
            <w:r>
              <w:rPr>
                <w:sz w:val="18"/>
                <w:szCs w:val="18"/>
              </w:rPr>
              <w:t>C</w:t>
            </w:r>
            <w:r w:rsidRPr="00EB6997">
              <w:rPr>
                <w:sz w:val="18"/>
                <w:szCs w:val="18"/>
              </w:rPr>
              <w:t>arrier will develop HD</w:t>
            </w:r>
          </w:p>
        </w:tc>
        <w:tc>
          <w:tcPr>
            <w:tcW w:w="1560" w:type="dxa"/>
          </w:tcPr>
          <w:p w14:paraId="3A00B4F1" w14:textId="77777777" w:rsidR="00236410" w:rsidRPr="00EB6997" w:rsidRDefault="00236410" w:rsidP="00CD69D7">
            <w:pPr>
              <w:spacing w:after="120" w:line="480" w:lineRule="auto"/>
              <w:ind w:firstLine="0"/>
              <w:rPr>
                <w:sz w:val="18"/>
                <w:szCs w:val="18"/>
              </w:rPr>
            </w:pPr>
            <w:r w:rsidRPr="00EB6997">
              <w:rPr>
                <w:sz w:val="18"/>
                <w:szCs w:val="18"/>
              </w:rPr>
              <w:t>Usually have juvenile onset HD</w:t>
            </w:r>
            <w:r>
              <w:rPr>
                <w:sz w:val="18"/>
                <w:szCs w:val="18"/>
              </w:rPr>
              <w:t xml:space="preserve"> (before age 20)</w:t>
            </w:r>
          </w:p>
        </w:tc>
      </w:tr>
    </w:tbl>
    <w:p w14:paraId="1AA7EC86" w14:textId="77777777" w:rsidR="00236410" w:rsidRDefault="00236410" w:rsidP="00CD69D7">
      <w:pPr>
        <w:pStyle w:val="Caption"/>
        <w:spacing w:line="480" w:lineRule="auto"/>
      </w:pPr>
    </w:p>
    <w:p w14:paraId="37297F83" w14:textId="2555329A" w:rsidR="00236410" w:rsidRPr="00C370AE" w:rsidRDefault="00236410" w:rsidP="00CD69D7">
      <w:pPr>
        <w:pStyle w:val="Caption"/>
        <w:spacing w:line="480" w:lineRule="auto"/>
        <w:rPr>
          <w:b w:val="0"/>
          <w:bCs w:val="0"/>
        </w:rPr>
      </w:pPr>
      <w:r w:rsidRPr="008660D5">
        <w:t>Table 1</w:t>
      </w:r>
      <w:r w:rsidR="00CE2E3C">
        <w:t>.</w:t>
      </w:r>
      <w:r w:rsidRPr="008660D5">
        <w:t xml:space="preserve"> Relationship between size of</w:t>
      </w:r>
      <w:r>
        <w:t xml:space="preserve"> the</w:t>
      </w:r>
      <w:r w:rsidRPr="008660D5">
        <w:t xml:space="preserve"> </w:t>
      </w:r>
      <w:r w:rsidRPr="008660D5">
        <w:rPr>
          <w:i/>
        </w:rPr>
        <w:t>HTT</w:t>
      </w:r>
      <w:r w:rsidRPr="008660D5">
        <w:t xml:space="preserve"> CAG repeat expansion and clinical outcome.</w:t>
      </w:r>
      <w:r>
        <w:t xml:space="preserve"> </w:t>
      </w:r>
    </w:p>
    <w:p w14:paraId="184F433B" w14:textId="77777777" w:rsidR="004F6933" w:rsidRDefault="004F6933" w:rsidP="00CD69D7">
      <w:pPr>
        <w:spacing w:after="120" w:line="480" w:lineRule="auto"/>
      </w:pPr>
    </w:p>
    <w:p w14:paraId="210B05F9" w14:textId="3C4DA4A7" w:rsidR="00D54042" w:rsidRDefault="00890381" w:rsidP="00CD69D7">
      <w:pPr>
        <w:spacing w:after="120" w:line="480" w:lineRule="auto"/>
        <w:rPr>
          <w:rFonts w:cstheme="minorHAnsi"/>
        </w:rPr>
      </w:pPr>
      <w:r>
        <w:t>A</w:t>
      </w:r>
      <w:r w:rsidR="00116034">
        <w:t>pproximately</w:t>
      </w:r>
      <w:r>
        <w:t xml:space="preserve"> 20 HD predictive tests per million population are performed each year in the UK</w:t>
      </w:r>
      <w:r w:rsidR="008E3D61">
        <w:t xml:space="preserve"> </w:t>
      </w:r>
      <w:r w:rsidR="009859E7">
        <w:fldChar w:fldCharType="begin">
          <w:fldData xml:space="preserve">PEVuZE5vdGU+PENpdGU+PEF1dGhvcj5VSyBPZmZpY2UgZm9yIE5hdGlvbmFsIFN0YXRpc3RpY3M8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</w:fldData>
        </w:fldChar>
      </w:r>
      <w:r w:rsidR="0002499F">
        <w:instrText xml:space="preserve"> ADDIN EN.CITE </w:instrText>
      </w:r>
      <w:r w:rsidR="0002499F">
        <w:fldChar w:fldCharType="begin">
          <w:fldData xml:space="preserve">PEVuZE5vdGU+PENpdGU+PEF1dGhvcj5VSyBPZmZpY2UgZm9yIE5hdGlvbmFsIFN0YXRpc3RpY3M8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</w:fldData>
        </w:fldChar>
      </w:r>
      <w:r w:rsidR="0002499F">
        <w:instrText xml:space="preserve"> ADDIN EN.CITE.DATA </w:instrText>
      </w:r>
      <w:r w:rsidR="0002499F">
        <w:fldChar w:fldCharType="end"/>
      </w:r>
      <w:r w:rsidR="009859E7">
        <w:fldChar w:fldCharType="separate"/>
      </w:r>
      <w:r w:rsidR="0002499F">
        <w:rPr>
          <w:noProof/>
        </w:rPr>
        <w:t>(15, 19)</w:t>
      </w:r>
      <w:r w:rsidR="009859E7">
        <w:fldChar w:fldCharType="end"/>
      </w:r>
      <w:r>
        <w:t>.</w:t>
      </w:r>
      <w:r w:rsidR="0097091E">
        <w:t xml:space="preserve"> </w:t>
      </w:r>
      <w:r w:rsidR="44676E08">
        <w:t xml:space="preserve">Current best practice in </w:t>
      </w:r>
      <w:r w:rsidR="000D235B">
        <w:t xml:space="preserve">molecular </w:t>
      </w:r>
      <w:r w:rsidR="44676E08">
        <w:t xml:space="preserve">genetic testing for HD </w:t>
      </w:r>
      <w:r w:rsidR="003305DA">
        <w:t xml:space="preserve">follows </w:t>
      </w:r>
      <w:r w:rsidR="00947EB0">
        <w:t>guidelines from t</w:t>
      </w:r>
      <w:r w:rsidR="003305DA">
        <w:t xml:space="preserve">he European </w:t>
      </w:r>
      <w:r w:rsidR="00F33944">
        <w:t xml:space="preserve">Molecular </w:t>
      </w:r>
      <w:r w:rsidR="00C11E33">
        <w:t>Genetic Quality Network</w:t>
      </w:r>
      <w:r w:rsidR="008527EA">
        <w:t xml:space="preserve"> </w:t>
      </w:r>
      <w:r w:rsidR="00B517BD">
        <w:fldChar w:fldCharType="begin">
          <w:fldData xml:space="preserve">PEVuZE5vdGU+PENpdGU+PEF1dGhvcj5Mb3Nla29vdDwvQXV0aG9yPjxZZWFyPjIwMTM8L1llYXI+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=
</w:fldData>
        </w:fldChar>
      </w:r>
      <w:r w:rsidR="0002499F">
        <w:instrText xml:space="preserve"> ADDIN EN.CITE </w:instrText>
      </w:r>
      <w:r w:rsidR="0002499F">
        <w:fldChar w:fldCharType="begin">
          <w:fldData xml:space="preserve">PEVuZE5vdGU+PENpdGU+PEF1dGhvcj5Mb3Nla29vdDwvQXV0aG9yPjxZZWFyPjIwMTM8L1llYXI+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=
</w:fldData>
        </w:fldChar>
      </w:r>
      <w:r w:rsidR="0002499F">
        <w:instrText xml:space="preserve"> ADDIN EN.CITE.DATA </w:instrText>
      </w:r>
      <w:r w:rsidR="0002499F">
        <w:fldChar w:fldCharType="end"/>
      </w:r>
      <w:r w:rsidR="00B517BD">
        <w:fldChar w:fldCharType="separate"/>
      </w:r>
      <w:r w:rsidR="0002499F">
        <w:rPr>
          <w:noProof/>
        </w:rPr>
        <w:t>(20)</w:t>
      </w:r>
      <w:r w:rsidR="00B517BD">
        <w:fldChar w:fldCharType="end"/>
      </w:r>
      <w:r w:rsidR="00F9587B">
        <w:t xml:space="preserve"> </w:t>
      </w:r>
      <w:r w:rsidR="00556782">
        <w:t>and</w:t>
      </w:r>
      <w:r w:rsidR="00872574">
        <w:t xml:space="preserve"> </w:t>
      </w:r>
      <w:r w:rsidR="00955AD2">
        <w:t>American College of Medical Genetics</w:t>
      </w:r>
      <w:r w:rsidR="00380FE3">
        <w:t xml:space="preserve"> </w:t>
      </w:r>
      <w:r w:rsidR="008002AD">
        <w:fldChar w:fldCharType="begin">
          <w:fldData xml:space="preserve">PEVuZE5vdGU+PENpdGU+PEF1dGhvcj5Qb3R0ZXI8L0F1dGhvcj48WWVhcj4yMDA0PC9ZZWFyPjxS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</w:fldData>
        </w:fldChar>
      </w:r>
      <w:r w:rsidR="0002499F">
        <w:instrText xml:space="preserve"> ADDIN EN.CITE </w:instrText>
      </w:r>
      <w:r w:rsidR="0002499F">
        <w:fldChar w:fldCharType="begin">
          <w:fldData xml:space="preserve">PEVuZE5vdGU+PENpdGU+PEF1dGhvcj5Qb3R0ZXI8L0F1dGhvcj48WWVhcj4yMDA0PC9ZZWFyPjxS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</w:fldData>
        </w:fldChar>
      </w:r>
      <w:r w:rsidR="0002499F">
        <w:instrText xml:space="preserve"> ADDIN EN.CITE.DATA </w:instrText>
      </w:r>
      <w:r w:rsidR="0002499F">
        <w:fldChar w:fldCharType="end"/>
      </w:r>
      <w:r w:rsidR="008002AD">
        <w:fldChar w:fldCharType="separate"/>
      </w:r>
      <w:r w:rsidR="0002499F">
        <w:rPr>
          <w:noProof/>
        </w:rPr>
        <w:t>(21, 22)</w:t>
      </w:r>
      <w:r w:rsidR="008002AD">
        <w:fldChar w:fldCharType="end"/>
      </w:r>
      <w:r w:rsidR="00AE5746">
        <w:t xml:space="preserve">. </w:t>
      </w:r>
      <w:r w:rsidR="00B144D9">
        <w:t>M</w:t>
      </w:r>
      <w:r w:rsidR="00556782">
        <w:t xml:space="preserve">ost </w:t>
      </w:r>
      <w:r w:rsidR="1692C472">
        <w:t xml:space="preserve">laboratories use </w:t>
      </w:r>
      <w:r w:rsidR="22EFEC14">
        <w:t>P</w:t>
      </w:r>
      <w:r w:rsidR="00387627">
        <w:t>CR</w:t>
      </w:r>
      <w:r w:rsidR="22EFEC14">
        <w:t xml:space="preserve"> </w:t>
      </w:r>
      <w:r w:rsidR="00556782">
        <w:t xml:space="preserve">followed by </w:t>
      </w:r>
      <w:r w:rsidR="6C24714C">
        <w:t>capillary</w:t>
      </w:r>
      <w:r w:rsidR="00417503">
        <w:t xml:space="preserve"> </w:t>
      </w:r>
      <w:r w:rsidR="00556782">
        <w:t xml:space="preserve">electrophoresis to size </w:t>
      </w:r>
      <w:r w:rsidR="00556782" w:rsidRPr="00CD09DD">
        <w:rPr>
          <w:rFonts w:cstheme="minorHAnsi"/>
        </w:rPr>
        <w:t>repeats in bulk DNA samples obtained from thousands of blood cells</w:t>
      </w:r>
      <w:r w:rsidR="007F27A5">
        <w:rPr>
          <w:rFonts w:cstheme="minorHAnsi"/>
        </w:rPr>
        <w:t xml:space="preserve"> in a standard </w:t>
      </w:r>
      <w:r w:rsidR="009D67F3">
        <w:rPr>
          <w:rFonts w:cstheme="minorHAnsi"/>
        </w:rPr>
        <w:t xml:space="preserve">venous </w:t>
      </w:r>
      <w:r w:rsidR="007F27A5">
        <w:rPr>
          <w:rFonts w:cstheme="minorHAnsi"/>
        </w:rPr>
        <w:t xml:space="preserve">blood </w:t>
      </w:r>
      <w:r w:rsidR="00590E25">
        <w:rPr>
          <w:rFonts w:cstheme="minorHAnsi"/>
        </w:rPr>
        <w:t>draw</w:t>
      </w:r>
      <w:r w:rsidR="006B0616">
        <w:rPr>
          <w:rFonts w:cstheme="minorHAnsi"/>
        </w:rPr>
        <w:t>; several sets of primers and conditions have been published</w:t>
      </w:r>
      <w:r w:rsidR="00B70076">
        <w:rPr>
          <w:rFonts w:cstheme="minorHAnsi"/>
        </w:rPr>
        <w:t xml:space="preserve">, </w:t>
      </w:r>
      <w:r w:rsidR="00091C23">
        <w:rPr>
          <w:rFonts w:cstheme="minorHAnsi"/>
        </w:rPr>
        <w:fldChar w:fldCharType="begin">
          <w:fldData xml:space="preserve">PEVuZE5vdGU+PENpdGU+PEF1dGhvcj5WYWxkZXM8L0F1dGhvcj48WWVhcj4xOTkzPC9ZZWFyPjxS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OTcxLTgzPC9wYWdlcz48dm9sdW1l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</w:fldData>
        </w:fldChar>
      </w:r>
      <w:r w:rsidR="00DB19A7">
        <w:rPr>
          <w:rFonts w:cstheme="minorHAnsi"/>
        </w:rPr>
        <w:instrText xml:space="preserve"> ADDIN EN.CITE </w:instrText>
      </w:r>
      <w:r w:rsidR="00DB19A7">
        <w:rPr>
          <w:rFonts w:cstheme="minorHAnsi"/>
        </w:rPr>
        <w:fldChar w:fldCharType="begin">
          <w:fldData xml:space="preserve">PEVuZE5vdGU+PENpdGU+PEF1dGhvcj5WYWxkZXM8L0F1dGhvcj48WWVhcj4xOTkzPC9ZZWFyPjxS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OTcxLTgzPC9wYWdlcz48dm9sdW1l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</w:fldData>
        </w:fldChar>
      </w:r>
      <w:r w:rsidR="00DB19A7">
        <w:rPr>
          <w:rFonts w:cstheme="minorHAnsi"/>
        </w:rPr>
        <w:instrText xml:space="preserve"> ADDIN EN.CITE.DATA </w:instrText>
      </w:r>
      <w:r w:rsidR="00DB19A7">
        <w:rPr>
          <w:rFonts w:cstheme="minorHAnsi"/>
        </w:rPr>
      </w:r>
      <w:r w:rsidR="00DB19A7">
        <w:rPr>
          <w:rFonts w:cstheme="minorHAnsi"/>
        </w:rPr>
        <w:fldChar w:fldCharType="end"/>
      </w:r>
      <w:r w:rsidR="00091C23">
        <w:rPr>
          <w:rFonts w:cstheme="minorHAnsi"/>
        </w:rPr>
      </w:r>
      <w:r w:rsidR="00091C23">
        <w:rPr>
          <w:rFonts w:cstheme="minorHAnsi"/>
        </w:rPr>
        <w:fldChar w:fldCharType="separate"/>
      </w:r>
      <w:r w:rsidR="00DB19A7">
        <w:rPr>
          <w:rFonts w:cstheme="minorHAnsi"/>
          <w:noProof/>
        </w:rPr>
        <w:t>(23-27)</w:t>
      </w:r>
      <w:r w:rsidR="00091C23">
        <w:rPr>
          <w:rFonts w:cstheme="minorHAnsi"/>
        </w:rPr>
        <w:fldChar w:fldCharType="end"/>
      </w:r>
      <w:r w:rsidR="0089042F">
        <w:rPr>
          <w:rFonts w:cstheme="minorHAnsi"/>
        </w:rPr>
        <w:t>.</w:t>
      </w:r>
    </w:p>
    <w:p w14:paraId="191B2B9B" w14:textId="77777777" w:rsidR="0085344E" w:rsidRDefault="0085344E" w:rsidP="00CD69D7">
      <w:pPr>
        <w:spacing w:after="120" w:line="480" w:lineRule="auto"/>
        <w:rPr>
          <w:rFonts w:cstheme="minorHAnsi"/>
        </w:rPr>
      </w:pPr>
    </w:p>
    <w:p w14:paraId="7F1C5E28" w14:textId="1B873BDC" w:rsidR="00CD161F" w:rsidRDefault="005C7BA3" w:rsidP="00CD69D7">
      <w:pPr>
        <w:spacing w:after="120" w:line="480" w:lineRule="auto"/>
        <w:rPr>
          <w:rFonts w:cstheme="minorHAnsi"/>
        </w:rPr>
      </w:pPr>
      <w:r>
        <w:rPr>
          <w:noProof/>
        </w:rPr>
        <w:t>INSERT FIGURE 1 AROUND HERE (separate powerpoint file provided)</w:t>
      </w:r>
    </w:p>
    <w:p w14:paraId="44317FBB" w14:textId="0675B0E8" w:rsidR="00260201" w:rsidRDefault="00260201" w:rsidP="00CD69D7">
      <w:pPr>
        <w:spacing w:after="120" w:line="480" w:lineRule="auto"/>
        <w:rPr>
          <w:rFonts w:cstheme="minorHAnsi"/>
        </w:rPr>
      </w:pPr>
    </w:p>
    <w:p w14:paraId="3219E69B" w14:textId="09B26094" w:rsidR="003009F4" w:rsidRDefault="00CC2090" w:rsidP="00CD69D7">
      <w:pPr>
        <w:spacing w:after="120" w:line="480" w:lineRule="auto"/>
      </w:pPr>
      <w:r>
        <w:rPr>
          <w:rStyle w:val="cf01"/>
          <w:rFonts w:asciiTheme="minorHAnsi" w:hAnsiTheme="minorHAnsi" w:cstheme="minorHAnsi"/>
          <w:sz w:val="22"/>
          <w:szCs w:val="22"/>
        </w:rPr>
        <w:t>A</w:t>
      </w:r>
      <w:r w:rsidR="0097482E">
        <w:rPr>
          <w:rStyle w:val="cf01"/>
          <w:rFonts w:asciiTheme="minorHAnsi" w:hAnsiTheme="minorHAnsi" w:cstheme="minorHAnsi"/>
          <w:sz w:val="22"/>
          <w:szCs w:val="22"/>
        </w:rPr>
        <w:t xml:space="preserve"> widely used</w:t>
      </w:r>
      <w:r w:rsidR="00AE5746">
        <w:rPr>
          <w:rStyle w:val="cf01"/>
          <w:rFonts w:asciiTheme="minorHAnsi" w:hAnsiTheme="minorHAnsi" w:cstheme="minorHAnsi"/>
          <w:sz w:val="22"/>
          <w:szCs w:val="22"/>
        </w:rPr>
        <w:t xml:space="preserve"> </w:t>
      </w:r>
      <w:r w:rsidR="000655F5">
        <w:rPr>
          <w:rStyle w:val="cf01"/>
          <w:rFonts w:asciiTheme="minorHAnsi" w:hAnsiTheme="minorHAnsi" w:cstheme="minorHAnsi"/>
          <w:sz w:val="22"/>
          <w:szCs w:val="22"/>
        </w:rPr>
        <w:t>protocol</w:t>
      </w:r>
      <w:r w:rsidR="000872BC" w:rsidRPr="004E414C">
        <w:rPr>
          <w:rStyle w:val="cf01"/>
          <w:rFonts w:asciiTheme="minorHAnsi" w:hAnsiTheme="minorHAnsi" w:cstheme="minorHAnsi"/>
          <w:sz w:val="22"/>
          <w:szCs w:val="22"/>
        </w:rPr>
        <w:t xml:space="preserve"> </w:t>
      </w:r>
      <w:r w:rsidR="0097482E">
        <w:rPr>
          <w:rStyle w:val="cf01"/>
          <w:rFonts w:asciiTheme="minorHAnsi" w:hAnsiTheme="minorHAnsi" w:cstheme="minorHAnsi"/>
          <w:sz w:val="22"/>
          <w:szCs w:val="22"/>
        </w:rPr>
        <w:t xml:space="preserve">for </w:t>
      </w:r>
      <w:r w:rsidR="00D00065">
        <w:rPr>
          <w:rStyle w:val="cf01"/>
          <w:rFonts w:asciiTheme="minorHAnsi" w:hAnsiTheme="minorHAnsi" w:cstheme="minorHAnsi"/>
          <w:sz w:val="22"/>
          <w:szCs w:val="22"/>
        </w:rPr>
        <w:t xml:space="preserve">clinical </w:t>
      </w:r>
      <w:r w:rsidR="0097482E">
        <w:rPr>
          <w:rStyle w:val="cf01"/>
          <w:rFonts w:asciiTheme="minorHAnsi" w:hAnsiTheme="minorHAnsi" w:cstheme="minorHAnsi"/>
          <w:sz w:val="22"/>
          <w:szCs w:val="22"/>
        </w:rPr>
        <w:t>CAG repeat length determination</w:t>
      </w:r>
      <w:r w:rsidR="0089465C">
        <w:rPr>
          <w:rStyle w:val="cf01"/>
          <w:rFonts w:asciiTheme="minorHAnsi" w:hAnsiTheme="minorHAnsi" w:cstheme="minorHAnsi"/>
          <w:sz w:val="22"/>
          <w:szCs w:val="22"/>
        </w:rPr>
        <w:t xml:space="preserve">, particularly </w:t>
      </w:r>
      <w:r w:rsidR="007A6CEF">
        <w:rPr>
          <w:rStyle w:val="cf01"/>
          <w:rFonts w:asciiTheme="minorHAnsi" w:hAnsiTheme="minorHAnsi" w:cstheme="minorHAnsi"/>
          <w:sz w:val="22"/>
          <w:szCs w:val="22"/>
        </w:rPr>
        <w:t>for the identification of very large expansions, and when confirming ‘homozygous normal’ genotypes,</w:t>
      </w:r>
      <w:r w:rsidR="0097482E">
        <w:rPr>
          <w:rStyle w:val="cf01"/>
          <w:rFonts w:asciiTheme="minorHAnsi" w:hAnsiTheme="minorHAnsi" w:cstheme="minorHAnsi"/>
          <w:sz w:val="22"/>
          <w:szCs w:val="22"/>
        </w:rPr>
        <w:t xml:space="preserve"> </w:t>
      </w:r>
      <w:r w:rsidR="000872BC" w:rsidRPr="00731514">
        <w:rPr>
          <w:rStyle w:val="cf01"/>
          <w:rFonts w:asciiTheme="minorHAnsi" w:hAnsiTheme="minorHAnsi" w:cstheme="minorHAnsi"/>
          <w:sz w:val="22"/>
          <w:szCs w:val="22"/>
        </w:rPr>
        <w:t>is</w:t>
      </w:r>
      <w:r w:rsidR="003C21C2" w:rsidRPr="00731514">
        <w:rPr>
          <w:rStyle w:val="cf01"/>
          <w:rFonts w:asciiTheme="minorHAnsi" w:hAnsiTheme="minorHAnsi" w:cstheme="minorHAnsi"/>
          <w:sz w:val="22"/>
          <w:szCs w:val="22"/>
        </w:rPr>
        <w:t xml:space="preserve"> the</w:t>
      </w:r>
      <w:r w:rsidR="00AF2838" w:rsidRPr="00731514">
        <w:rPr>
          <w:rStyle w:val="cf01"/>
          <w:rFonts w:asciiTheme="minorHAnsi" w:hAnsiTheme="minorHAnsi" w:cstheme="minorHAnsi"/>
          <w:sz w:val="22"/>
          <w:szCs w:val="22"/>
        </w:rPr>
        <w:t xml:space="preserve"> </w:t>
      </w:r>
      <w:r w:rsidR="00C00931">
        <w:rPr>
          <w:rStyle w:val="cf01"/>
          <w:rFonts w:asciiTheme="minorHAnsi" w:hAnsiTheme="minorHAnsi" w:cstheme="minorHAnsi"/>
          <w:sz w:val="22"/>
          <w:szCs w:val="22"/>
        </w:rPr>
        <w:t>triplet</w:t>
      </w:r>
      <w:r w:rsidR="00AF2838" w:rsidRPr="00731514">
        <w:rPr>
          <w:rStyle w:val="cf01"/>
          <w:rFonts w:asciiTheme="minorHAnsi" w:hAnsiTheme="minorHAnsi" w:cstheme="minorHAnsi"/>
          <w:sz w:val="22"/>
          <w:szCs w:val="22"/>
        </w:rPr>
        <w:t xml:space="preserve"> primed PCR</w:t>
      </w:r>
      <w:r w:rsidR="00FC4D7D">
        <w:rPr>
          <w:rStyle w:val="cf01"/>
          <w:rFonts w:asciiTheme="minorHAnsi" w:hAnsiTheme="minorHAnsi" w:cstheme="minorHAnsi"/>
          <w:sz w:val="22"/>
          <w:szCs w:val="22"/>
        </w:rPr>
        <w:t xml:space="preserve"> (RP-PCR)</w:t>
      </w:r>
      <w:r w:rsidR="00AF2838" w:rsidRPr="00731514">
        <w:rPr>
          <w:rStyle w:val="cf01"/>
          <w:rFonts w:asciiTheme="minorHAnsi" w:hAnsiTheme="minorHAnsi" w:cstheme="minorHAnsi"/>
          <w:sz w:val="22"/>
          <w:szCs w:val="22"/>
        </w:rPr>
        <w:t xml:space="preserve"> approach developed by Warner </w:t>
      </w:r>
      <w:r w:rsidR="00AF2838" w:rsidRPr="00696CB6">
        <w:rPr>
          <w:rStyle w:val="cf01"/>
          <w:rFonts w:asciiTheme="minorHAnsi" w:hAnsiTheme="minorHAnsi" w:cstheme="minorHAnsi"/>
          <w:i/>
          <w:iCs/>
          <w:sz w:val="22"/>
          <w:szCs w:val="22"/>
        </w:rPr>
        <w:t xml:space="preserve">et </w:t>
      </w:r>
      <w:r w:rsidR="00AF2838" w:rsidRPr="00932C80">
        <w:rPr>
          <w:rStyle w:val="cf01"/>
          <w:rFonts w:asciiTheme="minorHAnsi" w:hAnsiTheme="minorHAnsi" w:cstheme="minorHAnsi"/>
          <w:i/>
          <w:iCs/>
          <w:sz w:val="22"/>
          <w:szCs w:val="22"/>
        </w:rPr>
        <w:t>al</w:t>
      </w:r>
      <w:r w:rsidR="00957943" w:rsidRPr="004E414C">
        <w:rPr>
          <w:rStyle w:val="cf01"/>
          <w:rFonts w:asciiTheme="minorHAnsi" w:hAnsiTheme="minorHAnsi" w:cstheme="minorHAnsi"/>
          <w:sz w:val="22"/>
          <w:szCs w:val="22"/>
        </w:rPr>
        <w:t xml:space="preserve"> </w:t>
      </w:r>
      <w:r w:rsidR="005F3AB3">
        <w:rPr>
          <w:rStyle w:val="cf01"/>
          <w:rFonts w:asciiTheme="minorHAnsi" w:hAnsiTheme="minorHAnsi" w:cstheme="minorHAnsi"/>
          <w:sz w:val="22"/>
          <w:szCs w:val="22"/>
        </w:rPr>
        <w:t xml:space="preserve">(Figure </w:t>
      </w:r>
      <w:r w:rsidR="008073E7">
        <w:rPr>
          <w:rStyle w:val="cf01"/>
          <w:rFonts w:asciiTheme="minorHAnsi" w:hAnsiTheme="minorHAnsi" w:cstheme="minorHAnsi"/>
          <w:sz w:val="22"/>
          <w:szCs w:val="22"/>
        </w:rPr>
        <w:t xml:space="preserve">1) </w:t>
      </w:r>
      <w:r w:rsidR="009859E7">
        <w:rPr>
          <w:rStyle w:val="cf01"/>
          <w:rFonts w:asciiTheme="minorHAnsi" w:hAnsiTheme="minorHAnsi" w:cstheme="minorHAnsi"/>
          <w:sz w:val="22"/>
          <w:szCs w:val="22"/>
        </w:rPr>
        <w:fldChar w:fldCharType="begin"/>
      </w:r>
      <w:r w:rsidR="00A1480F">
        <w:rPr>
          <w:rStyle w:val="cf01"/>
          <w:rFonts w:asciiTheme="minorHAnsi" w:hAnsiTheme="minorHAnsi" w:cstheme="minorHAnsi"/>
          <w:sz w:val="22"/>
          <w:szCs w:val="22"/>
        </w:rPr>
        <w:instrText xml:space="preserve"> ADDIN EN.CITE &lt;EndNote&gt;&lt;Cite&gt;&lt;Author&gt;Warner&lt;/Author&gt;&lt;Year&gt;1996&lt;/Year&gt;&lt;RecNum&gt;1425&lt;/RecNum&gt;&lt;DisplayText&gt;(28)&lt;/DisplayText&gt;&lt;record&gt;&lt;rec-number&gt;1425&lt;/rec-number&gt;&lt;foreign-keys&gt;&lt;key app="EN" db-id="s909ed5ftpvwsce0szpxwwt6209tsw9wze52" timestamp="1756896960"&gt;1425&lt;/key&gt;&lt;/foreign-keys&gt;&lt;ref-type name="Journal Article"&gt;17&lt;/ref-type&gt;&lt;contributors&gt;&lt;authors&gt;&lt;author&gt;Warner, J. P.&lt;/author&gt;&lt;author&gt;Barron, L. H.&lt;/author&gt;&lt;author&gt;Goudie, D.&lt;/author&gt;&lt;author&gt;Kelly, K.&lt;/author&gt;&lt;author&gt;Dow, D.&lt;/author&gt;&lt;author&gt;Fitzpatrick, D. R.&lt;/author&gt;&lt;author&gt;Brock, D. J. H. &lt;/author&gt;&lt;/authors&gt;&lt;/contributors&gt;&lt;titles&gt;&lt;title&gt;A general method for the detection of large CAG repeat expansions by fluorescent PCR &lt;/title&gt;&lt;secondary-title&gt;J Med Genet&lt;/secondary-title&gt;&lt;/titles&gt;&lt;periodical&gt;&lt;full-title&gt;J Med Genet&lt;/full-title&gt;&lt;abbr-1&gt;Journal of medical genetics&lt;/abbr-1&gt;&lt;/periodical&gt;&lt;pages&gt;1022-6&lt;/pages&gt;&lt;volume&gt;12&lt;/volume&gt;&lt;dates&gt;&lt;year&gt;1996&lt;/year&gt;&lt;/dates&gt;&lt;urls&gt;&lt;/urls&gt;&lt;custom2&gt;PMC1050815 &lt;/custom2&gt;&lt;electronic-resource-num&gt;doi: 10.1136/jmg.33.12.1022. &lt;/electronic-resource-num&gt;&lt;/record&gt;&lt;/Cite&gt;&lt;/EndNote&gt;</w:instrText>
      </w:r>
      <w:r w:rsidR="009859E7">
        <w:rPr>
          <w:rStyle w:val="cf01"/>
          <w:rFonts w:asciiTheme="minorHAnsi" w:hAnsiTheme="minorHAnsi" w:cstheme="minorHAnsi"/>
          <w:sz w:val="22"/>
          <w:szCs w:val="22"/>
        </w:rPr>
        <w:fldChar w:fldCharType="separate"/>
      </w:r>
      <w:r w:rsidR="00A1480F">
        <w:rPr>
          <w:rStyle w:val="cf01"/>
          <w:rFonts w:asciiTheme="minorHAnsi" w:hAnsiTheme="minorHAnsi" w:cstheme="minorHAnsi"/>
          <w:noProof/>
          <w:sz w:val="22"/>
          <w:szCs w:val="22"/>
        </w:rPr>
        <w:t>(28)</w:t>
      </w:r>
      <w:r w:rsidR="009859E7">
        <w:rPr>
          <w:rStyle w:val="cf01"/>
          <w:rFonts w:asciiTheme="minorHAnsi" w:hAnsiTheme="minorHAnsi" w:cstheme="minorHAnsi"/>
          <w:sz w:val="22"/>
          <w:szCs w:val="22"/>
        </w:rPr>
        <w:fldChar w:fldCharType="end"/>
      </w:r>
      <w:r w:rsidR="003C21C2" w:rsidRPr="004E414C">
        <w:rPr>
          <w:rStyle w:val="cf01"/>
          <w:rFonts w:asciiTheme="minorHAnsi" w:hAnsiTheme="minorHAnsi" w:cstheme="minorHAnsi"/>
          <w:sz w:val="22"/>
          <w:szCs w:val="22"/>
        </w:rPr>
        <w:t>.</w:t>
      </w:r>
      <w:r w:rsidR="0097091E">
        <w:rPr>
          <w:rStyle w:val="cf01"/>
          <w:rFonts w:asciiTheme="minorHAnsi" w:hAnsiTheme="minorHAnsi" w:cstheme="minorHAnsi"/>
          <w:sz w:val="22"/>
          <w:szCs w:val="22"/>
        </w:rPr>
        <w:t xml:space="preserve"> </w:t>
      </w:r>
      <w:r w:rsidR="003C21C2" w:rsidRPr="004E414C">
        <w:rPr>
          <w:rStyle w:val="cf01"/>
          <w:rFonts w:asciiTheme="minorHAnsi" w:hAnsiTheme="minorHAnsi" w:cstheme="minorHAnsi"/>
          <w:sz w:val="22"/>
          <w:szCs w:val="22"/>
        </w:rPr>
        <w:t>In this approach t</w:t>
      </w:r>
      <w:r w:rsidR="00260201" w:rsidRPr="004E414C">
        <w:rPr>
          <w:rStyle w:val="cf01"/>
          <w:rFonts w:asciiTheme="minorHAnsi" w:hAnsiTheme="minorHAnsi" w:cstheme="minorHAnsi"/>
          <w:sz w:val="22"/>
          <w:szCs w:val="22"/>
        </w:rPr>
        <w:t xml:space="preserve">he </w:t>
      </w:r>
      <w:r w:rsidR="005F3AB3">
        <w:rPr>
          <w:rStyle w:val="cf01"/>
          <w:rFonts w:asciiTheme="minorHAnsi" w:hAnsiTheme="minorHAnsi" w:cstheme="minorHAnsi"/>
          <w:sz w:val="22"/>
          <w:szCs w:val="22"/>
        </w:rPr>
        <w:lastRenderedPageBreak/>
        <w:t>3’</w:t>
      </w:r>
      <w:r w:rsidR="00BF3A27">
        <w:rPr>
          <w:rStyle w:val="cf01"/>
          <w:rFonts w:asciiTheme="minorHAnsi" w:hAnsiTheme="minorHAnsi" w:cstheme="minorHAnsi"/>
          <w:sz w:val="22"/>
          <w:szCs w:val="22"/>
        </w:rPr>
        <w:t>-</w:t>
      </w:r>
      <w:r w:rsidR="00B04F59">
        <w:rPr>
          <w:rStyle w:val="cf01"/>
          <w:rFonts w:asciiTheme="minorHAnsi" w:hAnsiTheme="minorHAnsi" w:cstheme="minorHAnsi"/>
          <w:sz w:val="22"/>
          <w:szCs w:val="22"/>
        </w:rPr>
        <w:t>end</w:t>
      </w:r>
      <w:r w:rsidR="005F3AB3">
        <w:rPr>
          <w:rStyle w:val="cf01"/>
          <w:rFonts w:asciiTheme="minorHAnsi" w:hAnsiTheme="minorHAnsi" w:cstheme="minorHAnsi"/>
          <w:sz w:val="22"/>
          <w:szCs w:val="22"/>
        </w:rPr>
        <w:t xml:space="preserve"> of the</w:t>
      </w:r>
      <w:r w:rsidR="00260201" w:rsidRPr="004E414C">
        <w:rPr>
          <w:rStyle w:val="cf01"/>
          <w:rFonts w:asciiTheme="minorHAnsi" w:hAnsiTheme="minorHAnsi" w:cstheme="minorHAnsi"/>
          <w:sz w:val="22"/>
          <w:szCs w:val="22"/>
        </w:rPr>
        <w:t xml:space="preserve"> </w:t>
      </w:r>
      <w:r w:rsidR="0048214A">
        <w:rPr>
          <w:rStyle w:val="cf01"/>
          <w:rFonts w:asciiTheme="minorHAnsi" w:hAnsiTheme="minorHAnsi" w:cstheme="minorHAnsi"/>
          <w:sz w:val="22"/>
          <w:szCs w:val="22"/>
        </w:rPr>
        <w:t xml:space="preserve">HD3 </w:t>
      </w:r>
      <w:r w:rsidR="00260201" w:rsidRPr="004E414C">
        <w:rPr>
          <w:rStyle w:val="cf01"/>
          <w:rFonts w:asciiTheme="minorHAnsi" w:hAnsiTheme="minorHAnsi" w:cstheme="minorHAnsi"/>
          <w:sz w:val="22"/>
          <w:szCs w:val="22"/>
        </w:rPr>
        <w:t xml:space="preserve">primer </w:t>
      </w:r>
      <w:r w:rsidR="000533A0">
        <w:rPr>
          <w:rStyle w:val="cf01"/>
          <w:rFonts w:asciiTheme="minorHAnsi" w:hAnsiTheme="minorHAnsi" w:cstheme="minorHAnsi"/>
          <w:sz w:val="22"/>
          <w:szCs w:val="22"/>
        </w:rPr>
        <w:t xml:space="preserve">binds the CAG repeat tract at different points </w:t>
      </w:r>
      <w:r w:rsidR="000620A7">
        <w:rPr>
          <w:rStyle w:val="cf01"/>
          <w:rFonts w:asciiTheme="minorHAnsi" w:hAnsiTheme="minorHAnsi" w:cstheme="minorHAnsi"/>
          <w:sz w:val="22"/>
          <w:szCs w:val="22"/>
        </w:rPr>
        <w:t xml:space="preserve">and </w:t>
      </w:r>
      <w:r w:rsidR="00D97691">
        <w:rPr>
          <w:rStyle w:val="cf01"/>
          <w:rFonts w:asciiTheme="minorHAnsi" w:hAnsiTheme="minorHAnsi" w:cstheme="minorHAnsi"/>
          <w:sz w:val="22"/>
          <w:szCs w:val="22"/>
        </w:rPr>
        <w:t xml:space="preserve">can </w:t>
      </w:r>
      <w:r w:rsidR="00643040">
        <w:rPr>
          <w:rStyle w:val="cf01"/>
          <w:rFonts w:asciiTheme="minorHAnsi" w:hAnsiTheme="minorHAnsi" w:cstheme="minorHAnsi"/>
          <w:sz w:val="22"/>
          <w:szCs w:val="22"/>
        </w:rPr>
        <w:t xml:space="preserve">form PCR amplification products with the HD1 primer that binds outside the tract. The result is a </w:t>
      </w:r>
      <w:r w:rsidR="00260201" w:rsidRPr="004E414C">
        <w:rPr>
          <w:rStyle w:val="cf01"/>
          <w:rFonts w:asciiTheme="minorHAnsi" w:hAnsiTheme="minorHAnsi" w:cstheme="minorHAnsi"/>
          <w:sz w:val="22"/>
          <w:szCs w:val="22"/>
        </w:rPr>
        <w:t xml:space="preserve">ladder of </w:t>
      </w:r>
      <w:r w:rsidR="00883D26">
        <w:rPr>
          <w:rStyle w:val="cf01"/>
          <w:rFonts w:asciiTheme="minorHAnsi" w:hAnsiTheme="minorHAnsi" w:cstheme="minorHAnsi"/>
          <w:sz w:val="22"/>
          <w:szCs w:val="22"/>
        </w:rPr>
        <w:t xml:space="preserve">PCR </w:t>
      </w:r>
      <w:r w:rsidR="000B26D9">
        <w:rPr>
          <w:rStyle w:val="cf01"/>
          <w:rFonts w:asciiTheme="minorHAnsi" w:hAnsiTheme="minorHAnsi" w:cstheme="minorHAnsi"/>
          <w:sz w:val="22"/>
          <w:szCs w:val="22"/>
        </w:rPr>
        <w:t>products</w:t>
      </w:r>
      <w:r w:rsidR="005D6622">
        <w:rPr>
          <w:rStyle w:val="cf01"/>
          <w:rFonts w:asciiTheme="minorHAnsi" w:hAnsiTheme="minorHAnsi" w:cstheme="minorHAnsi"/>
          <w:sz w:val="22"/>
          <w:szCs w:val="22"/>
        </w:rPr>
        <w:t>,</w:t>
      </w:r>
      <w:r w:rsidR="00260201" w:rsidRPr="004E414C">
        <w:rPr>
          <w:rStyle w:val="cf01"/>
          <w:rFonts w:asciiTheme="minorHAnsi" w:hAnsiTheme="minorHAnsi" w:cstheme="minorHAnsi"/>
          <w:sz w:val="22"/>
          <w:szCs w:val="22"/>
        </w:rPr>
        <w:t xml:space="preserve"> </w:t>
      </w:r>
      <w:r w:rsidR="005F3AB3">
        <w:rPr>
          <w:rStyle w:val="cf01"/>
          <w:rFonts w:asciiTheme="minorHAnsi" w:hAnsiTheme="minorHAnsi" w:cstheme="minorHAnsi"/>
          <w:sz w:val="22"/>
          <w:szCs w:val="22"/>
        </w:rPr>
        <w:t>each separated by 1 CAG unit</w:t>
      </w:r>
      <w:r w:rsidR="000B26D9">
        <w:rPr>
          <w:rStyle w:val="cf01"/>
          <w:rFonts w:asciiTheme="minorHAnsi" w:hAnsiTheme="minorHAnsi" w:cstheme="minorHAnsi"/>
          <w:sz w:val="22"/>
          <w:szCs w:val="22"/>
        </w:rPr>
        <w:t xml:space="preserve">, from 5 CAGs (the minimum tract bound by HD3) </w:t>
      </w:r>
      <w:r w:rsidR="009C3A5B">
        <w:rPr>
          <w:rStyle w:val="cf01"/>
          <w:rFonts w:asciiTheme="minorHAnsi" w:hAnsiTheme="minorHAnsi" w:cstheme="minorHAnsi"/>
          <w:sz w:val="22"/>
          <w:szCs w:val="22"/>
        </w:rPr>
        <w:t xml:space="preserve">up to and including the ‘tether’ product that represents the longest CAG repeat present and is </w:t>
      </w:r>
      <w:r w:rsidR="00667452">
        <w:rPr>
          <w:rStyle w:val="cf01"/>
          <w:rFonts w:asciiTheme="minorHAnsi" w:hAnsiTheme="minorHAnsi" w:cstheme="minorHAnsi"/>
          <w:sz w:val="22"/>
          <w:szCs w:val="22"/>
        </w:rPr>
        <w:t xml:space="preserve">amplified by </w:t>
      </w:r>
      <w:r w:rsidR="009C3A5B">
        <w:rPr>
          <w:rStyle w:val="cf01"/>
          <w:rFonts w:asciiTheme="minorHAnsi" w:hAnsiTheme="minorHAnsi" w:cstheme="minorHAnsi"/>
          <w:sz w:val="22"/>
          <w:szCs w:val="22"/>
        </w:rPr>
        <w:t xml:space="preserve">full binding of </w:t>
      </w:r>
      <w:r w:rsidR="00667452">
        <w:rPr>
          <w:rStyle w:val="cf01"/>
          <w:rFonts w:asciiTheme="minorHAnsi" w:hAnsiTheme="minorHAnsi" w:cstheme="minorHAnsi"/>
          <w:sz w:val="22"/>
          <w:szCs w:val="22"/>
        </w:rPr>
        <w:t xml:space="preserve">HD3 both inside and outside the CAG tract. </w:t>
      </w:r>
      <w:r w:rsidR="00C00A80">
        <w:rPr>
          <w:rStyle w:val="cf01"/>
          <w:rFonts w:asciiTheme="minorHAnsi" w:hAnsiTheme="minorHAnsi" w:cstheme="minorHAnsi"/>
          <w:sz w:val="22"/>
          <w:szCs w:val="22"/>
        </w:rPr>
        <w:t xml:space="preserve">The PCR products can be separated by capillary electrophoresis </w:t>
      </w:r>
      <w:r w:rsidR="00AC4B0C">
        <w:rPr>
          <w:rStyle w:val="cf01"/>
          <w:rFonts w:asciiTheme="minorHAnsi" w:hAnsiTheme="minorHAnsi" w:cstheme="minorHAnsi"/>
          <w:sz w:val="22"/>
          <w:szCs w:val="22"/>
        </w:rPr>
        <w:t>and</w:t>
      </w:r>
      <w:r w:rsidR="003021B6">
        <w:rPr>
          <w:rStyle w:val="cf01"/>
          <w:rFonts w:asciiTheme="minorHAnsi" w:hAnsiTheme="minorHAnsi" w:cstheme="minorHAnsi"/>
          <w:sz w:val="22"/>
          <w:szCs w:val="22"/>
        </w:rPr>
        <w:t xml:space="preserve"> peaks counted until the ‘tether’ product</w:t>
      </w:r>
      <w:r w:rsidR="001F2943">
        <w:rPr>
          <w:rStyle w:val="cf01"/>
          <w:rFonts w:asciiTheme="minorHAnsi" w:hAnsiTheme="minorHAnsi" w:cstheme="minorHAnsi"/>
          <w:sz w:val="22"/>
          <w:szCs w:val="22"/>
        </w:rPr>
        <w:t xml:space="preserve"> is reached</w:t>
      </w:r>
      <w:r w:rsidR="00D07536">
        <w:rPr>
          <w:rStyle w:val="cf01"/>
          <w:rFonts w:asciiTheme="minorHAnsi" w:hAnsiTheme="minorHAnsi" w:cstheme="minorHAnsi"/>
          <w:sz w:val="22"/>
          <w:szCs w:val="22"/>
        </w:rPr>
        <w:t xml:space="preserve"> (Figure </w:t>
      </w:r>
      <w:r w:rsidR="0019325F">
        <w:rPr>
          <w:rStyle w:val="cf01"/>
          <w:rFonts w:asciiTheme="minorHAnsi" w:hAnsiTheme="minorHAnsi" w:cstheme="minorHAnsi"/>
          <w:sz w:val="22"/>
          <w:szCs w:val="22"/>
        </w:rPr>
        <w:t>1</w:t>
      </w:r>
      <w:r w:rsidR="00D07536">
        <w:rPr>
          <w:rStyle w:val="cf01"/>
          <w:rFonts w:asciiTheme="minorHAnsi" w:hAnsiTheme="minorHAnsi" w:cstheme="minorHAnsi"/>
          <w:sz w:val="22"/>
          <w:szCs w:val="22"/>
        </w:rPr>
        <w:t>)</w:t>
      </w:r>
      <w:r w:rsidR="00A432EC">
        <w:rPr>
          <w:rStyle w:val="cf01"/>
          <w:rFonts w:asciiTheme="minorHAnsi" w:hAnsiTheme="minorHAnsi" w:cstheme="minorHAnsi"/>
          <w:sz w:val="22"/>
          <w:szCs w:val="22"/>
        </w:rPr>
        <w:t>.</w:t>
      </w:r>
      <w:r w:rsidR="0097091E">
        <w:rPr>
          <w:rStyle w:val="cf01"/>
          <w:rFonts w:asciiTheme="minorHAnsi" w:hAnsiTheme="minorHAnsi" w:cstheme="minorHAnsi"/>
          <w:sz w:val="22"/>
          <w:szCs w:val="22"/>
        </w:rPr>
        <w:t xml:space="preserve"> </w:t>
      </w:r>
      <w:r w:rsidR="00093A35">
        <w:t>Compared to standard PCR</w:t>
      </w:r>
      <w:r w:rsidR="00866B45">
        <w:t xml:space="preserve"> protocols in which the anomalous migration of CAG repeats</w:t>
      </w:r>
      <w:r w:rsidR="00FC4D7D">
        <w:t xml:space="preserve"> can make conventional ladders unreliable and validation against material of known size essential, the </w:t>
      </w:r>
      <w:r w:rsidR="00BF3A27">
        <w:t>tethered repeat primed</w:t>
      </w:r>
      <w:r w:rsidR="00FC4D7D">
        <w:t>-PCR method has the advantage of</w:t>
      </w:r>
      <w:r w:rsidR="006B76B4">
        <w:t xml:space="preserve"> direct sizing</w:t>
      </w:r>
      <w:r w:rsidR="00A4017A">
        <w:t xml:space="preserve"> and </w:t>
      </w:r>
      <w:r w:rsidR="005E33F9">
        <w:t xml:space="preserve">when optimised </w:t>
      </w:r>
      <w:r w:rsidR="00EA772E">
        <w:t xml:space="preserve">can </w:t>
      </w:r>
      <w:r w:rsidR="00A4017A">
        <w:t xml:space="preserve">provide a robust </w:t>
      </w:r>
      <w:r w:rsidR="00BF3A27">
        <w:t xml:space="preserve">estimate </w:t>
      </w:r>
      <w:r w:rsidR="00695484">
        <w:t xml:space="preserve">of pure CAG length </w:t>
      </w:r>
      <w:r w:rsidR="009859E7">
        <w:fldChar w:fldCharType="begin">
          <w:fldData xml:space="preserve">PEVuZE5vdGU+PENpdGU+PEF1dGhvcj5Mb3Nla29vdDwvQXV0aG9yPjxZZWFyPjIwMTM8L1llYXI+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</w:fldData>
        </w:fldChar>
      </w:r>
      <w:r w:rsidR="005B7BA7">
        <w:instrText xml:space="preserve"> ADDIN EN.CITE </w:instrText>
      </w:r>
      <w:r w:rsidR="005B7BA7">
        <w:fldChar w:fldCharType="begin">
          <w:fldData xml:space="preserve">PEVuZE5vdGU+PENpdGU+PEF1dGhvcj5Mb3Nla29vdDwvQXV0aG9yPjxZZWFyPjIwMTM8L1llYXI+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</w:fldData>
        </w:fldChar>
      </w:r>
      <w:r w:rsidR="005B7BA7">
        <w:instrText xml:space="preserve"> ADDIN EN.CITE.DATA </w:instrText>
      </w:r>
      <w:r w:rsidR="005B7BA7">
        <w:fldChar w:fldCharType="end"/>
      </w:r>
      <w:r w:rsidR="009859E7">
        <w:fldChar w:fldCharType="separate"/>
      </w:r>
      <w:r w:rsidR="005B7BA7">
        <w:rPr>
          <w:noProof/>
        </w:rPr>
        <w:t>(20, 26)</w:t>
      </w:r>
      <w:r w:rsidR="009859E7">
        <w:fldChar w:fldCharType="end"/>
      </w:r>
      <w:r w:rsidR="006B76B4">
        <w:t>.</w:t>
      </w:r>
      <w:r w:rsidR="0097091E">
        <w:t xml:space="preserve"> </w:t>
      </w:r>
      <w:r w:rsidR="00695484">
        <w:t>However, t</w:t>
      </w:r>
      <w:r w:rsidR="008F0864">
        <w:t xml:space="preserve">echniques based on </w:t>
      </w:r>
      <w:r w:rsidR="00A432EC">
        <w:t xml:space="preserve">PCR and </w:t>
      </w:r>
      <w:r w:rsidR="00036957">
        <w:t xml:space="preserve">capillary </w:t>
      </w:r>
      <w:r w:rsidR="00E52F4D">
        <w:t>electrophoresis ha</w:t>
      </w:r>
      <w:r w:rsidR="00A13B59">
        <w:t xml:space="preserve">ve </w:t>
      </w:r>
      <w:r w:rsidR="00E52F4D">
        <w:t xml:space="preserve">drawbacks. </w:t>
      </w:r>
      <w:r w:rsidR="0060692A">
        <w:t>For example, s</w:t>
      </w:r>
      <w:r w:rsidR="00E52F4D">
        <w:t xml:space="preserve">izing </w:t>
      </w:r>
      <w:r w:rsidR="0039080B">
        <w:t xml:space="preserve">the </w:t>
      </w:r>
      <w:r w:rsidR="00E52F4D">
        <w:t xml:space="preserve">pure CAG repeat from </w:t>
      </w:r>
      <w:r w:rsidR="00ED4C85">
        <w:t xml:space="preserve">estimated </w:t>
      </w:r>
      <w:r w:rsidR="00E52F4D">
        <w:t>fragment lengths without sequencing assumes a canonical CAG repeat region sequence</w:t>
      </w:r>
      <w:r w:rsidR="00091C23">
        <w:fldChar w:fldCharType="begin"/>
      </w:r>
      <w:r w:rsidR="005B7BA7">
        <w:instrText xml:space="preserve"> ADDIN EN.CITE &lt;EndNote&gt;&lt;Cite&gt;&lt;Author&gt;Andrew&lt;/Author&gt;&lt;Year&gt;1994&lt;/Year&gt;&lt;RecNum&gt;1430&lt;/RecNum&gt;&lt;DisplayText&gt;(29)&lt;/DisplayText&gt;&lt;record&gt;&lt;rec-number&gt;1430&lt;/rec-number&gt;&lt;foreign-keys&gt;&lt;key app="EN" db-id="s909ed5ftpvwsce0szpxwwt6209tsw9wze52" timestamp="1757323189"&gt;1430&lt;/key&gt;&lt;/foreign-keys&gt;&lt;ref-type name="Journal Article"&gt;17&lt;/ref-type&gt;&lt;contributors&gt;&lt;authors&gt;&lt;author&gt;Andrew, S. E.&lt;/author&gt;&lt;author&gt;Goldberg, Y. P.&lt;/author&gt;&lt;author&gt;Theilmann, J.&lt;/author&gt;&lt;author&gt;Zeisler, J.&lt;/author&gt;&lt;author&gt;Hayden, M. R.&lt;/author&gt;&lt;/authors&gt;&lt;/contributors&gt;&lt;auth-address&gt;Department of Medical Genetics, University of British Columbia, Vancouver, Canada.&lt;/auth-address&gt;&lt;titles&gt;&lt;title&gt;A CCG repeat polymorphism adjacent to the CAG repeat in the Huntington disease gene: implications for diagnostic accuracy and predictive testing&lt;/title&gt;&lt;secondary-title&gt;Hum Mol Genet&lt;/secondary-title&gt;&lt;/titles&gt;&lt;periodical&gt;&lt;full-title&gt;Hum Mol Genet&lt;/full-title&gt;&lt;/periodical&gt;&lt;pages&gt;65-7&lt;/pages&gt;&lt;volume&gt;3&lt;/volume&gt;&lt;number&gt;1&lt;/number&gt;&lt;keywords&gt;&lt;keyword&gt;Adult&lt;/keyword&gt;&lt;keyword&gt;Alleles&lt;/keyword&gt;&lt;keyword&gt;Base Sequence&lt;/keyword&gt;&lt;keyword&gt;DNA Primers&lt;/keyword&gt;&lt;keyword&gt;Humans&lt;/keyword&gt;&lt;keyword&gt;Huntington Disease/diagnosis/*genetics&lt;/keyword&gt;&lt;keyword&gt;Molecular Sequence Data&lt;/keyword&gt;&lt;keyword&gt;Polymerase Chain Reaction&lt;/keyword&gt;&lt;keyword&gt;*Polymorphism, Genetic&lt;/keyword&gt;&lt;keyword&gt;Reference Values&lt;/keyword&gt;&lt;keyword&gt;*Repetitive Sequences, Nucleic Acid&lt;/keyword&gt;&lt;/keywords&gt;&lt;dates&gt;&lt;year&gt;1994&lt;/year&gt;&lt;pub-dates&gt;&lt;date&gt;Jan&lt;/date&gt;&lt;/pub-dates&gt;&lt;/dates&gt;&lt;isbn&gt;0964-6906 (Print)&amp;#xD;0964-6906&lt;/isbn&gt;&lt;accession-num&gt;8162053&lt;/accession-num&gt;&lt;urls&gt;&lt;/urls&gt;&lt;electronic-resource-num&gt;10.1093/hmg/3.1.65&lt;/electronic-resource-num&gt;&lt;remote-database-provider&gt;NLM&lt;/remote-database-provider&gt;&lt;language&gt;eng&lt;/language&gt;&lt;/record&gt;&lt;/Cite&gt;&lt;/EndNote&gt;</w:instrText>
      </w:r>
      <w:r w:rsidR="00091C23">
        <w:fldChar w:fldCharType="separate"/>
      </w:r>
      <w:r w:rsidR="005B7BA7">
        <w:rPr>
          <w:noProof/>
        </w:rPr>
        <w:t>(29)</w:t>
      </w:r>
      <w:r w:rsidR="00091C23">
        <w:fldChar w:fldCharType="end"/>
      </w:r>
      <w:r w:rsidR="00E52F4D">
        <w:t xml:space="preserve">, </w:t>
      </w:r>
      <w:r w:rsidR="00EA3BCA">
        <w:t xml:space="preserve">an assumption </w:t>
      </w:r>
      <w:r w:rsidR="00E52F4D">
        <w:t xml:space="preserve">that is </w:t>
      </w:r>
      <w:r w:rsidR="00EA3BCA" w:rsidRPr="00EA3BCA">
        <w:t>erroneous</w:t>
      </w:r>
      <w:r w:rsidR="00EA3BCA">
        <w:t xml:space="preserve"> </w:t>
      </w:r>
      <w:r w:rsidR="00E52F4D">
        <w:t>in up to 5% of cases (as described below).</w:t>
      </w:r>
      <w:r w:rsidR="0097091E">
        <w:t xml:space="preserve"> </w:t>
      </w:r>
    </w:p>
    <w:p w14:paraId="0E18B4B9" w14:textId="26A30863" w:rsidR="00C91FA1" w:rsidRPr="002D6182" w:rsidRDefault="005A1375" w:rsidP="00CD69D7">
      <w:pPr>
        <w:spacing w:after="120" w:line="480" w:lineRule="auto"/>
        <w:rPr>
          <w:b/>
          <w:bCs/>
        </w:rPr>
      </w:pPr>
      <w:r>
        <w:t xml:space="preserve">Newer </w:t>
      </w:r>
      <w:r w:rsidR="00B436A5">
        <w:t xml:space="preserve">methods that are now being </w:t>
      </w:r>
      <w:r w:rsidR="000D235B">
        <w:t xml:space="preserve">employed </w:t>
      </w:r>
      <w:r w:rsidR="00D83066">
        <w:t>in</w:t>
      </w:r>
      <w:r w:rsidR="00721281">
        <w:t xml:space="preserve"> </w:t>
      </w:r>
      <w:r w:rsidR="00095268">
        <w:t xml:space="preserve">clinical practice </w:t>
      </w:r>
      <w:r w:rsidR="00B436A5">
        <w:t xml:space="preserve">include whole genome </w:t>
      </w:r>
      <w:r w:rsidR="00D17A9E">
        <w:t xml:space="preserve">short-read </w:t>
      </w:r>
      <w:r w:rsidR="00B436A5">
        <w:t>se</w:t>
      </w:r>
      <w:r w:rsidR="005150B9">
        <w:t>quencing</w:t>
      </w:r>
      <w:r w:rsidR="00556782">
        <w:t xml:space="preserve"> </w:t>
      </w:r>
      <w:r w:rsidR="002E1A92">
        <w:t xml:space="preserve">(WGS) </w:t>
      </w:r>
      <w:r w:rsidR="00FD453A">
        <w:t xml:space="preserve">and </w:t>
      </w:r>
      <w:r w:rsidR="00721281">
        <w:t xml:space="preserve">then </w:t>
      </w:r>
      <w:r w:rsidR="00FD453A">
        <w:t>bioinformatic</w:t>
      </w:r>
      <w:r w:rsidR="00EA772E">
        <w:t xml:space="preserve"> detection of an expansion</w:t>
      </w:r>
      <w:r w:rsidR="00721281">
        <w:t xml:space="preserve"> </w:t>
      </w:r>
      <w:r w:rsidR="00FD453A">
        <w:t>and siz</w:t>
      </w:r>
      <w:r w:rsidR="00EA772E">
        <w:t>e estimation</w:t>
      </w:r>
      <w:r w:rsidR="00FD453A">
        <w:t xml:space="preserve"> </w:t>
      </w:r>
      <w:r w:rsidR="00721281">
        <w:t>of the</w:t>
      </w:r>
      <w:r w:rsidR="00556782">
        <w:t xml:space="preserve"> </w:t>
      </w:r>
      <w:r w:rsidR="00556782">
        <w:rPr>
          <w:i/>
          <w:iCs/>
        </w:rPr>
        <w:t>HTT</w:t>
      </w:r>
      <w:r w:rsidR="00556782">
        <w:t xml:space="preserve"> CAG repeat </w:t>
      </w:r>
      <w:r w:rsidR="00721281">
        <w:t>(</w:t>
      </w:r>
      <w:r w:rsidR="00DD197F">
        <w:t>for example</w:t>
      </w:r>
      <w:r w:rsidR="00721281">
        <w:t xml:space="preserve"> using</w:t>
      </w:r>
      <w:r w:rsidR="00556782">
        <w:t xml:space="preserve"> </w:t>
      </w:r>
      <w:r w:rsidR="00C45B73">
        <w:t>E</w:t>
      </w:r>
      <w:r w:rsidR="00556782">
        <w:t xml:space="preserve">xpansion </w:t>
      </w:r>
      <w:r w:rsidR="00C45B73">
        <w:t>H</w:t>
      </w:r>
      <w:r w:rsidR="00556782">
        <w:t>unter</w:t>
      </w:r>
      <w:r w:rsidR="00721281">
        <w:t>)</w:t>
      </w:r>
      <w:r w:rsidR="008E0809">
        <w:fldChar w:fldCharType="begin">
          <w:fldData xml:space="preserve">PEVuZE5vdGU+PENpdGU+PEF1dGhvcj5JYmHDsWV6PC9BdXRob3I+PFllYXI+MjAyMjwvWWVhcj48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</w:fldData>
        </w:fldChar>
      </w:r>
      <w:r w:rsidR="005B7BA7">
        <w:instrText xml:space="preserve"> ADDIN EN.CITE </w:instrText>
      </w:r>
      <w:r w:rsidR="005B7BA7">
        <w:fldChar w:fldCharType="begin">
          <w:fldData xml:space="preserve">PEVuZE5vdGU+PENpdGU+PEF1dGhvcj5JYmHDsWV6PC9BdXRob3I+PFllYXI+MjAyMjwvWWVhcj48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</w:fldData>
        </w:fldChar>
      </w:r>
      <w:r w:rsidR="005B7BA7">
        <w:instrText xml:space="preserve"> ADDIN EN.CITE.DATA </w:instrText>
      </w:r>
      <w:r w:rsidR="005B7BA7">
        <w:fldChar w:fldCharType="end"/>
      </w:r>
      <w:r w:rsidR="008E0809">
        <w:fldChar w:fldCharType="separate"/>
      </w:r>
      <w:r w:rsidR="005B7BA7">
        <w:rPr>
          <w:noProof/>
        </w:rPr>
        <w:t>(30)</w:t>
      </w:r>
      <w:r w:rsidR="008E0809">
        <w:fldChar w:fldCharType="end"/>
      </w:r>
      <w:r w:rsidR="00D17A9E">
        <w:t>. This approach has the advantage of being able to determine the existence of non-canonical alleles,</w:t>
      </w:r>
      <w:r w:rsidR="00183DE5">
        <w:t xml:space="preserve"> but </w:t>
      </w:r>
      <w:r w:rsidR="00D17A9E">
        <w:t>low read depth and short read length (150</w:t>
      </w:r>
      <w:r w:rsidR="00B1522B">
        <w:t> </w:t>
      </w:r>
      <w:r w:rsidR="00D17A9E">
        <w:t xml:space="preserve">bp) </w:t>
      </w:r>
      <w:r w:rsidR="00B1522B">
        <w:t>c</w:t>
      </w:r>
      <w:r w:rsidR="0002139F">
        <w:t xml:space="preserve">urrently </w:t>
      </w:r>
      <w:r w:rsidR="00D17A9E">
        <w:t>limit</w:t>
      </w:r>
      <w:r w:rsidR="0002139F">
        <w:t>s</w:t>
      </w:r>
      <w:r w:rsidR="00D17A9E">
        <w:t xml:space="preserve"> the ability to accurately determine inherited CAG length for alleles </w:t>
      </w:r>
      <w:r w:rsidR="00B1522B">
        <w:t>&gt; 35 CAG repeats</w:t>
      </w:r>
      <w:r w:rsidR="005305AC">
        <w:t>.</w:t>
      </w:r>
      <w:r w:rsidR="00B1522B">
        <w:t xml:space="preserve"> </w:t>
      </w:r>
      <w:r w:rsidR="005305AC">
        <w:t>Furthermore, a</w:t>
      </w:r>
      <w:r w:rsidR="008D5371">
        <w:t xml:space="preserve">lthough WGS is increasingly used, </w:t>
      </w:r>
      <w:r w:rsidR="00F16356">
        <w:t>including</w:t>
      </w:r>
      <w:r w:rsidR="008D5371">
        <w:t xml:space="preserve"> </w:t>
      </w:r>
      <w:r w:rsidR="009500E4">
        <w:t xml:space="preserve">where the presentation is atypical for HD </w:t>
      </w:r>
      <w:r w:rsidR="00BA245D">
        <w:t xml:space="preserve">and the differential diagnosis wide, it is not </w:t>
      </w:r>
      <w:r w:rsidR="00DA411D">
        <w:t xml:space="preserve">yet universally available </w:t>
      </w:r>
      <w:r w:rsidR="002C235C">
        <w:t xml:space="preserve">and validation </w:t>
      </w:r>
      <w:r w:rsidR="005305AC">
        <w:t>with tethered repeat</w:t>
      </w:r>
      <w:r w:rsidR="007C4CAC">
        <w:t xml:space="preserve">-primed PCR </w:t>
      </w:r>
      <w:r w:rsidR="002C235C">
        <w:t xml:space="preserve">is still required. </w:t>
      </w:r>
    </w:p>
    <w:p w14:paraId="24C6EB10" w14:textId="5D3BC43E" w:rsidR="005665B6" w:rsidRDefault="00DB6686" w:rsidP="00CD69D7">
      <w:pPr>
        <w:spacing w:after="120" w:line="480" w:lineRule="auto"/>
      </w:pPr>
      <w:r>
        <w:t xml:space="preserve">It is best practice for </w:t>
      </w:r>
      <w:r w:rsidR="00DE01D1">
        <w:t xml:space="preserve">individual </w:t>
      </w:r>
      <w:r>
        <w:t xml:space="preserve">laboratories to </w:t>
      </w:r>
      <w:r w:rsidR="007D2387">
        <w:t>determine the error limits of their assay</w:t>
      </w:r>
      <w:r w:rsidR="00CF34C5">
        <w:t>s</w:t>
      </w:r>
      <w:r w:rsidR="00DE01D1">
        <w:t>.</w:t>
      </w:r>
      <w:r w:rsidR="00887510">
        <w:t xml:space="preserve"> </w:t>
      </w:r>
      <w:r w:rsidR="00ED4C85">
        <w:t>According to the guidelines, a</w:t>
      </w:r>
      <w:r w:rsidR="00887510">
        <w:t>cceptable error limi</w:t>
      </w:r>
      <w:r w:rsidR="00AD1F0B">
        <w:t>t</w:t>
      </w:r>
      <w:r w:rsidR="00887510">
        <w:t>s are</w:t>
      </w:r>
      <w:r w:rsidR="585124AF">
        <w:t xml:space="preserve"> </w:t>
      </w:r>
      <w:r w:rsidR="0036102A">
        <w:rPr>
          <w:rFonts w:cstheme="minorHAnsi"/>
        </w:rPr>
        <w:t>±</w:t>
      </w:r>
      <w:r w:rsidR="0036102A">
        <w:t xml:space="preserve"> </w:t>
      </w:r>
      <w:r w:rsidR="585124AF">
        <w:t xml:space="preserve">1 CAG at lengths </w:t>
      </w:r>
      <w:r w:rsidR="0036102A">
        <w:t xml:space="preserve">of </w:t>
      </w:r>
      <w:r w:rsidR="0036102A">
        <w:rPr>
          <w:rFonts w:cstheme="minorHAnsi"/>
        </w:rPr>
        <w:t>≤</w:t>
      </w:r>
      <w:r w:rsidR="0036102A">
        <w:t xml:space="preserve"> 42 and </w:t>
      </w:r>
      <w:r w:rsidR="00473C17">
        <w:rPr>
          <w:rFonts w:cstheme="minorHAnsi"/>
        </w:rPr>
        <w:t>±</w:t>
      </w:r>
      <w:r w:rsidR="00485AE9">
        <w:rPr>
          <w:rFonts w:cstheme="minorHAnsi"/>
        </w:rPr>
        <w:t xml:space="preserve"> 3 repeats for alleles &gt; 42</w:t>
      </w:r>
      <w:r w:rsidR="0062706B">
        <w:rPr>
          <w:rFonts w:cstheme="minorHAnsi"/>
        </w:rPr>
        <w:t xml:space="preserve"> </w:t>
      </w:r>
      <w:r w:rsidR="00485AE9">
        <w:rPr>
          <w:rFonts w:cstheme="minorHAnsi"/>
        </w:rPr>
        <w:fldChar w:fldCharType="begin">
          <w:fldData xml:space="preserve">PEVuZE5vdGU+PENpdGU+PEF1dGhvcj5Mb3Nla29vdDwvQXV0aG9yPjxZZWFyPjIwMTM8L1llYXI+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=
</w:fldData>
        </w:fldChar>
      </w:r>
      <w:r w:rsidR="0002499F">
        <w:rPr>
          <w:rFonts w:cstheme="minorHAnsi"/>
        </w:rPr>
        <w:instrText xml:space="preserve"> ADDIN EN.CITE </w:instrText>
      </w:r>
      <w:r w:rsidR="0002499F">
        <w:rPr>
          <w:rFonts w:cstheme="minorHAnsi"/>
        </w:rPr>
        <w:fldChar w:fldCharType="begin">
          <w:fldData xml:space="preserve">PEVuZE5vdGU+PENpdGU+PEF1dGhvcj5Mb3Nla29vdDwvQXV0aG9yPjxZZWFyPjIwMTM8L1llYXI+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=
</w:fldData>
        </w:fldChar>
      </w:r>
      <w:r w:rsidR="0002499F">
        <w:rPr>
          <w:rFonts w:cstheme="minorHAnsi"/>
        </w:rPr>
        <w:instrText xml:space="preserve"> ADDIN EN.CITE.DATA </w:instrText>
      </w:r>
      <w:r w:rsidR="0002499F">
        <w:rPr>
          <w:rFonts w:cstheme="minorHAnsi"/>
        </w:rPr>
      </w:r>
      <w:r w:rsidR="0002499F">
        <w:rPr>
          <w:rFonts w:cstheme="minorHAnsi"/>
        </w:rPr>
        <w:fldChar w:fldCharType="end"/>
      </w:r>
      <w:r w:rsidR="00485AE9">
        <w:rPr>
          <w:rFonts w:cstheme="minorHAnsi"/>
        </w:rPr>
      </w:r>
      <w:r w:rsidR="00485AE9">
        <w:rPr>
          <w:rFonts w:cstheme="minorHAnsi"/>
        </w:rPr>
        <w:fldChar w:fldCharType="separate"/>
      </w:r>
      <w:r w:rsidR="0002499F">
        <w:rPr>
          <w:rFonts w:cstheme="minorHAnsi"/>
          <w:noProof/>
        </w:rPr>
        <w:t>(20)</w:t>
      </w:r>
      <w:r w:rsidR="00485AE9">
        <w:rPr>
          <w:rFonts w:cstheme="minorHAnsi"/>
        </w:rPr>
        <w:fldChar w:fldCharType="end"/>
      </w:r>
      <w:r w:rsidR="58F99612">
        <w:t xml:space="preserve">. </w:t>
      </w:r>
      <w:r w:rsidR="26827911">
        <w:t xml:space="preserve">Even with this error margin, genotyping </w:t>
      </w:r>
      <w:r w:rsidR="26827911" w:rsidRPr="31D052E9">
        <w:rPr>
          <w:rFonts w:eastAsiaTheme="minorEastAsia"/>
        </w:rPr>
        <w:t>results from the yearly European Molecular Genetics Quality Network scheme for molecular genetic testing of HD show that between 2008</w:t>
      </w:r>
      <w:r w:rsidR="00B1522B">
        <w:rPr>
          <w:rFonts w:eastAsiaTheme="minorEastAsia"/>
        </w:rPr>
        <w:t> </w:t>
      </w:r>
      <w:r w:rsidR="26827911" w:rsidRPr="31D052E9">
        <w:rPr>
          <w:rFonts w:eastAsiaTheme="minorEastAsia"/>
        </w:rPr>
        <w:t>–</w:t>
      </w:r>
      <w:r w:rsidR="00B1522B">
        <w:rPr>
          <w:rFonts w:eastAsiaTheme="minorEastAsia"/>
        </w:rPr>
        <w:t> </w:t>
      </w:r>
      <w:r w:rsidR="26827911" w:rsidRPr="31D052E9">
        <w:rPr>
          <w:rFonts w:eastAsiaTheme="minorEastAsia"/>
        </w:rPr>
        <w:t>2010, 3</w:t>
      </w:r>
      <w:r w:rsidR="00B1522B">
        <w:rPr>
          <w:rFonts w:eastAsiaTheme="minorEastAsia"/>
        </w:rPr>
        <w:t> </w:t>
      </w:r>
      <w:r w:rsidR="26827911" w:rsidRPr="31D052E9">
        <w:rPr>
          <w:rFonts w:eastAsiaTheme="minorEastAsia"/>
        </w:rPr>
        <w:t>–</w:t>
      </w:r>
      <w:r w:rsidR="00B1522B">
        <w:rPr>
          <w:rFonts w:eastAsiaTheme="minorEastAsia"/>
        </w:rPr>
        <w:t> </w:t>
      </w:r>
      <w:r w:rsidR="26827911" w:rsidRPr="31D052E9">
        <w:rPr>
          <w:rFonts w:eastAsiaTheme="minorEastAsia"/>
        </w:rPr>
        <w:t>9% of alleles f</w:t>
      </w:r>
      <w:r w:rsidR="00CF34C5">
        <w:rPr>
          <w:rFonts w:eastAsiaTheme="minorEastAsia"/>
        </w:rPr>
        <w:t>e</w:t>
      </w:r>
      <w:r w:rsidR="26827911" w:rsidRPr="31D052E9">
        <w:rPr>
          <w:rFonts w:eastAsiaTheme="minorEastAsia"/>
        </w:rPr>
        <w:t xml:space="preserve">ll outside the error limits set by the EMQN (at the time, these were </w:t>
      </w:r>
      <w:r w:rsidR="26827911" w:rsidRPr="31D052E9">
        <w:rPr>
          <w:rFonts w:eastAsiaTheme="minorEastAsia"/>
        </w:rPr>
        <w:lastRenderedPageBreak/>
        <w:t>set at ±1 for alleles &lt;40 repeats, and ±3 repeats for alleles &gt;39 CAG repeats)</w:t>
      </w:r>
      <w:r w:rsidR="00A8753D">
        <w:rPr>
          <w:rFonts w:eastAsiaTheme="minorEastAsia"/>
        </w:rPr>
        <w:fldChar w:fldCharType="begin">
          <w:fldData xml:space="preserve">PEVuZE5vdGU+PENpdGU+PEF1dGhvcj5Mb3Nla29vdDwvQXV0aG9yPjxZZWFyPjIwMTM8L1llYXI+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=
</w:fldData>
        </w:fldChar>
      </w:r>
      <w:r w:rsidR="0002499F">
        <w:rPr>
          <w:rFonts w:eastAsiaTheme="minorEastAsia"/>
        </w:rPr>
        <w:instrText xml:space="preserve"> ADDIN EN.CITE </w:instrText>
      </w:r>
      <w:r w:rsidR="0002499F">
        <w:rPr>
          <w:rFonts w:eastAsiaTheme="minorEastAsia"/>
        </w:rPr>
        <w:fldChar w:fldCharType="begin">
          <w:fldData xml:space="preserve">PEVuZE5vdGU+PENpdGU+PEF1dGhvcj5Mb3Nla29vdDwvQXV0aG9yPjxZZWFyPjIwMTM8L1llYXI+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=
</w:fldData>
        </w:fldChar>
      </w:r>
      <w:r w:rsidR="0002499F">
        <w:rPr>
          <w:rFonts w:eastAsiaTheme="minorEastAsia"/>
        </w:rPr>
        <w:instrText xml:space="preserve"> ADDIN EN.CITE.DATA </w:instrText>
      </w:r>
      <w:r w:rsidR="0002499F">
        <w:rPr>
          <w:rFonts w:eastAsiaTheme="minorEastAsia"/>
        </w:rPr>
      </w:r>
      <w:r w:rsidR="0002499F">
        <w:rPr>
          <w:rFonts w:eastAsiaTheme="minorEastAsia"/>
        </w:rPr>
        <w:fldChar w:fldCharType="end"/>
      </w:r>
      <w:r w:rsidR="00A8753D">
        <w:rPr>
          <w:rFonts w:eastAsiaTheme="minorEastAsia"/>
        </w:rPr>
      </w:r>
      <w:r w:rsidR="00A8753D">
        <w:rPr>
          <w:rFonts w:eastAsiaTheme="minorEastAsia"/>
        </w:rPr>
        <w:fldChar w:fldCharType="separate"/>
      </w:r>
      <w:r w:rsidR="0002499F">
        <w:rPr>
          <w:rFonts w:eastAsiaTheme="minorEastAsia"/>
          <w:noProof/>
        </w:rPr>
        <w:t>(20)</w:t>
      </w:r>
      <w:r w:rsidR="00A8753D">
        <w:rPr>
          <w:rFonts w:eastAsiaTheme="minorEastAsia"/>
        </w:rPr>
        <w:fldChar w:fldCharType="end"/>
      </w:r>
      <w:r w:rsidR="26827911" w:rsidRPr="31D052E9">
        <w:rPr>
          <w:rFonts w:eastAsiaTheme="minorEastAsia"/>
        </w:rPr>
        <w:t xml:space="preserve">. </w:t>
      </w:r>
      <w:r w:rsidR="001B5E5F">
        <w:rPr>
          <w:rFonts w:eastAsiaTheme="minorEastAsia"/>
        </w:rPr>
        <w:t xml:space="preserve">The European Huntington’s Disease Network REGISTRY </w:t>
      </w:r>
      <w:r w:rsidR="00D056ED">
        <w:rPr>
          <w:rFonts w:eastAsiaTheme="minorEastAsia"/>
        </w:rPr>
        <w:t>project centrally measures CAG repeat lengths</w:t>
      </w:r>
      <w:r w:rsidR="0080375E">
        <w:rPr>
          <w:rFonts w:eastAsiaTheme="minorEastAsia"/>
        </w:rPr>
        <w:t xml:space="preserve"> </w:t>
      </w:r>
      <w:r w:rsidR="0080375E">
        <w:rPr>
          <w:rFonts w:eastAsiaTheme="minorEastAsia"/>
        </w:rPr>
        <w:fldChar w:fldCharType="begin"/>
      </w:r>
      <w:r w:rsidR="005B7BA7">
        <w:rPr>
          <w:rFonts w:eastAsiaTheme="minorEastAsia"/>
        </w:rPr>
        <w:instrText xml:space="preserve"> ADDIN EN.CITE &lt;EndNote&gt;&lt;Cite&gt;&lt;Author&gt;Orth&lt;/Author&gt;&lt;Year&gt;2010&lt;/Year&gt;&lt;RecNum&gt;155&lt;/RecNum&gt;&lt;DisplayText&gt;(31)&lt;/DisplayText&gt;&lt;record&gt;&lt;rec-number&gt;155&lt;/rec-number&gt;&lt;foreign-keys&gt;&lt;key app="EN" db-id="s909ed5ftpvwsce0szpxwwt6209tsw9wze52" timestamp="1629996757"&gt;155&lt;/key&gt;&lt;/foreign-keys&gt;&lt;ref-type name="Journal Article"&gt;17&lt;/ref-type&gt;&lt;contributors&gt;&lt;authors&gt;&lt;author&gt;Orth, M.&lt;/author&gt;&lt;author&gt;Handley, O. J.&lt;/author&gt;&lt;author&gt;Schwenke, C.&lt;/author&gt;&lt;author&gt;Dunnett, S. B.&lt;/author&gt;&lt;author&gt;Craufurd, D.&lt;/author&gt;&lt;author&gt;Ho, A. K.&lt;/author&gt;&lt;author&gt;Wild, E.&lt;/author&gt;&lt;author&gt;Tabrizi, S. J.&lt;/author&gt;&lt;author&gt;Landwehrmeyer, G. B.&lt;/author&gt;&lt;/authors&gt;&lt;/contributors&gt;&lt;auth-address&gt;Department of Neurology, University of Ulm, Ulm Germany&lt;/auth-address&gt;&lt;titles&gt;&lt;title&gt;Observing Huntington&amp;apos;s Disease: the European Huntington&amp;apos;s Disease Network&amp;apos;s REGISTRY&lt;/title&gt;&lt;secondary-title&gt;PLoS Curr&lt;/secondary-title&gt;&lt;alt-title&gt;PLoS currents&lt;/alt-title&gt;&lt;/titles&gt;&lt;periodical&gt;&lt;full-title&gt;PLoS Curr&lt;/full-title&gt;&lt;abbr-1&gt;PLoS currents&lt;/abbr-1&gt;&lt;/periodical&gt;&lt;alt-periodical&gt;&lt;full-title&gt;PLoS Curr&lt;/full-title&gt;&lt;abbr-1&gt;PLoS currents&lt;/abbr-1&gt;&lt;/alt-periodical&gt;&lt;pages&gt;RRN1184&lt;/pages&gt;&lt;volume&gt;2&lt;/volume&gt;&lt;edition&gt;2010/10/05&lt;/edition&gt;&lt;dates&gt;&lt;year&gt;2010&lt;/year&gt;&lt;/dates&gt;&lt;isbn&gt;2157-3999 (Electronic)&lt;/isbn&gt;&lt;accession-num&gt;20890398&lt;/accession-num&gt;&lt;urls&gt;&lt;related-urls&gt;&lt;url&gt;http://www.ncbi.nlm.nih.gov/pubmed/20890398&lt;/url&gt;&lt;/related-urls&gt;&lt;/urls&gt;&lt;custom2&gt;2947793&lt;/custom2&gt;&lt;electronic-resource-num&gt;10.1371/currents.RRN1184&lt;/electronic-resource-num&gt;&lt;language&gt;eng&lt;/language&gt;&lt;/record&gt;&lt;/Cite&gt;&lt;/EndNote&gt;</w:instrText>
      </w:r>
      <w:r w:rsidR="0080375E">
        <w:rPr>
          <w:rFonts w:eastAsiaTheme="minorEastAsia"/>
        </w:rPr>
        <w:fldChar w:fldCharType="separate"/>
      </w:r>
      <w:r w:rsidR="005B7BA7">
        <w:rPr>
          <w:rFonts w:eastAsiaTheme="minorEastAsia"/>
          <w:noProof/>
        </w:rPr>
        <w:t>(31)</w:t>
      </w:r>
      <w:r w:rsidR="0080375E">
        <w:rPr>
          <w:rFonts w:eastAsiaTheme="minorEastAsia"/>
        </w:rPr>
        <w:fldChar w:fldCharType="end"/>
      </w:r>
      <w:r w:rsidR="004D0324">
        <w:rPr>
          <w:rFonts w:eastAsiaTheme="minorEastAsia"/>
        </w:rPr>
        <w:t>. T</w:t>
      </w:r>
      <w:r w:rsidR="00611012">
        <w:rPr>
          <w:rFonts w:eastAsiaTheme="minorEastAsia"/>
        </w:rPr>
        <w:t>hese data were used to</w:t>
      </w:r>
      <w:r w:rsidR="00D056ED">
        <w:rPr>
          <w:rFonts w:eastAsiaTheme="minorEastAsia"/>
        </w:rPr>
        <w:t xml:space="preserve"> compare </w:t>
      </w:r>
      <w:r w:rsidR="000E4A0A">
        <w:rPr>
          <w:rFonts w:eastAsiaTheme="minorEastAsia"/>
        </w:rPr>
        <w:t>1</w:t>
      </w:r>
      <w:r w:rsidR="00ED4C85">
        <w:rPr>
          <w:rFonts w:eastAsiaTheme="minorEastAsia"/>
        </w:rPr>
        <w:t>,</w:t>
      </w:r>
      <w:r w:rsidR="000E4A0A">
        <w:rPr>
          <w:rFonts w:eastAsiaTheme="minorEastAsia"/>
        </w:rPr>
        <w:t>326</w:t>
      </w:r>
      <w:r w:rsidR="00D056ED">
        <w:rPr>
          <w:rFonts w:eastAsiaTheme="minorEastAsia"/>
        </w:rPr>
        <w:t xml:space="preserve"> centrally </w:t>
      </w:r>
      <w:r w:rsidR="00107448">
        <w:rPr>
          <w:rFonts w:eastAsiaTheme="minorEastAsia"/>
        </w:rPr>
        <w:t>generated CAG repeat lengths with local CAG reports</w:t>
      </w:r>
      <w:r w:rsidR="004D0324">
        <w:rPr>
          <w:rFonts w:eastAsiaTheme="minorEastAsia"/>
        </w:rPr>
        <w:t xml:space="preserve"> generated from 121 laboratories across 15 count</w:t>
      </w:r>
      <w:r w:rsidR="005C0046">
        <w:rPr>
          <w:rFonts w:eastAsiaTheme="minorEastAsia"/>
        </w:rPr>
        <w:t>r</w:t>
      </w:r>
      <w:r w:rsidR="004D0324">
        <w:rPr>
          <w:rFonts w:eastAsiaTheme="minorEastAsia"/>
        </w:rPr>
        <w:t xml:space="preserve">ies: </w:t>
      </w:r>
      <w:r w:rsidR="00B17DF4">
        <w:rPr>
          <w:rFonts w:eastAsiaTheme="minorEastAsia"/>
        </w:rPr>
        <w:t xml:space="preserve">a discrepancy in the </w:t>
      </w:r>
      <w:r w:rsidR="00B13F54">
        <w:rPr>
          <w:rFonts w:eastAsiaTheme="minorEastAsia"/>
        </w:rPr>
        <w:t xml:space="preserve">CAG size of the larger allele </w:t>
      </w:r>
      <w:r w:rsidR="00DE3366">
        <w:rPr>
          <w:rFonts w:eastAsiaTheme="minorEastAsia"/>
        </w:rPr>
        <w:t xml:space="preserve">was found </w:t>
      </w:r>
      <w:r w:rsidR="00B13F54">
        <w:rPr>
          <w:rFonts w:eastAsiaTheme="minorEastAsia"/>
        </w:rPr>
        <w:t>in 51% of cases</w:t>
      </w:r>
      <w:r w:rsidR="000F5F00">
        <w:rPr>
          <w:rFonts w:eastAsiaTheme="minorEastAsia"/>
        </w:rPr>
        <w:t>, due to both under</w:t>
      </w:r>
      <w:r w:rsidR="00737346">
        <w:rPr>
          <w:rFonts w:eastAsiaTheme="minorEastAsia"/>
        </w:rPr>
        <w:t xml:space="preserve"> and over estimations of the CAG</w:t>
      </w:r>
      <w:r w:rsidR="00C856D1">
        <w:rPr>
          <w:rFonts w:eastAsiaTheme="minorEastAsia"/>
        </w:rPr>
        <w:t xml:space="preserve"> </w:t>
      </w:r>
      <w:r w:rsidR="0080375E">
        <w:rPr>
          <w:rFonts w:eastAsiaTheme="minorEastAsia"/>
        </w:rPr>
        <w:fldChar w:fldCharType="begin">
          <w:fldData xml:space="preserve">PEVuZE5vdGU+PENpdGU+PEF1dGhvcj5RdWFycmVsbDwvQXV0aG9yPjxZZWFyPjIwMTI8L1llYXI+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==
</w:fldData>
        </w:fldChar>
      </w:r>
      <w:r w:rsidR="005B7BA7">
        <w:rPr>
          <w:rFonts w:eastAsiaTheme="minorEastAsia"/>
        </w:rPr>
        <w:instrText xml:space="preserve"> ADDIN EN.CITE </w:instrText>
      </w:r>
      <w:r w:rsidR="005B7BA7">
        <w:rPr>
          <w:rFonts w:eastAsiaTheme="minorEastAsia"/>
        </w:rPr>
        <w:fldChar w:fldCharType="begin">
          <w:fldData xml:space="preserve">PEVuZE5vdGU+PENpdGU+PEF1dGhvcj5RdWFycmVsbDwvQXV0aG9yPjxZZWFyPjIwMTI8L1llYXI+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==
</w:fldData>
        </w:fldChar>
      </w:r>
      <w:r w:rsidR="005B7BA7">
        <w:rPr>
          <w:rFonts w:eastAsiaTheme="minorEastAsia"/>
        </w:rPr>
        <w:instrText xml:space="preserve"> ADDIN EN.CITE.DATA </w:instrText>
      </w:r>
      <w:r w:rsidR="005B7BA7">
        <w:rPr>
          <w:rFonts w:eastAsiaTheme="minorEastAsia"/>
        </w:rPr>
      </w:r>
      <w:r w:rsidR="005B7BA7">
        <w:rPr>
          <w:rFonts w:eastAsiaTheme="minorEastAsia"/>
        </w:rPr>
        <w:fldChar w:fldCharType="end"/>
      </w:r>
      <w:r w:rsidR="0080375E">
        <w:rPr>
          <w:rFonts w:eastAsiaTheme="minorEastAsia"/>
        </w:rPr>
      </w:r>
      <w:r w:rsidR="0080375E">
        <w:rPr>
          <w:rFonts w:eastAsiaTheme="minorEastAsia"/>
        </w:rPr>
        <w:fldChar w:fldCharType="separate"/>
      </w:r>
      <w:r w:rsidR="005B7BA7">
        <w:rPr>
          <w:rFonts w:eastAsiaTheme="minorEastAsia"/>
          <w:noProof/>
        </w:rPr>
        <w:t>(32)</w:t>
      </w:r>
      <w:r w:rsidR="0080375E">
        <w:rPr>
          <w:rFonts w:eastAsiaTheme="minorEastAsia"/>
        </w:rPr>
        <w:fldChar w:fldCharType="end"/>
      </w:r>
      <w:r w:rsidR="00CC19F4">
        <w:rPr>
          <w:rFonts w:eastAsiaTheme="minorEastAsia"/>
        </w:rPr>
        <w:t xml:space="preserve">. </w:t>
      </w:r>
      <w:r w:rsidR="00D72868">
        <w:rPr>
          <w:rFonts w:eastAsiaTheme="minorEastAsia"/>
        </w:rPr>
        <w:t xml:space="preserve">Even </w:t>
      </w:r>
      <w:r w:rsidR="00C01D1A">
        <w:rPr>
          <w:rFonts w:eastAsiaTheme="minorEastAsia"/>
        </w:rPr>
        <w:t>when acceptable measurement errors</w:t>
      </w:r>
      <w:r w:rsidR="001061B9">
        <w:rPr>
          <w:rFonts w:eastAsiaTheme="minorEastAsia"/>
        </w:rPr>
        <w:t xml:space="preserve"> proposed by the ACMG were applied the discrepancy rate </w:t>
      </w:r>
      <w:r w:rsidR="00C94039">
        <w:rPr>
          <w:rFonts w:eastAsiaTheme="minorEastAsia"/>
        </w:rPr>
        <w:t xml:space="preserve">remained at </w:t>
      </w:r>
      <w:r w:rsidR="001061B9">
        <w:rPr>
          <w:rFonts w:eastAsiaTheme="minorEastAsia"/>
        </w:rPr>
        <w:t>13.3%</w:t>
      </w:r>
      <w:r w:rsidR="00137819">
        <w:rPr>
          <w:rFonts w:eastAsiaTheme="minorEastAsia"/>
        </w:rPr>
        <w:t xml:space="preserve"> </w:t>
      </w:r>
      <w:r w:rsidR="00137819">
        <w:rPr>
          <w:rFonts w:eastAsiaTheme="minorEastAsia"/>
        </w:rPr>
        <w:fldChar w:fldCharType="begin">
          <w:fldData xml:space="preserve">PEVuZE5vdGU+PENpdGU+PEF1dGhvcj5RdWFycmVsbDwvQXV0aG9yPjxZZWFyPjIwMTI8L1llYXI+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==
</w:fldData>
        </w:fldChar>
      </w:r>
      <w:r w:rsidR="005B7BA7">
        <w:rPr>
          <w:rFonts w:eastAsiaTheme="minorEastAsia"/>
        </w:rPr>
        <w:instrText xml:space="preserve"> ADDIN EN.CITE </w:instrText>
      </w:r>
      <w:r w:rsidR="005B7BA7">
        <w:rPr>
          <w:rFonts w:eastAsiaTheme="minorEastAsia"/>
        </w:rPr>
        <w:fldChar w:fldCharType="begin">
          <w:fldData xml:space="preserve">PEVuZE5vdGU+PENpdGU+PEF1dGhvcj5RdWFycmVsbDwvQXV0aG9yPjxZZWFyPjIwMTI8L1llYXI+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==
</w:fldData>
        </w:fldChar>
      </w:r>
      <w:r w:rsidR="005B7BA7">
        <w:rPr>
          <w:rFonts w:eastAsiaTheme="minorEastAsia"/>
        </w:rPr>
        <w:instrText xml:space="preserve"> ADDIN EN.CITE.DATA </w:instrText>
      </w:r>
      <w:r w:rsidR="005B7BA7">
        <w:rPr>
          <w:rFonts w:eastAsiaTheme="minorEastAsia"/>
        </w:rPr>
      </w:r>
      <w:r w:rsidR="005B7BA7">
        <w:rPr>
          <w:rFonts w:eastAsiaTheme="minorEastAsia"/>
        </w:rPr>
        <w:fldChar w:fldCharType="end"/>
      </w:r>
      <w:r w:rsidR="00137819">
        <w:rPr>
          <w:rFonts w:eastAsiaTheme="minorEastAsia"/>
        </w:rPr>
      </w:r>
      <w:r w:rsidR="00137819">
        <w:rPr>
          <w:rFonts w:eastAsiaTheme="minorEastAsia"/>
        </w:rPr>
        <w:fldChar w:fldCharType="separate"/>
      </w:r>
      <w:r w:rsidR="005B7BA7">
        <w:rPr>
          <w:rFonts w:eastAsiaTheme="minorEastAsia"/>
          <w:noProof/>
        </w:rPr>
        <w:t>(32)</w:t>
      </w:r>
      <w:r w:rsidR="00137819">
        <w:rPr>
          <w:rFonts w:eastAsiaTheme="minorEastAsia"/>
        </w:rPr>
        <w:fldChar w:fldCharType="end"/>
      </w:r>
      <w:r w:rsidR="00137819">
        <w:rPr>
          <w:rFonts w:eastAsiaTheme="minorEastAsia"/>
        </w:rPr>
        <w:t>.</w:t>
      </w:r>
      <w:r w:rsidR="0040530F">
        <w:rPr>
          <w:rFonts w:eastAsiaTheme="minorEastAsia"/>
          <w:color w:val="FF0000"/>
        </w:rPr>
        <w:t xml:space="preserve"> </w:t>
      </w:r>
      <w:r w:rsidR="58F99612">
        <w:t xml:space="preserve">Such </w:t>
      </w:r>
      <w:r w:rsidR="00AC0EDE">
        <w:t>inconsistencie</w:t>
      </w:r>
      <w:r w:rsidR="00CA0DE9">
        <w:t>s</w:t>
      </w:r>
      <w:r w:rsidR="58F99612">
        <w:t xml:space="preserve"> can have major ramifications </w:t>
      </w:r>
      <w:r w:rsidR="5C4E1E0B">
        <w:t xml:space="preserve">for the individual undergoing </w:t>
      </w:r>
      <w:r w:rsidR="00600907">
        <w:t>a</w:t>
      </w:r>
      <w:r w:rsidR="5C4E1E0B">
        <w:t xml:space="preserve"> test and make genetic counselling extremely difficult</w:t>
      </w:r>
      <w:r w:rsidR="3A4427A1">
        <w:t xml:space="preserve"> and, potentially, inaccurate</w:t>
      </w:r>
      <w:r w:rsidR="5C4E1E0B">
        <w:t xml:space="preserve">. </w:t>
      </w:r>
      <w:r w:rsidR="00713A31">
        <w:rPr>
          <w:rFonts w:cstheme="minorHAnsi"/>
        </w:rPr>
        <w:t xml:space="preserve">For example, </w:t>
      </w:r>
      <w:r w:rsidR="00075ABC" w:rsidRPr="00235FBD">
        <w:rPr>
          <w:rFonts w:cstheme="minorHAnsi"/>
        </w:rPr>
        <w:t>results for the larger allele changed from the reduced to full penetrance range in 36 cases</w:t>
      </w:r>
      <w:r w:rsidR="00ED4C85">
        <w:rPr>
          <w:rFonts w:cstheme="minorHAnsi"/>
        </w:rPr>
        <w:t xml:space="preserve"> (2.7%)</w:t>
      </w:r>
      <w:r w:rsidR="00075ABC" w:rsidRPr="00235FBD">
        <w:rPr>
          <w:rFonts w:cstheme="minorHAnsi"/>
        </w:rPr>
        <w:t>, whereas in 11 cases</w:t>
      </w:r>
      <w:r w:rsidR="00D115ED">
        <w:rPr>
          <w:rFonts w:cstheme="minorHAnsi"/>
        </w:rPr>
        <w:t xml:space="preserve"> </w:t>
      </w:r>
      <w:r w:rsidR="00ED4C85">
        <w:rPr>
          <w:rFonts w:cstheme="minorHAnsi"/>
        </w:rPr>
        <w:t>(</w:t>
      </w:r>
      <w:r w:rsidR="00D115ED">
        <w:rPr>
          <w:rFonts w:cstheme="minorHAnsi"/>
        </w:rPr>
        <w:t>0.8%)</w:t>
      </w:r>
      <w:r w:rsidR="00075ABC" w:rsidRPr="00235FBD">
        <w:rPr>
          <w:rFonts w:cstheme="minorHAnsi"/>
        </w:rPr>
        <w:t xml:space="preserve"> they moved from the full to the reduced penetrance range</w:t>
      </w:r>
      <w:r w:rsidR="00926987">
        <w:rPr>
          <w:rFonts w:cstheme="minorHAnsi"/>
        </w:rPr>
        <w:t xml:space="preserve"> </w:t>
      </w:r>
      <w:r w:rsidR="00926987">
        <w:rPr>
          <w:rFonts w:cstheme="minorHAnsi"/>
        </w:rPr>
        <w:fldChar w:fldCharType="begin">
          <w:fldData xml:space="preserve">PEVuZE5vdGU+PENpdGU+PEF1dGhvcj5RdWFycmVsbDwvQXV0aG9yPjxZZWFyPjIwMTI8L1llYXI+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==
</w:fldData>
        </w:fldChar>
      </w:r>
      <w:r w:rsidR="005B7BA7">
        <w:rPr>
          <w:rFonts w:cstheme="minorHAnsi"/>
        </w:rPr>
        <w:instrText xml:space="preserve"> ADDIN EN.CITE </w:instrText>
      </w:r>
      <w:r w:rsidR="005B7BA7">
        <w:rPr>
          <w:rFonts w:cstheme="minorHAnsi"/>
        </w:rPr>
        <w:fldChar w:fldCharType="begin">
          <w:fldData xml:space="preserve">PEVuZE5vdGU+PENpdGU+PEF1dGhvcj5RdWFycmVsbDwvQXV0aG9yPjxZZWFyPjIwMTI8L1llYXI+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==
</w:fldData>
        </w:fldChar>
      </w:r>
      <w:r w:rsidR="005B7BA7">
        <w:rPr>
          <w:rFonts w:cstheme="minorHAnsi"/>
        </w:rPr>
        <w:instrText xml:space="preserve"> ADDIN EN.CITE.DATA </w:instrText>
      </w:r>
      <w:r w:rsidR="005B7BA7">
        <w:rPr>
          <w:rFonts w:cstheme="minorHAnsi"/>
        </w:rPr>
      </w:r>
      <w:r w:rsidR="005B7BA7">
        <w:rPr>
          <w:rFonts w:cstheme="minorHAnsi"/>
        </w:rPr>
        <w:fldChar w:fldCharType="end"/>
      </w:r>
      <w:r w:rsidR="00926987">
        <w:rPr>
          <w:rFonts w:cstheme="minorHAnsi"/>
        </w:rPr>
      </w:r>
      <w:r w:rsidR="00926987">
        <w:rPr>
          <w:rFonts w:cstheme="minorHAnsi"/>
        </w:rPr>
        <w:fldChar w:fldCharType="separate"/>
      </w:r>
      <w:r w:rsidR="005B7BA7">
        <w:rPr>
          <w:rFonts w:cstheme="minorHAnsi"/>
          <w:noProof/>
        </w:rPr>
        <w:t>(32)</w:t>
      </w:r>
      <w:r w:rsidR="00926987">
        <w:rPr>
          <w:rFonts w:cstheme="minorHAnsi"/>
        </w:rPr>
        <w:fldChar w:fldCharType="end"/>
      </w:r>
      <w:r w:rsidR="00926987">
        <w:rPr>
          <w:rFonts w:cstheme="minorHAnsi"/>
        </w:rPr>
        <w:t>.</w:t>
      </w:r>
      <w:r w:rsidR="00075ABC" w:rsidRPr="00235FBD">
        <w:rPr>
          <w:rFonts w:cstheme="minorHAnsi"/>
        </w:rPr>
        <w:t xml:space="preserve"> </w:t>
      </w:r>
      <w:r w:rsidR="00926987">
        <w:rPr>
          <w:rFonts w:cstheme="minorHAnsi"/>
        </w:rPr>
        <w:t>I</w:t>
      </w:r>
      <w:r w:rsidR="00075ABC" w:rsidRPr="00235FBD">
        <w:rPr>
          <w:rFonts w:cstheme="minorHAnsi"/>
        </w:rPr>
        <w:t xml:space="preserve">n both these scenarios </w:t>
      </w:r>
      <w:proofErr w:type="gramStart"/>
      <w:r w:rsidR="00075ABC" w:rsidRPr="00235FBD">
        <w:rPr>
          <w:rFonts w:cstheme="minorHAnsi"/>
        </w:rPr>
        <w:t>potentially</w:t>
      </w:r>
      <w:proofErr w:type="gramEnd"/>
      <w:r w:rsidR="00075ABC" w:rsidRPr="00235FBD">
        <w:rPr>
          <w:rFonts w:cstheme="minorHAnsi"/>
        </w:rPr>
        <w:t xml:space="preserve"> devast</w:t>
      </w:r>
      <w:r w:rsidR="006B0350">
        <w:rPr>
          <w:rFonts w:cstheme="minorHAnsi"/>
        </w:rPr>
        <w:t>at</w:t>
      </w:r>
      <w:r w:rsidR="00075ABC" w:rsidRPr="00235FBD">
        <w:rPr>
          <w:rFonts w:cstheme="minorHAnsi"/>
        </w:rPr>
        <w:t>ing misinformation may have been given</w:t>
      </w:r>
      <w:r w:rsidR="00075ABC">
        <w:rPr>
          <w:rFonts w:cstheme="minorHAnsi"/>
        </w:rPr>
        <w:t xml:space="preserve"> to the person undergoing testing</w:t>
      </w:r>
      <w:r w:rsidR="00075ABC" w:rsidRPr="00235FBD">
        <w:rPr>
          <w:rFonts w:cstheme="minorHAnsi"/>
        </w:rPr>
        <w:t>.</w:t>
      </w:r>
      <w:r w:rsidR="00C01638">
        <w:rPr>
          <w:rFonts w:cstheme="minorHAnsi"/>
        </w:rPr>
        <w:t xml:space="preserve"> </w:t>
      </w:r>
      <w:r w:rsidR="2A8FFE09">
        <w:t>Therefore</w:t>
      </w:r>
      <w:r w:rsidR="5E421E86">
        <w:t>,</w:t>
      </w:r>
      <w:r w:rsidR="2A8FFE09">
        <w:t xml:space="preserve"> it is vital that</w:t>
      </w:r>
      <w:r w:rsidR="2B8DA754">
        <w:t xml:space="preserve"> CAG repeat sizing is accurate</w:t>
      </w:r>
      <w:r w:rsidR="59DB763D">
        <w:t xml:space="preserve">- something </w:t>
      </w:r>
      <w:r w:rsidR="00D115ED">
        <w:t xml:space="preserve">that is frequently </w:t>
      </w:r>
      <w:r w:rsidR="59DB763D">
        <w:t xml:space="preserve">not achieved with current </w:t>
      </w:r>
      <w:r w:rsidR="00D115ED">
        <w:t xml:space="preserve">diagnostic </w:t>
      </w:r>
      <w:r w:rsidR="59DB763D">
        <w:t>methods</w:t>
      </w:r>
      <w:r w:rsidR="00914765">
        <w:t>.</w:t>
      </w:r>
      <w:r w:rsidR="00133EA0">
        <w:t xml:space="preserve"> </w:t>
      </w:r>
      <w:r w:rsidR="0004384F">
        <w:t>T</w:t>
      </w:r>
      <w:r w:rsidR="0084435E">
        <w:t xml:space="preserve">he major issue is not the method being error-prone, </w:t>
      </w:r>
      <w:r w:rsidR="00914765">
        <w:t xml:space="preserve">rather </w:t>
      </w:r>
      <w:proofErr w:type="spellStart"/>
      <w:r w:rsidR="00914765">
        <w:t>that</w:t>
      </w:r>
      <w:proofErr w:type="spellEnd"/>
      <w:r w:rsidR="00914765">
        <w:t xml:space="preserve"> an</w:t>
      </w:r>
      <w:r w:rsidR="00F66D0A">
        <w:t xml:space="preserve"> incorrect interpretation of the results</w:t>
      </w:r>
      <w:r w:rsidR="00DC5EE3">
        <w:t>, for example internal standards not being adapted to reference materials, leads to incorrect reporting of CAG lengths</w:t>
      </w:r>
      <w:r w:rsidR="00E676E8">
        <w:t xml:space="preserve"> </w:t>
      </w:r>
      <w:r w:rsidR="00091C23">
        <w:fldChar w:fldCharType="begin">
          <w:fldData xml:space="preserve">PEVuZE5vdGU+PENpdGU+PEF1dGhvcj5RdWFycmVsbDwvQXV0aG9yPjxZZWFyPjIwMTI8L1llYXI+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</w:fldData>
        </w:fldChar>
      </w:r>
      <w:r w:rsidR="005B7BA7">
        <w:instrText xml:space="preserve"> ADDIN EN.CITE </w:instrText>
      </w:r>
      <w:r w:rsidR="005B7BA7">
        <w:fldChar w:fldCharType="begin">
          <w:fldData xml:space="preserve">PEVuZE5vdGU+PENpdGU+PEF1dGhvcj5RdWFycmVsbDwvQXV0aG9yPjxZZWFyPjIwMTI8L1llYXI+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</w:fldData>
        </w:fldChar>
      </w:r>
      <w:r w:rsidR="005B7BA7">
        <w:instrText xml:space="preserve"> ADDIN EN.CITE.DATA </w:instrText>
      </w:r>
      <w:r w:rsidR="005B7BA7">
        <w:fldChar w:fldCharType="end"/>
      </w:r>
      <w:r w:rsidR="00091C23">
        <w:fldChar w:fldCharType="separate"/>
      </w:r>
      <w:r w:rsidR="005B7BA7">
        <w:rPr>
          <w:noProof/>
        </w:rPr>
        <w:t>(20, 32)</w:t>
      </w:r>
      <w:r w:rsidR="00091C23">
        <w:fldChar w:fldCharType="end"/>
      </w:r>
      <w:r w:rsidR="00E676E8">
        <w:t xml:space="preserve">. </w:t>
      </w:r>
    </w:p>
    <w:p w14:paraId="4A7D2D42" w14:textId="77777777" w:rsidR="00E51A29" w:rsidRPr="008C2353" w:rsidRDefault="00E51A29" w:rsidP="00CD69D7">
      <w:pPr>
        <w:spacing w:after="120" w:line="480" w:lineRule="auto"/>
        <w:rPr>
          <w:rFonts w:eastAsiaTheme="minorEastAsia"/>
          <w:color w:val="FF0000"/>
        </w:rPr>
      </w:pPr>
    </w:p>
    <w:p w14:paraId="5B3F6570" w14:textId="762C83BD" w:rsidR="00884CDB" w:rsidRPr="00CF63B9" w:rsidRDefault="002E57D7" w:rsidP="00CD69D7">
      <w:pPr>
        <w:spacing w:after="120" w:line="480" w:lineRule="auto"/>
        <w:rPr>
          <w:rFonts w:cstheme="minorHAnsi"/>
          <w:b/>
          <w:bCs/>
          <w:sz w:val="28"/>
          <w:szCs w:val="28"/>
        </w:rPr>
      </w:pPr>
      <w:r w:rsidRPr="00CF63B9">
        <w:rPr>
          <w:rFonts w:cstheme="minorHAnsi"/>
          <w:b/>
          <w:bCs/>
          <w:sz w:val="28"/>
          <w:szCs w:val="28"/>
        </w:rPr>
        <w:t xml:space="preserve">Genetic counselling following a </w:t>
      </w:r>
      <w:r w:rsidR="001926C2" w:rsidRPr="00CF63B9">
        <w:rPr>
          <w:rFonts w:cstheme="minorHAnsi"/>
          <w:b/>
          <w:bCs/>
          <w:sz w:val="28"/>
          <w:szCs w:val="28"/>
        </w:rPr>
        <w:t xml:space="preserve">positive </w:t>
      </w:r>
      <w:r w:rsidRPr="00CF63B9">
        <w:rPr>
          <w:rFonts w:cstheme="minorHAnsi"/>
          <w:b/>
          <w:bCs/>
          <w:sz w:val="28"/>
          <w:szCs w:val="28"/>
        </w:rPr>
        <w:t xml:space="preserve">predictive </w:t>
      </w:r>
      <w:r w:rsidR="00633DCE" w:rsidRPr="00CF63B9">
        <w:rPr>
          <w:rFonts w:cstheme="minorHAnsi"/>
          <w:b/>
          <w:bCs/>
          <w:sz w:val="28"/>
          <w:szCs w:val="28"/>
        </w:rPr>
        <w:t>HD gene test</w:t>
      </w:r>
    </w:p>
    <w:p w14:paraId="186E097D" w14:textId="2305ECE9" w:rsidR="000D12A2" w:rsidRDefault="001926C2" w:rsidP="00CD69D7">
      <w:pPr>
        <w:spacing w:after="120" w:line="480" w:lineRule="auto"/>
      </w:pPr>
      <w:r>
        <w:t>A positive predictive test for HD is a life-changing event for that individual</w:t>
      </w:r>
      <w:r w:rsidR="008C2353">
        <w:t xml:space="preserve"> (Box 1)</w:t>
      </w:r>
      <w:r>
        <w:t>. It is, therefore, imperative that the conveying of the test result is accurate, nuanced and tailored to the individual. Many</w:t>
      </w:r>
      <w:r w:rsidR="00EF5F67">
        <w:t xml:space="preserve"> people, having found out that they </w:t>
      </w:r>
      <w:r w:rsidR="00BC5E92">
        <w:t>carry the disease-causing mutation</w:t>
      </w:r>
      <w:r w:rsidR="000D12A2">
        <w:t>,</w:t>
      </w:r>
      <w:r w:rsidR="005D420E">
        <w:t xml:space="preserve"> </w:t>
      </w:r>
      <w:r w:rsidR="00EE2818">
        <w:t xml:space="preserve">will have questions about the </w:t>
      </w:r>
      <w:r w:rsidR="005D420E">
        <w:t xml:space="preserve">age </w:t>
      </w:r>
      <w:r w:rsidR="00EE2818">
        <w:t xml:space="preserve">that </w:t>
      </w:r>
      <w:r w:rsidR="005D420E">
        <w:t>they will develop symptoms</w:t>
      </w:r>
      <w:r w:rsidR="000D12A2">
        <w:t xml:space="preserve"> and how those symptoms might progress and impact their life. The major determinant (50</w:t>
      </w:r>
      <w:r w:rsidR="00B1522B">
        <w:t> – </w:t>
      </w:r>
      <w:r w:rsidR="000D12A2">
        <w:t xml:space="preserve">70%) of the age of motor onset of HD is the </w:t>
      </w:r>
      <w:r w:rsidR="00B1522B">
        <w:t xml:space="preserve">inherited </w:t>
      </w:r>
      <w:r w:rsidR="000D12A2" w:rsidRPr="1B23626B">
        <w:rPr>
          <w:i/>
          <w:iCs/>
        </w:rPr>
        <w:t>HTT</w:t>
      </w:r>
      <w:r w:rsidR="000D12A2">
        <w:t xml:space="preserve"> CAG repeat length </w:t>
      </w:r>
      <w:r>
        <w:fldChar w:fldCharType="begin">
          <w:fldData xml:space="preserve">PEVuZE5vdGU+PENpdGU+PEF1dGhvcj5EdXlhbzwvQXV0aG9yPjxZZWFyPjE5OTM8L1llYXI+PFJl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zg3LTkyPC9wYWdlcz48dm9sdW1lPjQ8L3ZvbHVtZT48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zNDk4LTUwMzwvcGFnZXM+PHZvbHVtZT4xMDE8L3Zv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</w:fldData>
        </w:fldChar>
      </w:r>
      <w:r w:rsidR="00FE40B9">
        <w:instrText xml:space="preserve"> ADDIN EN.CITE </w:instrText>
      </w:r>
      <w:r w:rsidR="00FE40B9">
        <w:fldChar w:fldCharType="begin">
          <w:fldData xml:space="preserve">PEVuZE5vdGU+PENpdGU+PEF1dGhvcj5EdXlhbzwvQXV0aG9yPjxZZWFyPjE5OTM8L1llYXI+PFJl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zg3LTkyPC9wYWdlcz48dm9sdW1lPjQ8L3ZvbHVtZT48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zNDk4LTUwMzwvcGFnZXM+PHZvbHVtZT4xMDE8L3Zv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</w:fldData>
        </w:fldChar>
      </w:r>
      <w:r w:rsidR="00FE40B9">
        <w:instrText xml:space="preserve"> ADDIN EN.CITE.DATA </w:instrText>
      </w:r>
      <w:r w:rsidR="00FE40B9">
        <w:fldChar w:fldCharType="end"/>
      </w:r>
      <w:r>
        <w:fldChar w:fldCharType="separate"/>
      </w:r>
      <w:r w:rsidR="00FE40B9">
        <w:rPr>
          <w:noProof/>
        </w:rPr>
        <w:t>(4-7)</w:t>
      </w:r>
      <w:r>
        <w:fldChar w:fldCharType="end"/>
      </w:r>
      <w:r w:rsidR="000D12A2">
        <w:t xml:space="preserve">. While it was previously standard not to share CAG repeat size information with patients, the </w:t>
      </w:r>
      <w:r w:rsidR="00BC3FA0">
        <w:t xml:space="preserve">updated </w:t>
      </w:r>
      <w:r w:rsidR="000D12A2">
        <w:t xml:space="preserve">2013 </w:t>
      </w:r>
      <w:r w:rsidR="00E36C43">
        <w:t>‘</w:t>
      </w:r>
      <w:r w:rsidR="000D12A2">
        <w:t>Recommendations for the predictive genetic test in HD</w:t>
      </w:r>
      <w:r w:rsidR="00E36C43">
        <w:t>’</w:t>
      </w:r>
      <w:r w:rsidR="000D12A2">
        <w:t xml:space="preserve"> </w:t>
      </w:r>
      <w:r>
        <w:fldChar w:fldCharType="begin"/>
      </w:r>
      <w:r w:rsidR="0002499F">
        <w:instrText xml:space="preserve"> ADDIN EN.CITE &lt;EndNote&gt;&lt;Cite&gt;&lt;Author&gt;MacLeod&lt;/Author&gt;&lt;Year&gt;2013&lt;/Year&gt;&lt;RecNum&gt;1116&lt;/RecNum&gt;&lt;DisplayText&gt;(16)&lt;/DisplayText&gt;&lt;record&gt;&lt;rec-number&gt;1116&lt;/rec-number&gt;&lt;foreign-keys&gt;&lt;key app="EN" db-id="s909ed5ftpvwsce0szpxwwt6209tsw9wze52" timestamp="1675350499"&gt;1116&lt;/key&gt;&lt;/foreign-keys&gt;&lt;ref-type name="Journal Article"&gt;17&lt;/ref-type&gt;&lt;contributors&gt;&lt;authors&gt;&lt;author&gt;MacLeod, R.&lt;/author&gt;&lt;author&gt;Tibben, A.&lt;/author&gt;&lt;author&gt;Frontali, M.&lt;/author&gt;&lt;author&gt;Evers-Kiebooms, G.&lt;/author&gt;&lt;author&gt;Jones, A.&lt;/author&gt;&lt;author&gt;Martinez-Descales, A.&lt;/author&gt;&lt;author&gt;Roos, R. A.&lt;/author&gt;&lt;author&gt;Editorial, Committee&lt;/author&gt;&lt;author&gt;Working Group &amp;apos;Genetic Testing Counselling&amp;apos; of the European Huntington Disease, Network&lt;/author&gt;&lt;/authors&gt;&lt;/contributors&gt;&lt;auth-address&gt;Genetic Medicine, Manchester Academic Health Science Centre, Central Manchester University Hospitals NHS Foundation Trust, Manchester, UK. rhona.macleod@cmft.nhs.uk&lt;/auth-address&gt;&lt;titles&gt;&lt;title&gt;Recommendations for the predictive genetic test in Huntington&amp;apos;s disease&lt;/title&gt;&lt;secondary-title&gt;Clin Genet&lt;/secondary-title&gt;&lt;/titles&gt;&lt;periodical&gt;&lt;full-title&gt;Clin Genet&lt;/full-title&gt;&lt;abbr-1&gt;Clinical genetics&lt;/abbr-1&gt;&lt;/periodical&gt;&lt;pages&gt;221-31&lt;/pages&gt;&lt;volume&gt;83&lt;/volume&gt;&lt;number&gt;3&lt;/number&gt;&lt;edition&gt;2012/05/31&lt;/edition&gt;&lt;keywords&gt;&lt;keyword&gt;Genetic Counseling&lt;/keyword&gt;&lt;keyword&gt;Genetic Testing/*methods&lt;/keyword&gt;&lt;keyword&gt;Humans&lt;/keyword&gt;&lt;keyword&gt;Huntington Disease/*diagnosis/*genetics&lt;/keyword&gt;&lt;keyword&gt;*Practice Guidelines as Topic&lt;/keyword&gt;&lt;keyword&gt;Time Factors&lt;/keyword&gt;&lt;keyword&gt;Truth Disclosure&lt;/keyword&gt;&lt;/keywords&gt;&lt;dates&gt;&lt;year&gt;2013&lt;/year&gt;&lt;pub-dates&gt;&lt;date&gt;Mar&lt;/date&gt;&lt;/pub-dates&gt;&lt;/dates&gt;&lt;isbn&gt;1399-0004 (Electronic)&amp;#xD;0009-9163 (Linking)&lt;/isbn&gt;&lt;accession-num&gt;22642570&lt;/accession-num&gt;&lt;urls&gt;&lt;related-urls&gt;&lt;url&gt;https://www.ncbi.nlm.nih.gov/pubmed/22642570&lt;/url&gt;&lt;/related-urls&gt;&lt;/urls&gt;&lt;electronic-resource-num&gt;10.1111/j.1399-0004.2012.01900.x&lt;/electronic-resource-num&gt;&lt;/record&gt;&lt;/Cite&gt;&lt;/EndNote&gt;</w:instrText>
      </w:r>
      <w:r>
        <w:fldChar w:fldCharType="separate"/>
      </w:r>
      <w:r w:rsidR="0002499F">
        <w:rPr>
          <w:noProof/>
        </w:rPr>
        <w:t>(16)</w:t>
      </w:r>
      <w:r>
        <w:fldChar w:fldCharType="end"/>
      </w:r>
      <w:r w:rsidR="000D12A2">
        <w:t xml:space="preserve"> </w:t>
      </w:r>
      <w:r w:rsidR="78ADFEEF">
        <w:t>suggest</w:t>
      </w:r>
      <w:r w:rsidR="000D12A2">
        <w:t xml:space="preserve"> that the counsellor </w:t>
      </w:r>
      <w:r w:rsidR="00236410">
        <w:t xml:space="preserve">could </w:t>
      </w:r>
      <w:r w:rsidR="00FF359D">
        <w:t xml:space="preserve">share this and </w:t>
      </w:r>
      <w:r w:rsidR="00743952">
        <w:t>discuss</w:t>
      </w:r>
      <w:r w:rsidR="000D12A2">
        <w:t xml:space="preserve"> </w:t>
      </w:r>
      <w:r w:rsidR="000D12A2" w:rsidRPr="1B23626B">
        <w:rPr>
          <w:rFonts w:eastAsia="Times New Roman"/>
          <w:color w:val="1C1D1E"/>
          <w:lang w:eastAsia="en-GB"/>
        </w:rPr>
        <w:t xml:space="preserve">the correlation between CAG repeat </w:t>
      </w:r>
      <w:r w:rsidR="00FE2188" w:rsidRPr="1B23626B">
        <w:rPr>
          <w:rFonts w:eastAsia="Times New Roman"/>
          <w:color w:val="1C1D1E"/>
          <w:lang w:eastAsia="en-GB"/>
        </w:rPr>
        <w:t>length</w:t>
      </w:r>
      <w:r w:rsidR="000D12A2" w:rsidRPr="1B23626B">
        <w:rPr>
          <w:rFonts w:eastAsia="Times New Roman"/>
          <w:color w:val="1C1D1E"/>
          <w:lang w:eastAsia="en-GB"/>
        </w:rPr>
        <w:t xml:space="preserve"> </w:t>
      </w:r>
      <w:r w:rsidR="000D12A2" w:rsidRPr="1B23626B">
        <w:rPr>
          <w:rFonts w:eastAsia="Times New Roman"/>
          <w:color w:val="1C1D1E"/>
          <w:lang w:eastAsia="en-GB"/>
        </w:rPr>
        <w:lastRenderedPageBreak/>
        <w:t>and mean age</w:t>
      </w:r>
      <w:r w:rsidR="002771B8" w:rsidRPr="1B23626B">
        <w:rPr>
          <w:rFonts w:eastAsia="Times New Roman"/>
          <w:color w:val="1C1D1E"/>
          <w:lang w:eastAsia="en-GB"/>
        </w:rPr>
        <w:t xml:space="preserve"> at onset</w:t>
      </w:r>
      <w:r w:rsidR="00EF3A97">
        <w:rPr>
          <w:rFonts w:eastAsia="Times New Roman"/>
          <w:color w:val="1C1D1E"/>
          <w:lang w:eastAsia="en-GB"/>
        </w:rPr>
        <w:t>.</w:t>
      </w:r>
      <w:r w:rsidR="0097091E">
        <w:rPr>
          <w:rFonts w:eastAsia="Times New Roman"/>
          <w:color w:val="1C1D1E"/>
          <w:lang w:eastAsia="en-GB"/>
        </w:rPr>
        <w:t xml:space="preserve"> </w:t>
      </w:r>
      <w:r w:rsidR="00764035">
        <w:rPr>
          <w:rFonts w:eastAsia="Times New Roman"/>
          <w:color w:val="1C1D1E"/>
          <w:lang w:eastAsia="en-GB"/>
        </w:rPr>
        <w:t>N</w:t>
      </w:r>
      <w:r w:rsidR="00A21E95">
        <w:rPr>
          <w:rFonts w:eastAsia="Times New Roman"/>
          <w:color w:val="1C1D1E"/>
          <w:lang w:eastAsia="en-GB"/>
        </w:rPr>
        <w:t xml:space="preserve">ot all individuals will want to </w:t>
      </w:r>
      <w:r w:rsidR="000F4F24">
        <w:rPr>
          <w:rFonts w:eastAsia="Times New Roman"/>
          <w:color w:val="1C1D1E"/>
          <w:lang w:eastAsia="en-GB"/>
        </w:rPr>
        <w:t xml:space="preserve">know about CAG length </w:t>
      </w:r>
      <w:r w:rsidR="004D1E20">
        <w:rPr>
          <w:rFonts w:eastAsia="Times New Roman"/>
          <w:color w:val="1C1D1E"/>
          <w:lang w:eastAsia="en-GB"/>
        </w:rPr>
        <w:t>and its interpretation</w:t>
      </w:r>
      <w:r w:rsidR="00764035">
        <w:rPr>
          <w:rFonts w:eastAsia="Times New Roman"/>
          <w:color w:val="1C1D1E"/>
          <w:lang w:eastAsia="en-GB"/>
        </w:rPr>
        <w:t>;</w:t>
      </w:r>
      <w:r w:rsidR="004D1E20">
        <w:rPr>
          <w:rFonts w:eastAsia="Times New Roman"/>
          <w:color w:val="1C1D1E"/>
          <w:lang w:eastAsia="en-GB"/>
        </w:rPr>
        <w:t xml:space="preserve"> </w:t>
      </w:r>
      <w:r w:rsidR="00E76727">
        <w:rPr>
          <w:rFonts w:eastAsia="Times New Roman"/>
          <w:color w:val="1C1D1E"/>
          <w:lang w:eastAsia="en-GB"/>
        </w:rPr>
        <w:t>f</w:t>
      </w:r>
      <w:r w:rsidR="002528C0">
        <w:rPr>
          <w:rFonts w:eastAsia="Times New Roman"/>
          <w:color w:val="1C1D1E"/>
          <w:lang w:eastAsia="en-GB"/>
        </w:rPr>
        <w:t xml:space="preserve">or those that do, </w:t>
      </w:r>
      <w:r w:rsidR="008D2B1C" w:rsidRPr="1B23626B">
        <w:rPr>
          <w:rFonts w:eastAsia="Times New Roman"/>
          <w:color w:val="1C1D1E"/>
          <w:lang w:eastAsia="en-GB"/>
        </w:rPr>
        <w:t xml:space="preserve">discussions should </w:t>
      </w:r>
      <w:r w:rsidR="00E732B9">
        <w:rPr>
          <w:rFonts w:eastAsia="Times New Roman"/>
          <w:color w:val="1C1D1E"/>
          <w:lang w:eastAsia="en-GB"/>
        </w:rPr>
        <w:t xml:space="preserve">stress </w:t>
      </w:r>
      <w:r w:rsidR="009C698F">
        <w:rPr>
          <w:rFonts w:eastAsia="Times New Roman"/>
          <w:color w:val="1C1D1E"/>
          <w:lang w:eastAsia="en-GB"/>
        </w:rPr>
        <w:t>that</w:t>
      </w:r>
      <w:r w:rsidR="00E3245A">
        <w:rPr>
          <w:rFonts w:eastAsia="Times New Roman"/>
          <w:color w:val="1C1D1E"/>
          <w:lang w:eastAsia="en-GB"/>
        </w:rPr>
        <w:t>, on average, larger repeat expansions are associated with a younger age at onset of symptoms</w:t>
      </w:r>
      <w:r w:rsidR="00F30CC6">
        <w:rPr>
          <w:rFonts w:eastAsia="Times New Roman"/>
          <w:color w:val="1C1D1E"/>
          <w:lang w:eastAsia="en-GB"/>
        </w:rPr>
        <w:t xml:space="preserve"> but that for</w:t>
      </w:r>
      <w:r w:rsidR="00370CE2">
        <w:rPr>
          <w:rFonts w:eastAsia="Times New Roman"/>
          <w:color w:val="1C1D1E"/>
          <w:lang w:eastAsia="en-GB"/>
        </w:rPr>
        <w:t xml:space="preserve"> a</w:t>
      </w:r>
      <w:r w:rsidR="0054223F">
        <w:rPr>
          <w:rFonts w:eastAsia="Times New Roman"/>
          <w:color w:val="1C1D1E"/>
          <w:lang w:eastAsia="en-GB"/>
        </w:rPr>
        <w:t xml:space="preserve"> </w:t>
      </w:r>
      <w:r w:rsidR="00370CE2">
        <w:rPr>
          <w:rFonts w:eastAsia="Times New Roman"/>
          <w:color w:val="1C1D1E"/>
          <w:lang w:eastAsia="en-GB"/>
        </w:rPr>
        <w:t>particular</w:t>
      </w:r>
      <w:r w:rsidR="0054223F">
        <w:rPr>
          <w:rFonts w:eastAsia="Times New Roman"/>
          <w:color w:val="1C1D1E"/>
          <w:lang w:eastAsia="en-GB"/>
        </w:rPr>
        <w:t xml:space="preserve"> CAG repeat size </w:t>
      </w:r>
      <w:r w:rsidR="00F30CC6">
        <w:rPr>
          <w:rFonts w:eastAsia="Times New Roman"/>
          <w:color w:val="1C1D1E"/>
          <w:lang w:eastAsia="en-GB"/>
        </w:rPr>
        <w:t>there is</w:t>
      </w:r>
      <w:r w:rsidR="0054223F">
        <w:rPr>
          <w:rFonts w:eastAsia="Times New Roman"/>
          <w:color w:val="1C1D1E"/>
          <w:lang w:eastAsia="en-GB"/>
        </w:rPr>
        <w:t xml:space="preserve"> a wide range in age at onset</w:t>
      </w:r>
      <w:r w:rsidR="00770A8A">
        <w:rPr>
          <w:rFonts w:eastAsia="Times New Roman"/>
          <w:color w:val="1C1D1E"/>
          <w:lang w:eastAsia="en-GB"/>
        </w:rPr>
        <w:t xml:space="preserve"> of symptoms</w:t>
      </w:r>
      <w:r w:rsidR="00ED19D6">
        <w:rPr>
          <w:rFonts w:eastAsia="Times New Roman"/>
          <w:color w:val="1C1D1E"/>
          <w:lang w:eastAsia="en-GB"/>
        </w:rPr>
        <w:t xml:space="preserve"> and, as such, CAG length is of limited prognostic use for an individual</w:t>
      </w:r>
      <w:r w:rsidR="004537FD">
        <w:rPr>
          <w:rFonts w:eastAsia="Times New Roman"/>
          <w:color w:val="1C1D1E"/>
          <w:lang w:eastAsia="en-GB"/>
        </w:rPr>
        <w:t xml:space="preserve">. </w:t>
      </w:r>
    </w:p>
    <w:p w14:paraId="76FBAD6D" w14:textId="7221F1B1" w:rsidR="00B72E1A" w:rsidRDefault="0001732C" w:rsidP="00CD69D7">
      <w:pPr>
        <w:spacing w:after="120" w:line="480" w:lineRule="auto"/>
        <w:rPr>
          <w:rFonts w:eastAsia="Times New Roman"/>
          <w:color w:val="1C1D1E"/>
          <w:lang w:eastAsia="en-GB"/>
        </w:rPr>
      </w:pPr>
      <w:r>
        <w:t>However</w:t>
      </w:r>
      <w:r w:rsidR="000D12A2">
        <w:t xml:space="preserve">, for those carrying alleles of predicted </w:t>
      </w:r>
      <w:r w:rsidR="005D420E">
        <w:t xml:space="preserve">reduced penetrance </w:t>
      </w:r>
      <w:r w:rsidR="000D12A2">
        <w:t>(36</w:t>
      </w:r>
      <w:r w:rsidR="004011C9">
        <w:t> – </w:t>
      </w:r>
      <w:r w:rsidR="000D12A2">
        <w:t>39 CAGs) there is the question of whether they will develop HD at all</w:t>
      </w:r>
      <w:r w:rsidR="00531B45">
        <w:t>: something that cannot currently be predicted</w:t>
      </w:r>
      <w:r w:rsidR="00596770">
        <w:t xml:space="preserve"> for an individual carrier</w:t>
      </w:r>
      <w:r w:rsidR="000D12A2">
        <w:t>.</w:t>
      </w:r>
      <w:r w:rsidR="00A516C8">
        <w:t xml:space="preserve"> Carriers can be advised that</w:t>
      </w:r>
      <w:r w:rsidR="00A516C8" w:rsidRPr="1B23626B">
        <w:rPr>
          <w:rFonts w:eastAsia="Times New Roman"/>
          <w:color w:val="1C1D1E"/>
          <w:lang w:eastAsia="en-GB"/>
        </w:rPr>
        <w:t xml:space="preserve"> penetrance is length-dependent</w:t>
      </w:r>
      <w:r w:rsidR="00A92313">
        <w:rPr>
          <w:rFonts w:eastAsia="Times New Roman"/>
          <w:color w:val="1C1D1E"/>
          <w:lang w:eastAsia="en-GB"/>
        </w:rPr>
        <w:t>,</w:t>
      </w:r>
      <w:r w:rsidR="00B05E25">
        <w:rPr>
          <w:rFonts w:eastAsia="Times New Roman"/>
          <w:color w:val="1C1D1E"/>
          <w:lang w:eastAsia="en-GB"/>
        </w:rPr>
        <w:t xml:space="preserve"> so</w:t>
      </w:r>
      <w:r w:rsidR="00A516C8" w:rsidRPr="1B23626B">
        <w:rPr>
          <w:rFonts w:eastAsia="Times New Roman"/>
          <w:color w:val="1C1D1E"/>
          <w:lang w:eastAsia="en-GB"/>
        </w:rPr>
        <w:t xml:space="preserve"> approximately </w:t>
      </w:r>
      <w:r w:rsidR="004555A1" w:rsidRPr="1B23626B">
        <w:rPr>
          <w:rFonts w:eastAsia="Times New Roman"/>
          <w:color w:val="1C1D1E"/>
          <w:lang w:eastAsia="en-GB"/>
        </w:rPr>
        <w:t>5</w:t>
      </w:r>
      <w:r w:rsidR="00A516C8" w:rsidRPr="1B23626B">
        <w:rPr>
          <w:rFonts w:eastAsia="Times New Roman"/>
          <w:color w:val="1C1D1E"/>
          <w:lang w:eastAsia="en-GB"/>
        </w:rPr>
        <w:t>0% will develop symptoms by the age of 70 for 39 CAG repeats compared with 30% for 38 CAG repeats</w:t>
      </w:r>
      <w:r w:rsidR="00D21FF6">
        <w:rPr>
          <w:rFonts w:eastAsia="Times New Roman"/>
          <w:color w:val="1C1D1E"/>
          <w:lang w:eastAsia="en-GB"/>
        </w:rPr>
        <w:fldChar w:fldCharType="begin">
          <w:fldData xml:space="preserve">PEVuZE5vdGU+PENpdGU+PEF1dGhvcj5NY0Rvbm5lbGw8L0F1dGhvcj48WWVhcj4yMDIxPC9ZZWFy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=
</w:fldData>
        </w:fldChar>
      </w:r>
      <w:r w:rsidR="00D21FF6">
        <w:rPr>
          <w:rFonts w:eastAsia="Times New Roman"/>
          <w:color w:val="1C1D1E"/>
          <w:lang w:eastAsia="en-GB"/>
        </w:rPr>
        <w:instrText xml:space="preserve"> ADDIN EN.CITE </w:instrText>
      </w:r>
      <w:r w:rsidR="00D21FF6">
        <w:rPr>
          <w:rFonts w:eastAsia="Times New Roman"/>
          <w:color w:val="1C1D1E"/>
          <w:lang w:eastAsia="en-GB"/>
        </w:rPr>
        <w:fldChar w:fldCharType="begin">
          <w:fldData xml:space="preserve">PEVuZE5vdGU+PENpdGU+PEF1dGhvcj5NY0Rvbm5lbGw8L0F1dGhvcj48WWVhcj4yMDIxPC9ZZWFy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=
</w:fldData>
        </w:fldChar>
      </w:r>
      <w:r w:rsidR="00D21FF6">
        <w:rPr>
          <w:rFonts w:eastAsia="Times New Roman"/>
          <w:color w:val="1C1D1E"/>
          <w:lang w:eastAsia="en-GB"/>
        </w:rPr>
        <w:instrText xml:space="preserve"> ADDIN EN.CITE.DATA </w:instrText>
      </w:r>
      <w:r w:rsidR="00D21FF6">
        <w:rPr>
          <w:rFonts w:eastAsia="Times New Roman"/>
          <w:color w:val="1C1D1E"/>
          <w:lang w:eastAsia="en-GB"/>
        </w:rPr>
      </w:r>
      <w:r w:rsidR="00D21FF6">
        <w:rPr>
          <w:rFonts w:eastAsia="Times New Roman"/>
          <w:color w:val="1C1D1E"/>
          <w:lang w:eastAsia="en-GB"/>
        </w:rPr>
        <w:fldChar w:fldCharType="end"/>
      </w:r>
      <w:r w:rsidR="00D21FF6">
        <w:rPr>
          <w:rFonts w:eastAsia="Times New Roman"/>
          <w:color w:val="1C1D1E"/>
          <w:lang w:eastAsia="en-GB"/>
        </w:rPr>
      </w:r>
      <w:r w:rsidR="00D21FF6">
        <w:rPr>
          <w:rFonts w:eastAsia="Times New Roman"/>
          <w:color w:val="1C1D1E"/>
          <w:lang w:eastAsia="en-GB"/>
        </w:rPr>
        <w:fldChar w:fldCharType="separate"/>
      </w:r>
      <w:r w:rsidR="00D21FF6">
        <w:rPr>
          <w:rFonts w:eastAsia="Times New Roman"/>
          <w:noProof/>
          <w:color w:val="1C1D1E"/>
          <w:lang w:eastAsia="en-GB"/>
        </w:rPr>
        <w:t>(33)</w:t>
      </w:r>
      <w:r w:rsidR="00D21FF6">
        <w:rPr>
          <w:rFonts w:eastAsia="Times New Roman"/>
          <w:color w:val="1C1D1E"/>
          <w:lang w:eastAsia="en-GB"/>
        </w:rPr>
        <w:fldChar w:fldCharType="end"/>
      </w:r>
      <w:r w:rsidR="00A92313">
        <w:rPr>
          <w:rFonts w:eastAsia="Times New Roman"/>
          <w:color w:val="1C1D1E"/>
          <w:lang w:eastAsia="en-GB"/>
        </w:rPr>
        <w:t>(</w:t>
      </w:r>
      <w:r w:rsidR="00023F4C">
        <w:rPr>
          <w:rFonts w:eastAsia="Times New Roman"/>
          <w:color w:val="1C1D1E"/>
          <w:lang w:eastAsia="en-GB"/>
        </w:rPr>
        <w:t xml:space="preserve"> albeit these data</w:t>
      </w:r>
      <w:r w:rsidR="008A0A75">
        <w:rPr>
          <w:rFonts w:eastAsia="Times New Roman"/>
          <w:color w:val="1C1D1E"/>
          <w:lang w:eastAsia="en-GB"/>
        </w:rPr>
        <w:t xml:space="preserve"> did not account for </w:t>
      </w:r>
      <w:r w:rsidR="0031029E">
        <w:rPr>
          <w:rFonts w:eastAsia="Times New Roman"/>
          <w:color w:val="1C1D1E"/>
          <w:lang w:eastAsia="en-GB"/>
        </w:rPr>
        <w:t xml:space="preserve">CAG </w:t>
      </w:r>
      <w:r w:rsidR="008A0A75">
        <w:rPr>
          <w:rFonts w:eastAsia="Times New Roman"/>
          <w:color w:val="1C1D1E"/>
          <w:lang w:eastAsia="en-GB"/>
        </w:rPr>
        <w:t>allele structure so over</w:t>
      </w:r>
      <w:r w:rsidR="00BD281F">
        <w:rPr>
          <w:rFonts w:eastAsia="Times New Roman"/>
          <w:color w:val="1C1D1E"/>
          <w:lang w:eastAsia="en-GB"/>
        </w:rPr>
        <w:t>-</w:t>
      </w:r>
      <w:r w:rsidR="008A0A75">
        <w:rPr>
          <w:rFonts w:eastAsia="Times New Roman"/>
          <w:color w:val="1C1D1E"/>
          <w:lang w:eastAsia="en-GB"/>
        </w:rPr>
        <w:t>estimate risk for a canonical HD allele</w:t>
      </w:r>
      <w:r w:rsidR="00A92313">
        <w:rPr>
          <w:rFonts w:eastAsia="Times New Roman"/>
          <w:color w:val="1C1D1E"/>
          <w:lang w:eastAsia="en-GB"/>
        </w:rPr>
        <w:t>)</w:t>
      </w:r>
      <w:r w:rsidR="008A0A75">
        <w:rPr>
          <w:rFonts w:eastAsia="Times New Roman"/>
          <w:color w:val="1C1D1E"/>
          <w:lang w:eastAsia="en-GB"/>
        </w:rPr>
        <w:t>.</w:t>
      </w:r>
      <w:r w:rsidR="0097091E">
        <w:rPr>
          <w:rFonts w:eastAsia="Times New Roman"/>
          <w:color w:val="1C1D1E"/>
          <w:lang w:eastAsia="en-GB"/>
        </w:rPr>
        <w:t xml:space="preserve"> </w:t>
      </w:r>
      <w:r w:rsidR="008F1B83" w:rsidRPr="1B23626B">
        <w:rPr>
          <w:rFonts w:eastAsia="Times New Roman"/>
          <w:color w:val="1C1D1E"/>
          <w:lang w:eastAsia="en-GB"/>
        </w:rPr>
        <w:t xml:space="preserve">Recent studies have shown that </w:t>
      </w:r>
      <w:r w:rsidR="00842F75">
        <w:rPr>
          <w:rFonts w:eastAsia="Times New Roman"/>
          <w:color w:val="1C1D1E"/>
          <w:lang w:eastAsia="en-GB"/>
        </w:rPr>
        <w:t xml:space="preserve">premutation / </w:t>
      </w:r>
      <w:r w:rsidR="008F1B83" w:rsidRPr="1B23626B">
        <w:rPr>
          <w:rFonts w:eastAsia="Times New Roman"/>
          <w:color w:val="1C1D1E"/>
          <w:lang w:eastAsia="en-GB"/>
        </w:rPr>
        <w:t xml:space="preserve">reduced penetrance alleles </w:t>
      </w:r>
      <w:r w:rsidR="00B946BE">
        <w:rPr>
          <w:rFonts w:eastAsia="Times New Roman"/>
          <w:color w:val="1C1D1E"/>
          <w:lang w:eastAsia="en-GB"/>
        </w:rPr>
        <w:t>have a carrier frequency of</w:t>
      </w:r>
      <w:r w:rsidR="008F1B83" w:rsidRPr="1B23626B">
        <w:rPr>
          <w:rFonts w:eastAsia="Times New Roman"/>
          <w:color w:val="1C1D1E"/>
          <w:lang w:eastAsia="en-GB"/>
        </w:rPr>
        <w:t xml:space="preserve"> ~1 in </w:t>
      </w:r>
      <w:r w:rsidR="00842F75">
        <w:rPr>
          <w:rFonts w:eastAsia="Times New Roman"/>
          <w:color w:val="1C1D1E"/>
          <w:lang w:eastAsia="en-GB"/>
        </w:rPr>
        <w:t xml:space="preserve">702 </w:t>
      </w:r>
      <w:r w:rsidR="00AE59F3">
        <w:rPr>
          <w:rFonts w:eastAsia="Times New Roman"/>
          <w:color w:val="1C1D1E"/>
          <w:lang w:eastAsia="en-GB"/>
        </w:rPr>
        <w:fldChar w:fldCharType="begin"/>
      </w:r>
      <w:r w:rsidR="00D21FF6">
        <w:rPr>
          <w:rFonts w:eastAsia="Times New Roman"/>
          <w:color w:val="1C1D1E"/>
          <w:lang w:eastAsia="en-GB"/>
        </w:rPr>
        <w:instrText xml:space="preserve"> ADDIN EN.CITE &lt;EndNote&gt;&lt;Cite&gt;&lt;Author&gt;Ibañez&lt;/Author&gt;&lt;Year&gt;2024&lt;/Year&gt;&lt;RecNum&gt;1298&lt;/RecNum&gt;&lt;DisplayText&gt;(34)&lt;/DisplayText&gt;&lt;record&gt;&lt;rec-number&gt;1298&lt;/rec-number&gt;&lt;foreign-keys&gt;&lt;key app="EN" db-id="s909ed5ftpvwsce0szpxwwt6209tsw9wze52" timestamp="1728915581"&gt;1298&lt;/key&gt;&lt;/foreign-keys&gt;&lt;ref-type name="Journal Article"&gt;17&lt;/ref-type&gt;&lt;contributors&gt;&lt;authors&gt;&lt;author&gt;Ibañez, Kristina&lt;/author&gt;&lt;author&gt;Jadhav, Bharati&lt;/author&gt;&lt;author&gt;Zanovello, Matteo&lt;/author&gt;&lt;author&gt;Gagliardi, Delia&lt;/author&gt;&lt;author&gt;Clarkson, Christopher&lt;/author&gt;&lt;author&gt;Facchini, Stefano&lt;/author&gt;&lt;author&gt;Garg, Paras&lt;/author&gt;&lt;author&gt;Martin-Trujillo, Alejandro&lt;/author&gt;&lt;author&gt;Gies, Scott J.&lt;/author&gt;&lt;author&gt;Galassi Deforie, Valentina&lt;/author&gt;&lt;author&gt;Dalmia, Anupriya&lt;/author&gt;&lt;author&gt;Hensman Moss, Davina J.&lt;/author&gt;&lt;author&gt;Vandrovcova, Jana&lt;/author&gt;&lt;author&gt;Rocca, Clarissa&lt;/author&gt;&lt;author&gt;Moutsianas, Loukas&lt;/author&gt;&lt;author&gt;Marini-Bettolo, Chiara&lt;/author&gt;&lt;author&gt;Walker, Helen&lt;/author&gt;&lt;author&gt;Turner, Chris&lt;/author&gt;&lt;author&gt;Shoai, Maryam&lt;/author&gt;&lt;author&gt;Long, Jeffrey D.&lt;/author&gt;&lt;author&gt;Fratta, Pietro&lt;/author&gt;&lt;author&gt;Langbehn, Douglas R.&lt;/author&gt;&lt;author&gt;Tabrizi, Sarah J.&lt;/author&gt;&lt;author&gt;Caulfield, Mark J.&lt;/author&gt;&lt;author&gt;Cortese, Andrea&lt;/author&gt;&lt;author&gt;Escott-Price, Valentina&lt;/author&gt;&lt;author&gt;Hardy, John&lt;/author&gt;&lt;author&gt;Houlden, Henry&lt;/author&gt;&lt;author&gt;Sharp, Andrew J.&lt;/author&gt;&lt;author&gt;Tucci, Arianna&lt;/author&gt;&lt;/authors&gt;&lt;/contributors&gt;&lt;titles&gt;&lt;title&gt;Increased frequency of repeat expansion mutations across different populations&lt;/title&gt;&lt;secondary-title&gt;Nature Medicine&lt;/secondary-title&gt;&lt;/titles&gt;&lt;periodical&gt;&lt;full-title&gt;Nat Med&lt;/full-title&gt;&lt;abbr-1&gt;Nature medicine&lt;/abbr-1&gt;&lt;/periodical&gt;&lt;pages&gt;3357-3368&lt;/pages&gt;&lt;volume&gt;30&lt;/volume&gt;&lt;dates&gt;&lt;year&gt;2024&lt;/year&gt;&lt;pub-dates&gt;&lt;date&gt;2024/10/01&lt;/date&gt;&lt;/pub-dates&gt;&lt;/dates&gt;&lt;isbn&gt;1546-170X&lt;/isbn&gt;&lt;urls&gt;&lt;related-urls&gt;&lt;url&gt;https://doi.org/10.1038/s41591-024-03190-5&lt;/url&gt;&lt;/related-urls&gt;&lt;/urls&gt;&lt;electronic-resource-num&gt;10.1038/s41591-024-03190-5&lt;/electronic-resource-num&gt;&lt;/record&gt;&lt;/Cite&gt;&lt;/EndNote&gt;</w:instrText>
      </w:r>
      <w:r w:rsidR="00AE59F3">
        <w:rPr>
          <w:rFonts w:eastAsia="Times New Roman"/>
          <w:color w:val="1C1D1E"/>
          <w:lang w:eastAsia="en-GB"/>
        </w:rPr>
        <w:fldChar w:fldCharType="separate"/>
      </w:r>
      <w:r w:rsidR="00D21FF6">
        <w:rPr>
          <w:rFonts w:eastAsia="Times New Roman"/>
          <w:noProof/>
          <w:color w:val="1C1D1E"/>
          <w:lang w:eastAsia="en-GB"/>
        </w:rPr>
        <w:t>(34)</w:t>
      </w:r>
      <w:r w:rsidR="00AE59F3">
        <w:rPr>
          <w:rFonts w:eastAsia="Times New Roman"/>
          <w:color w:val="1C1D1E"/>
          <w:lang w:eastAsia="en-GB"/>
        </w:rPr>
        <w:fldChar w:fldCharType="end"/>
      </w:r>
      <w:r w:rsidR="008F1B83" w:rsidRPr="1B23626B">
        <w:rPr>
          <w:rFonts w:eastAsia="Times New Roman"/>
          <w:color w:val="1C1D1E"/>
          <w:lang w:eastAsia="en-GB"/>
        </w:rPr>
        <w:t xml:space="preserve">. </w:t>
      </w:r>
      <w:r w:rsidR="00241808">
        <w:rPr>
          <w:rFonts w:eastAsia="Times New Roman"/>
          <w:color w:val="1C1D1E"/>
          <w:lang w:eastAsia="en-GB"/>
        </w:rPr>
        <w:t>This means that</w:t>
      </w:r>
      <w:r w:rsidR="003F175A">
        <w:rPr>
          <w:rFonts w:eastAsia="Times New Roman"/>
          <w:color w:val="1C1D1E"/>
          <w:lang w:eastAsia="en-GB"/>
        </w:rPr>
        <w:t>,</w:t>
      </w:r>
      <w:r w:rsidR="00241808">
        <w:rPr>
          <w:rFonts w:eastAsia="Times New Roman"/>
          <w:color w:val="1C1D1E"/>
          <w:lang w:eastAsia="en-GB"/>
        </w:rPr>
        <w:t xml:space="preserve"> with</w:t>
      </w:r>
      <w:r w:rsidR="00A516C8" w:rsidRPr="1B23626B">
        <w:rPr>
          <w:rFonts w:eastAsia="Times New Roman"/>
          <w:color w:val="1C1D1E"/>
          <w:lang w:eastAsia="en-GB"/>
        </w:rPr>
        <w:t xml:space="preserve"> the rapid acceleration in whole genome</w:t>
      </w:r>
      <w:r w:rsidR="009624F3" w:rsidRPr="1B23626B">
        <w:rPr>
          <w:rFonts w:eastAsia="Times New Roman"/>
          <w:color w:val="1C1D1E"/>
          <w:lang w:eastAsia="en-GB"/>
        </w:rPr>
        <w:t xml:space="preserve"> sequencing</w:t>
      </w:r>
      <w:r w:rsidR="003F175A">
        <w:rPr>
          <w:rFonts w:eastAsia="Times New Roman"/>
          <w:color w:val="1C1D1E"/>
          <w:lang w:eastAsia="en-GB"/>
        </w:rPr>
        <w:t xml:space="preserve"> in clinical </w:t>
      </w:r>
      <w:r w:rsidR="00D63E01">
        <w:rPr>
          <w:rFonts w:eastAsia="Times New Roman"/>
          <w:color w:val="1C1D1E"/>
          <w:lang w:eastAsia="en-GB"/>
        </w:rPr>
        <w:t>m</w:t>
      </w:r>
      <w:r w:rsidR="003F175A">
        <w:rPr>
          <w:rFonts w:eastAsia="Times New Roman"/>
          <w:color w:val="1C1D1E"/>
          <w:lang w:eastAsia="en-GB"/>
        </w:rPr>
        <w:t>edicine,</w:t>
      </w:r>
      <w:r w:rsidR="009624F3" w:rsidRPr="1B23626B">
        <w:rPr>
          <w:rFonts w:eastAsia="Times New Roman"/>
          <w:color w:val="1C1D1E"/>
          <w:lang w:eastAsia="en-GB"/>
        </w:rPr>
        <w:t xml:space="preserve"> </w:t>
      </w:r>
      <w:r w:rsidR="007E4F57">
        <w:rPr>
          <w:rFonts w:eastAsia="Times New Roman"/>
          <w:color w:val="1C1D1E"/>
          <w:lang w:eastAsia="en-GB"/>
        </w:rPr>
        <w:t xml:space="preserve">asymptomatic </w:t>
      </w:r>
      <w:r w:rsidR="009624F3" w:rsidRPr="1B23626B">
        <w:rPr>
          <w:rFonts w:eastAsia="Times New Roman"/>
          <w:color w:val="1C1D1E"/>
          <w:lang w:eastAsia="en-GB"/>
        </w:rPr>
        <w:t>individuals carrying alleles in the reduced penetrance range</w:t>
      </w:r>
      <w:r w:rsidR="00FE6260" w:rsidRPr="1B23626B">
        <w:rPr>
          <w:rFonts w:eastAsia="Times New Roman"/>
          <w:color w:val="1C1D1E"/>
          <w:lang w:eastAsia="en-GB"/>
        </w:rPr>
        <w:t xml:space="preserve"> </w:t>
      </w:r>
      <w:r w:rsidR="00EE2818" w:rsidRPr="1B23626B">
        <w:rPr>
          <w:rFonts w:eastAsia="Times New Roman"/>
          <w:color w:val="1C1D1E"/>
          <w:lang w:eastAsia="en-GB"/>
        </w:rPr>
        <w:t>will be</w:t>
      </w:r>
      <w:r w:rsidR="00FE6260" w:rsidRPr="1B23626B">
        <w:rPr>
          <w:rFonts w:eastAsia="Times New Roman"/>
          <w:color w:val="1C1D1E"/>
          <w:lang w:eastAsia="en-GB"/>
        </w:rPr>
        <w:t xml:space="preserve"> identified</w:t>
      </w:r>
      <w:r w:rsidR="00A92313">
        <w:rPr>
          <w:rFonts w:eastAsia="Times New Roman"/>
          <w:color w:val="1C1D1E"/>
          <w:lang w:eastAsia="en-GB"/>
        </w:rPr>
        <w:t>,</w:t>
      </w:r>
      <w:r w:rsidR="00556782">
        <w:rPr>
          <w:rFonts w:eastAsia="Times New Roman"/>
          <w:color w:val="1C1D1E"/>
          <w:lang w:eastAsia="en-GB"/>
        </w:rPr>
        <w:t xml:space="preserve"> and </w:t>
      </w:r>
      <w:r w:rsidR="00EE2818" w:rsidRPr="1B23626B">
        <w:rPr>
          <w:rFonts w:eastAsia="Times New Roman"/>
          <w:color w:val="1C1D1E"/>
          <w:lang w:eastAsia="en-GB"/>
        </w:rPr>
        <w:t>potentially</w:t>
      </w:r>
      <w:r w:rsidR="00556782">
        <w:rPr>
          <w:rFonts w:eastAsia="Times New Roman"/>
          <w:color w:val="1C1D1E"/>
          <w:lang w:eastAsia="en-GB"/>
        </w:rPr>
        <w:t xml:space="preserve"> reported</w:t>
      </w:r>
      <w:r w:rsidR="00EE2818" w:rsidRPr="1B23626B">
        <w:rPr>
          <w:rFonts w:eastAsia="Times New Roman"/>
          <w:color w:val="1C1D1E"/>
          <w:lang w:eastAsia="en-GB"/>
        </w:rPr>
        <w:t xml:space="preserve"> as</w:t>
      </w:r>
      <w:r w:rsidR="00556782">
        <w:rPr>
          <w:rFonts w:eastAsia="Times New Roman"/>
          <w:color w:val="1C1D1E"/>
          <w:lang w:eastAsia="en-GB"/>
        </w:rPr>
        <w:t xml:space="preserve"> diagnostic or</w:t>
      </w:r>
      <w:r w:rsidR="00EE2818" w:rsidRPr="1B23626B">
        <w:rPr>
          <w:rFonts w:eastAsia="Times New Roman"/>
          <w:color w:val="1C1D1E"/>
          <w:lang w:eastAsia="en-GB"/>
        </w:rPr>
        <w:t xml:space="preserve"> incidental finding</w:t>
      </w:r>
      <w:r w:rsidR="00A368FF">
        <w:rPr>
          <w:rFonts w:eastAsia="Times New Roman"/>
          <w:color w:val="1C1D1E"/>
          <w:lang w:eastAsia="en-GB"/>
        </w:rPr>
        <w:t>s</w:t>
      </w:r>
      <w:r w:rsidR="00FE6260" w:rsidRPr="1B23626B">
        <w:rPr>
          <w:rFonts w:eastAsia="Times New Roman"/>
          <w:color w:val="1C1D1E"/>
          <w:lang w:eastAsia="en-GB"/>
        </w:rPr>
        <w:t>.</w:t>
      </w:r>
      <w:r w:rsidR="009624F3" w:rsidRPr="1B23626B">
        <w:rPr>
          <w:rFonts w:eastAsia="Times New Roman"/>
          <w:color w:val="1C1D1E"/>
          <w:lang w:eastAsia="en-GB"/>
        </w:rPr>
        <w:t xml:space="preserve"> </w:t>
      </w:r>
      <w:r w:rsidR="000603DA" w:rsidRPr="1B23626B">
        <w:rPr>
          <w:rFonts w:eastAsia="Times New Roman"/>
          <w:color w:val="1C1D1E"/>
          <w:lang w:eastAsia="en-GB"/>
        </w:rPr>
        <w:t xml:space="preserve">The ability to counsel these individuals </w:t>
      </w:r>
      <w:r w:rsidR="00B72E1A" w:rsidRPr="1B23626B">
        <w:rPr>
          <w:rFonts w:eastAsia="Times New Roman"/>
          <w:color w:val="1C1D1E"/>
          <w:lang w:eastAsia="en-GB"/>
        </w:rPr>
        <w:t>effectively is of growing importance</w:t>
      </w:r>
      <w:r w:rsidR="00CD7A7A">
        <w:rPr>
          <w:rFonts w:eastAsia="Times New Roman"/>
          <w:color w:val="1C1D1E"/>
          <w:lang w:eastAsia="en-GB"/>
        </w:rPr>
        <w:t xml:space="preserve"> </w:t>
      </w:r>
      <w:r w:rsidR="0040436D">
        <w:rPr>
          <w:rFonts w:eastAsia="Times New Roman"/>
          <w:color w:val="1C1D1E"/>
          <w:lang w:eastAsia="en-GB"/>
        </w:rPr>
        <w:fldChar w:fldCharType="begin">
          <w:fldData xml:space="preserve">PEVuZE5vdGU+PENpdGU+PEF1dGhvcj5NY0Rvbm5lbGw8L0F1dGhvcj48WWVhcj4yMDIxPC9ZZWFy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k2LTcwMzwvcGFnZXM+PHZvbHVtZT41MDwvdm9sdW1lPjxu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</w:fldData>
        </w:fldChar>
      </w:r>
      <w:r w:rsidR="00D21FF6">
        <w:rPr>
          <w:rFonts w:eastAsia="Times New Roman"/>
          <w:color w:val="1C1D1E"/>
          <w:lang w:eastAsia="en-GB"/>
        </w:rPr>
        <w:instrText xml:space="preserve"> ADDIN EN.CITE </w:instrText>
      </w:r>
      <w:r w:rsidR="00D21FF6">
        <w:rPr>
          <w:rFonts w:eastAsia="Times New Roman"/>
          <w:color w:val="1C1D1E"/>
          <w:lang w:eastAsia="en-GB"/>
        </w:rPr>
        <w:fldChar w:fldCharType="begin">
          <w:fldData xml:space="preserve">PEVuZE5vdGU+PENpdGU+PEF1dGhvcj5NY0Rvbm5lbGw8L0F1dGhvcj48WWVhcj4yMDIxPC9ZZWFy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k2LTcwMzwvcGFnZXM+PHZvbHVtZT41MDwvdm9sdW1lPjxu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</w:fldData>
        </w:fldChar>
      </w:r>
      <w:r w:rsidR="00D21FF6">
        <w:rPr>
          <w:rFonts w:eastAsia="Times New Roman"/>
          <w:color w:val="1C1D1E"/>
          <w:lang w:eastAsia="en-GB"/>
        </w:rPr>
        <w:instrText xml:space="preserve"> ADDIN EN.CITE.DATA </w:instrText>
      </w:r>
      <w:r w:rsidR="00D21FF6">
        <w:rPr>
          <w:rFonts w:eastAsia="Times New Roman"/>
          <w:color w:val="1C1D1E"/>
          <w:lang w:eastAsia="en-GB"/>
        </w:rPr>
      </w:r>
      <w:r w:rsidR="00D21FF6">
        <w:rPr>
          <w:rFonts w:eastAsia="Times New Roman"/>
          <w:color w:val="1C1D1E"/>
          <w:lang w:eastAsia="en-GB"/>
        </w:rPr>
        <w:fldChar w:fldCharType="end"/>
      </w:r>
      <w:r w:rsidR="0040436D">
        <w:rPr>
          <w:rFonts w:eastAsia="Times New Roman"/>
          <w:color w:val="1C1D1E"/>
          <w:lang w:eastAsia="en-GB"/>
        </w:rPr>
      </w:r>
      <w:r w:rsidR="0040436D">
        <w:rPr>
          <w:rFonts w:eastAsia="Times New Roman"/>
          <w:color w:val="1C1D1E"/>
          <w:lang w:eastAsia="en-GB"/>
        </w:rPr>
        <w:fldChar w:fldCharType="separate"/>
      </w:r>
      <w:r w:rsidR="00D21FF6">
        <w:rPr>
          <w:rFonts w:eastAsia="Times New Roman"/>
          <w:noProof/>
          <w:color w:val="1C1D1E"/>
          <w:lang w:eastAsia="en-GB"/>
        </w:rPr>
        <w:t>(33, 35)</w:t>
      </w:r>
      <w:r w:rsidR="0040436D">
        <w:rPr>
          <w:rFonts w:eastAsia="Times New Roman"/>
          <w:color w:val="1C1D1E"/>
          <w:lang w:eastAsia="en-GB"/>
        </w:rPr>
        <w:fldChar w:fldCharType="end"/>
      </w:r>
      <w:r w:rsidR="00B72E1A" w:rsidRPr="1B23626B">
        <w:rPr>
          <w:rFonts w:eastAsia="Times New Roman"/>
          <w:color w:val="1C1D1E"/>
          <w:lang w:eastAsia="en-GB"/>
        </w:rPr>
        <w:t>.</w:t>
      </w:r>
    </w:p>
    <w:p w14:paraId="0EF7CA67" w14:textId="06DA34B5" w:rsidR="006831C3" w:rsidRPr="00E8629A" w:rsidRDefault="00B72E1A" w:rsidP="00CD69D7">
      <w:pPr>
        <w:spacing w:after="120" w:line="480" w:lineRule="auto"/>
      </w:pPr>
      <w:r w:rsidRPr="1B23626B">
        <w:rPr>
          <w:rFonts w:eastAsia="Times New Roman"/>
          <w:color w:val="1C1D1E"/>
          <w:lang w:eastAsia="en-GB"/>
        </w:rPr>
        <w:t xml:space="preserve">Finally, </w:t>
      </w:r>
      <w:r w:rsidR="00EE2818" w:rsidRPr="1B23626B">
        <w:rPr>
          <w:rFonts w:eastAsia="Times New Roman"/>
          <w:color w:val="1C1D1E"/>
          <w:lang w:eastAsia="en-GB"/>
        </w:rPr>
        <w:t xml:space="preserve">accurate information regarding </w:t>
      </w:r>
      <w:r w:rsidR="000B61AF">
        <w:rPr>
          <w:rFonts w:eastAsia="Times New Roman"/>
          <w:color w:val="1C1D1E"/>
          <w:lang w:eastAsia="en-GB"/>
        </w:rPr>
        <w:t xml:space="preserve">intergenerational </w:t>
      </w:r>
      <w:r w:rsidR="009D4E04">
        <w:rPr>
          <w:rFonts w:eastAsia="Times New Roman"/>
          <w:color w:val="1C1D1E"/>
          <w:lang w:eastAsia="en-GB"/>
        </w:rPr>
        <w:t xml:space="preserve">transmission </w:t>
      </w:r>
      <w:r w:rsidR="00EE2818" w:rsidRPr="1B23626B">
        <w:rPr>
          <w:rFonts w:eastAsia="Times New Roman"/>
          <w:color w:val="1C1D1E"/>
          <w:lang w:eastAsia="en-GB"/>
        </w:rPr>
        <w:t xml:space="preserve">risks is also important to those </w:t>
      </w:r>
      <w:r w:rsidRPr="1B23626B">
        <w:rPr>
          <w:rFonts w:eastAsia="Times New Roman"/>
          <w:color w:val="1C1D1E"/>
          <w:lang w:eastAsia="en-GB"/>
        </w:rPr>
        <w:t xml:space="preserve">carrying alleles in the intermediate </w:t>
      </w:r>
      <w:r w:rsidR="00BB1F4F">
        <w:rPr>
          <w:rFonts w:eastAsia="Times New Roman"/>
          <w:color w:val="1C1D1E"/>
          <w:lang w:eastAsia="en-GB"/>
        </w:rPr>
        <w:t>(27</w:t>
      </w:r>
      <w:r w:rsidR="009D4E04">
        <w:rPr>
          <w:rFonts w:eastAsia="Times New Roman"/>
          <w:color w:val="1C1D1E"/>
          <w:lang w:eastAsia="en-GB"/>
        </w:rPr>
        <w:t> – </w:t>
      </w:r>
      <w:r w:rsidR="00BB1F4F">
        <w:rPr>
          <w:rFonts w:eastAsia="Times New Roman"/>
          <w:color w:val="1C1D1E"/>
          <w:lang w:eastAsia="en-GB"/>
        </w:rPr>
        <w:t>35 CAG)</w:t>
      </w:r>
      <w:r w:rsidR="00105750">
        <w:rPr>
          <w:rFonts w:eastAsia="Times New Roman"/>
          <w:color w:val="1C1D1E"/>
          <w:lang w:eastAsia="en-GB"/>
        </w:rPr>
        <w:t xml:space="preserve"> </w:t>
      </w:r>
      <w:r w:rsidR="00BB1F4F">
        <w:rPr>
          <w:rFonts w:eastAsia="Times New Roman"/>
          <w:color w:val="1C1D1E"/>
          <w:lang w:eastAsia="en-GB"/>
        </w:rPr>
        <w:t>and reduced penetrance (36</w:t>
      </w:r>
      <w:r w:rsidR="009D4E04">
        <w:rPr>
          <w:rFonts w:eastAsia="Times New Roman"/>
          <w:color w:val="1C1D1E"/>
          <w:lang w:eastAsia="en-GB"/>
        </w:rPr>
        <w:t> – </w:t>
      </w:r>
      <w:r w:rsidR="00BB1F4F">
        <w:rPr>
          <w:rFonts w:eastAsia="Times New Roman"/>
          <w:color w:val="1C1D1E"/>
          <w:lang w:eastAsia="en-GB"/>
        </w:rPr>
        <w:t xml:space="preserve">39) ranges </w:t>
      </w:r>
      <w:r w:rsidR="0040436D">
        <w:rPr>
          <w:rFonts w:eastAsia="Times New Roman"/>
          <w:color w:val="1C1D1E"/>
          <w:lang w:eastAsia="en-GB"/>
        </w:rPr>
        <w:fldChar w:fldCharType="begin">
          <w:fldData xml:space="preserve">PEVuZE5vdGU+PENpdGU+PEF1dGhvcj5Ccm9ja2xlYmFuazwvQXV0aG9yPjxZZWFyPjIwMDk8L1ll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</w:fldData>
        </w:fldChar>
      </w:r>
      <w:r w:rsidR="005B7BA7">
        <w:rPr>
          <w:rFonts w:eastAsia="Times New Roman"/>
          <w:color w:val="1C1D1E"/>
          <w:lang w:eastAsia="en-GB"/>
        </w:rPr>
        <w:instrText xml:space="preserve"> ADDIN EN.CITE </w:instrText>
      </w:r>
      <w:r w:rsidR="005B7BA7">
        <w:rPr>
          <w:rFonts w:eastAsia="Times New Roman"/>
          <w:color w:val="1C1D1E"/>
          <w:lang w:eastAsia="en-GB"/>
        </w:rPr>
        <w:fldChar w:fldCharType="begin">
          <w:fldData xml:space="preserve">PEVuZE5vdGU+PENpdGU+PEF1dGhvcj5Ccm9ja2xlYmFuazwvQXV0aG9yPjxZZWFyPjIwMDk8L1ll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</w:fldData>
        </w:fldChar>
      </w:r>
      <w:r w:rsidR="005B7BA7">
        <w:rPr>
          <w:rFonts w:eastAsia="Times New Roman"/>
          <w:color w:val="1C1D1E"/>
          <w:lang w:eastAsia="en-GB"/>
        </w:rPr>
        <w:instrText xml:space="preserve"> ADDIN EN.CITE.DATA </w:instrText>
      </w:r>
      <w:r w:rsidR="005B7BA7">
        <w:rPr>
          <w:rFonts w:eastAsia="Times New Roman"/>
          <w:color w:val="1C1D1E"/>
          <w:lang w:eastAsia="en-GB"/>
        </w:rPr>
      </w:r>
      <w:r w:rsidR="005B7BA7">
        <w:rPr>
          <w:rFonts w:eastAsia="Times New Roman"/>
          <w:color w:val="1C1D1E"/>
          <w:lang w:eastAsia="en-GB"/>
        </w:rPr>
        <w:fldChar w:fldCharType="end"/>
      </w:r>
      <w:r w:rsidR="0040436D">
        <w:rPr>
          <w:rFonts w:eastAsia="Times New Roman"/>
          <w:color w:val="1C1D1E"/>
          <w:lang w:eastAsia="en-GB"/>
        </w:rPr>
      </w:r>
      <w:r w:rsidR="0040436D">
        <w:rPr>
          <w:rFonts w:eastAsia="Times New Roman"/>
          <w:color w:val="1C1D1E"/>
          <w:lang w:eastAsia="en-GB"/>
        </w:rPr>
        <w:fldChar w:fldCharType="separate"/>
      </w:r>
      <w:r w:rsidR="005B7BA7">
        <w:rPr>
          <w:rFonts w:eastAsia="Times New Roman"/>
          <w:noProof/>
          <w:color w:val="1C1D1E"/>
          <w:lang w:eastAsia="en-GB"/>
        </w:rPr>
        <w:t>(36)</w:t>
      </w:r>
      <w:r w:rsidR="0040436D">
        <w:rPr>
          <w:rFonts w:eastAsia="Times New Roman"/>
          <w:color w:val="1C1D1E"/>
          <w:lang w:eastAsia="en-GB"/>
        </w:rPr>
        <w:fldChar w:fldCharType="end"/>
      </w:r>
      <w:r w:rsidR="00624223" w:rsidRPr="1B23626B">
        <w:rPr>
          <w:rFonts w:eastAsia="Times New Roman"/>
          <w:color w:val="1C1D1E"/>
          <w:lang w:eastAsia="en-GB"/>
        </w:rPr>
        <w:t xml:space="preserve">. Whilst </w:t>
      </w:r>
      <w:r w:rsidR="00BB1F4F">
        <w:rPr>
          <w:rFonts w:eastAsia="Times New Roman"/>
          <w:color w:val="1C1D1E"/>
          <w:lang w:eastAsia="en-GB"/>
        </w:rPr>
        <w:t>intermediate alleles</w:t>
      </w:r>
      <w:r w:rsidR="00624223" w:rsidRPr="1B23626B">
        <w:rPr>
          <w:rFonts w:eastAsia="Times New Roman"/>
          <w:color w:val="1C1D1E"/>
          <w:lang w:eastAsia="en-GB"/>
        </w:rPr>
        <w:t xml:space="preserve"> do not confer a lifetime risk of HD</w:t>
      </w:r>
      <w:r w:rsidR="00BB1F4F">
        <w:rPr>
          <w:rFonts w:eastAsia="Times New Roman"/>
          <w:color w:val="1C1D1E"/>
          <w:lang w:eastAsia="en-GB"/>
        </w:rPr>
        <w:t xml:space="preserve"> and reduced penetrance alleles do not always confer a lifetime risk of HD</w:t>
      </w:r>
      <w:r w:rsidR="00154235" w:rsidRPr="1B23626B">
        <w:rPr>
          <w:rFonts w:eastAsia="Times New Roman"/>
          <w:color w:val="1C1D1E"/>
          <w:lang w:eastAsia="en-GB"/>
        </w:rPr>
        <w:t xml:space="preserve">, </w:t>
      </w:r>
      <w:r w:rsidR="00EE2818" w:rsidRPr="1B23626B">
        <w:rPr>
          <w:rFonts w:eastAsia="Times New Roman"/>
          <w:color w:val="1C1D1E"/>
          <w:lang w:eastAsia="en-GB"/>
        </w:rPr>
        <w:t xml:space="preserve">there is, for some, a risk of expansion </w:t>
      </w:r>
      <w:r w:rsidR="00154235" w:rsidRPr="1B23626B">
        <w:rPr>
          <w:rFonts w:eastAsia="Times New Roman"/>
          <w:color w:val="1C1D1E"/>
          <w:lang w:eastAsia="en-GB"/>
        </w:rPr>
        <w:t>into the disease-causing range in subsequent generations</w:t>
      </w:r>
      <w:r w:rsidR="00777FEF">
        <w:rPr>
          <w:rFonts w:eastAsia="Times New Roman"/>
          <w:color w:val="1C1D1E"/>
          <w:lang w:eastAsia="en-GB"/>
        </w:rPr>
        <w:t xml:space="preserve"> </w:t>
      </w:r>
      <w:r w:rsidR="0040436D">
        <w:rPr>
          <w:rFonts w:eastAsia="Times New Roman"/>
          <w:color w:val="1C1D1E"/>
          <w:lang w:eastAsia="en-GB"/>
        </w:rPr>
        <w:fldChar w:fldCharType="begin">
          <w:fldData xml:space="preserve">PEVuZE5vdGU+PENpdGU+PEF1dGhvcj5TZW1ha2E8L0F1dGhvcj48WWVhcj4yMDEwPC9ZZWFyPjxS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</w:fldData>
        </w:fldChar>
      </w:r>
      <w:r w:rsidR="005B7BA7">
        <w:rPr>
          <w:rFonts w:eastAsia="Times New Roman"/>
          <w:color w:val="1C1D1E"/>
          <w:lang w:eastAsia="en-GB"/>
        </w:rPr>
        <w:instrText xml:space="preserve"> ADDIN EN.CITE </w:instrText>
      </w:r>
      <w:r w:rsidR="005B7BA7">
        <w:rPr>
          <w:rFonts w:eastAsia="Times New Roman"/>
          <w:color w:val="1C1D1E"/>
          <w:lang w:eastAsia="en-GB"/>
        </w:rPr>
        <w:fldChar w:fldCharType="begin">
          <w:fldData xml:space="preserve">PEVuZE5vdGU+PENpdGU+PEF1dGhvcj5TZW1ha2E8L0F1dGhvcj48WWVhcj4yMDEwPC9ZZWFyPjxS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</w:fldData>
        </w:fldChar>
      </w:r>
      <w:r w:rsidR="005B7BA7">
        <w:rPr>
          <w:rFonts w:eastAsia="Times New Roman"/>
          <w:color w:val="1C1D1E"/>
          <w:lang w:eastAsia="en-GB"/>
        </w:rPr>
        <w:instrText xml:space="preserve"> ADDIN EN.CITE.DATA </w:instrText>
      </w:r>
      <w:r w:rsidR="005B7BA7">
        <w:rPr>
          <w:rFonts w:eastAsia="Times New Roman"/>
          <w:color w:val="1C1D1E"/>
          <w:lang w:eastAsia="en-GB"/>
        </w:rPr>
      </w:r>
      <w:r w:rsidR="005B7BA7">
        <w:rPr>
          <w:rFonts w:eastAsia="Times New Roman"/>
          <w:color w:val="1C1D1E"/>
          <w:lang w:eastAsia="en-GB"/>
        </w:rPr>
        <w:fldChar w:fldCharType="end"/>
      </w:r>
      <w:r w:rsidR="0040436D">
        <w:rPr>
          <w:rFonts w:eastAsia="Times New Roman"/>
          <w:color w:val="1C1D1E"/>
          <w:lang w:eastAsia="en-GB"/>
        </w:rPr>
      </w:r>
      <w:r w:rsidR="0040436D">
        <w:rPr>
          <w:rFonts w:eastAsia="Times New Roman"/>
          <w:color w:val="1C1D1E"/>
          <w:lang w:eastAsia="en-GB"/>
        </w:rPr>
        <w:fldChar w:fldCharType="separate"/>
      </w:r>
      <w:r w:rsidR="005B7BA7">
        <w:rPr>
          <w:rFonts w:eastAsia="Times New Roman"/>
          <w:noProof/>
          <w:color w:val="1C1D1E"/>
          <w:lang w:eastAsia="en-GB"/>
        </w:rPr>
        <w:t>(35, 37, 38)</w:t>
      </w:r>
      <w:r w:rsidR="0040436D">
        <w:rPr>
          <w:rFonts w:eastAsia="Times New Roman"/>
          <w:color w:val="1C1D1E"/>
          <w:lang w:eastAsia="en-GB"/>
        </w:rPr>
        <w:fldChar w:fldCharType="end"/>
      </w:r>
      <w:r w:rsidR="00336026" w:rsidRPr="1B23626B">
        <w:rPr>
          <w:rFonts w:eastAsia="Times New Roman"/>
          <w:color w:val="1C1D1E"/>
          <w:lang w:eastAsia="en-GB"/>
        </w:rPr>
        <w:t xml:space="preserve">. </w:t>
      </w:r>
      <w:r w:rsidR="00BB1F4F">
        <w:rPr>
          <w:rFonts w:eastAsia="Times New Roman"/>
          <w:color w:val="1C1D1E"/>
          <w:lang w:eastAsia="en-GB"/>
        </w:rPr>
        <w:t>O</w:t>
      </w:r>
      <w:r w:rsidR="00F47EF4">
        <w:rPr>
          <w:rFonts w:eastAsia="Times New Roman"/>
          <w:color w:val="1C1D1E"/>
          <w:lang w:eastAsia="en-GB"/>
        </w:rPr>
        <w:t>ther than b</w:t>
      </w:r>
      <w:r w:rsidR="00936B04">
        <w:rPr>
          <w:rFonts w:eastAsia="Times New Roman"/>
          <w:color w:val="1C1D1E"/>
          <w:lang w:eastAsia="en-GB"/>
        </w:rPr>
        <w:t>eing able to advi</w:t>
      </w:r>
      <w:r w:rsidR="00B452E6">
        <w:rPr>
          <w:rFonts w:eastAsia="Times New Roman"/>
          <w:color w:val="1C1D1E"/>
          <w:lang w:eastAsia="en-GB"/>
        </w:rPr>
        <w:t>s</w:t>
      </w:r>
      <w:r w:rsidR="00936B04">
        <w:rPr>
          <w:rFonts w:eastAsia="Times New Roman"/>
          <w:color w:val="1C1D1E"/>
          <w:lang w:eastAsia="en-GB"/>
        </w:rPr>
        <w:t xml:space="preserve">e that </w:t>
      </w:r>
      <w:r w:rsidR="00BB1F4F">
        <w:rPr>
          <w:rFonts w:eastAsia="Times New Roman"/>
          <w:color w:val="1C1D1E"/>
          <w:lang w:eastAsia="en-GB"/>
        </w:rPr>
        <w:t>there are</w:t>
      </w:r>
      <w:r w:rsidR="000260F2">
        <w:rPr>
          <w:rFonts w:eastAsia="Times New Roman"/>
          <w:color w:val="1C1D1E"/>
          <w:lang w:eastAsia="en-GB"/>
        </w:rPr>
        <w:t xml:space="preserve"> important </w:t>
      </w:r>
      <w:r w:rsidR="00A92313">
        <w:rPr>
          <w:rFonts w:eastAsia="Times New Roman"/>
          <w:color w:val="1C1D1E"/>
          <w:lang w:eastAsia="en-GB"/>
        </w:rPr>
        <w:t xml:space="preserve">CAG </w:t>
      </w:r>
      <w:r w:rsidR="000260F2">
        <w:rPr>
          <w:rFonts w:eastAsia="Times New Roman"/>
          <w:color w:val="1C1D1E"/>
          <w:lang w:eastAsia="en-GB"/>
        </w:rPr>
        <w:t xml:space="preserve">length </w:t>
      </w:r>
      <w:r w:rsidR="00A9396F">
        <w:rPr>
          <w:rFonts w:eastAsia="Times New Roman"/>
          <w:color w:val="1C1D1E"/>
          <w:lang w:eastAsia="en-GB"/>
        </w:rPr>
        <w:t>effect</w:t>
      </w:r>
      <w:r w:rsidR="00BB1F4F">
        <w:rPr>
          <w:rFonts w:eastAsia="Times New Roman"/>
          <w:color w:val="1C1D1E"/>
          <w:lang w:eastAsia="en-GB"/>
        </w:rPr>
        <w:t>s</w:t>
      </w:r>
      <w:r w:rsidR="00BB5172">
        <w:rPr>
          <w:rFonts w:eastAsia="Times New Roman"/>
          <w:color w:val="1C1D1E"/>
          <w:lang w:eastAsia="en-GB"/>
        </w:rPr>
        <w:t>,</w:t>
      </w:r>
      <w:r w:rsidR="00835673">
        <w:rPr>
          <w:rFonts w:eastAsia="Times New Roman"/>
          <w:color w:val="1C1D1E"/>
          <w:lang w:eastAsia="en-GB"/>
        </w:rPr>
        <w:t xml:space="preserve"> </w:t>
      </w:r>
      <w:r w:rsidR="00BB1F4F">
        <w:rPr>
          <w:rFonts w:eastAsia="Times New Roman"/>
          <w:color w:val="1C1D1E"/>
          <w:lang w:eastAsia="en-GB"/>
        </w:rPr>
        <w:t>further</w:t>
      </w:r>
      <w:r w:rsidR="00835673">
        <w:rPr>
          <w:rFonts w:eastAsia="Times New Roman"/>
          <w:color w:val="1C1D1E"/>
          <w:lang w:eastAsia="en-GB"/>
        </w:rPr>
        <w:t xml:space="preserve"> research </w:t>
      </w:r>
      <w:r w:rsidR="00BB1F4F">
        <w:rPr>
          <w:rFonts w:eastAsia="Times New Roman"/>
          <w:color w:val="1C1D1E"/>
          <w:lang w:eastAsia="en-GB"/>
        </w:rPr>
        <w:t xml:space="preserve">is required </w:t>
      </w:r>
      <w:r w:rsidR="00835673">
        <w:rPr>
          <w:rFonts w:eastAsia="Times New Roman"/>
          <w:color w:val="1C1D1E"/>
          <w:lang w:eastAsia="en-GB"/>
        </w:rPr>
        <w:t>to develop</w:t>
      </w:r>
      <w:r w:rsidR="001A073B">
        <w:rPr>
          <w:rFonts w:eastAsia="Times New Roman"/>
          <w:color w:val="1C1D1E"/>
          <w:lang w:eastAsia="en-GB"/>
        </w:rPr>
        <w:t xml:space="preserve"> </w:t>
      </w:r>
      <w:r w:rsidR="00336026" w:rsidRPr="1B23626B">
        <w:rPr>
          <w:rFonts w:eastAsia="Times New Roman"/>
          <w:color w:val="1C1D1E"/>
          <w:lang w:eastAsia="en-GB"/>
        </w:rPr>
        <w:t>a greater understanding</w:t>
      </w:r>
      <w:r w:rsidR="009E03B6" w:rsidRPr="1B23626B">
        <w:rPr>
          <w:rFonts w:eastAsia="Times New Roman"/>
          <w:color w:val="1C1D1E"/>
          <w:lang w:eastAsia="en-GB"/>
        </w:rPr>
        <w:t xml:space="preserve"> of genetic and other factors that affect </w:t>
      </w:r>
      <w:r w:rsidR="00236410">
        <w:rPr>
          <w:rFonts w:eastAsia="Times New Roman"/>
          <w:color w:val="1C1D1E"/>
          <w:lang w:eastAsia="en-GB"/>
        </w:rPr>
        <w:t xml:space="preserve">the risk of expansion from an </w:t>
      </w:r>
      <w:r w:rsidR="00082CCA" w:rsidRPr="1B23626B">
        <w:rPr>
          <w:rFonts w:eastAsia="Times New Roman"/>
          <w:color w:val="1C1D1E"/>
          <w:lang w:eastAsia="en-GB"/>
        </w:rPr>
        <w:t>intermediate</w:t>
      </w:r>
      <w:r w:rsidR="00BB1F4F">
        <w:rPr>
          <w:rFonts w:eastAsia="Times New Roman"/>
          <w:color w:val="1C1D1E"/>
          <w:lang w:eastAsia="en-GB"/>
        </w:rPr>
        <w:t xml:space="preserve"> or reduced</w:t>
      </w:r>
      <w:r w:rsidR="00D46283">
        <w:rPr>
          <w:rFonts w:eastAsia="Times New Roman"/>
          <w:color w:val="1C1D1E"/>
          <w:lang w:eastAsia="en-GB"/>
        </w:rPr>
        <w:t xml:space="preserve"> penetrance</w:t>
      </w:r>
      <w:r w:rsidR="00082CCA" w:rsidRPr="1B23626B">
        <w:rPr>
          <w:rFonts w:eastAsia="Times New Roman"/>
          <w:color w:val="1C1D1E"/>
          <w:lang w:eastAsia="en-GB"/>
        </w:rPr>
        <w:t xml:space="preserve"> allele</w:t>
      </w:r>
      <w:r w:rsidR="00D46283">
        <w:rPr>
          <w:rFonts w:eastAsia="Times New Roman"/>
          <w:color w:val="1C1D1E"/>
          <w:lang w:eastAsia="en-GB"/>
        </w:rPr>
        <w:t xml:space="preserve"> to </w:t>
      </w:r>
      <w:r w:rsidR="00694DEC">
        <w:rPr>
          <w:rFonts w:eastAsia="Times New Roman"/>
          <w:color w:val="1C1D1E"/>
          <w:lang w:eastAsia="en-GB"/>
        </w:rPr>
        <w:t>fully penetrant allele</w:t>
      </w:r>
      <w:r w:rsidR="007E61D8">
        <w:rPr>
          <w:rFonts w:eastAsia="Times New Roman"/>
          <w:color w:val="1C1D1E"/>
          <w:lang w:eastAsia="en-GB"/>
        </w:rPr>
        <w:t xml:space="preserve"> in the next generation</w:t>
      </w:r>
      <w:r w:rsidR="00694DEC">
        <w:rPr>
          <w:rFonts w:eastAsia="Times New Roman"/>
          <w:color w:val="1C1D1E"/>
          <w:lang w:eastAsia="en-GB"/>
        </w:rPr>
        <w:t xml:space="preserve">, as well as </w:t>
      </w:r>
      <w:r w:rsidR="002A342B">
        <w:rPr>
          <w:rFonts w:eastAsia="Times New Roman"/>
          <w:color w:val="1C1D1E"/>
          <w:lang w:eastAsia="en-GB"/>
        </w:rPr>
        <w:t xml:space="preserve">why large </w:t>
      </w:r>
      <w:r w:rsidR="00694DEC">
        <w:rPr>
          <w:rFonts w:eastAsia="Times New Roman"/>
          <w:color w:val="1C1D1E"/>
          <w:lang w:eastAsia="en-GB"/>
        </w:rPr>
        <w:t>CAG size increases</w:t>
      </w:r>
      <w:r w:rsidR="002A342B">
        <w:rPr>
          <w:rFonts w:eastAsia="Times New Roman"/>
          <w:color w:val="1C1D1E"/>
          <w:lang w:eastAsia="en-GB"/>
        </w:rPr>
        <w:t xml:space="preserve"> sometimes occur</w:t>
      </w:r>
      <w:r w:rsidR="00694DEC">
        <w:rPr>
          <w:rFonts w:eastAsia="Times New Roman"/>
          <w:color w:val="1C1D1E"/>
          <w:lang w:eastAsia="en-GB"/>
        </w:rPr>
        <w:t xml:space="preserve"> in the fully penetrant range.</w:t>
      </w:r>
      <w:r w:rsidR="00275C91">
        <w:rPr>
          <w:rFonts w:eastAsia="Times New Roman"/>
          <w:color w:val="1C1D1E"/>
          <w:lang w:eastAsia="en-GB"/>
        </w:rPr>
        <w:t xml:space="preserve">  For men</w:t>
      </w:r>
      <w:r w:rsidR="0095616E">
        <w:rPr>
          <w:rFonts w:eastAsia="Times New Roman"/>
          <w:color w:val="1C1D1E"/>
          <w:lang w:eastAsia="en-GB"/>
        </w:rPr>
        <w:t>, in whom the risk of</w:t>
      </w:r>
      <w:r w:rsidR="004B20F4">
        <w:rPr>
          <w:rFonts w:eastAsia="Times New Roman"/>
          <w:color w:val="1C1D1E"/>
          <w:lang w:eastAsia="en-GB"/>
        </w:rPr>
        <w:t xml:space="preserve"> </w:t>
      </w:r>
      <w:r w:rsidR="00BF39EE">
        <w:rPr>
          <w:rFonts w:eastAsia="Times New Roman"/>
          <w:color w:val="1C1D1E"/>
          <w:lang w:eastAsia="en-GB"/>
        </w:rPr>
        <w:t>CAG size increase is higher</w:t>
      </w:r>
      <w:r w:rsidR="00382526">
        <w:rPr>
          <w:rFonts w:eastAsia="Times New Roman"/>
          <w:color w:val="1C1D1E"/>
          <w:lang w:eastAsia="en-GB"/>
        </w:rPr>
        <w:t xml:space="preserve"> than in women</w:t>
      </w:r>
      <w:r w:rsidR="00091C23">
        <w:rPr>
          <w:rFonts w:eastAsia="Times New Roman"/>
          <w:color w:val="1C1D1E"/>
          <w:lang w:eastAsia="en-GB"/>
        </w:rPr>
        <w:fldChar w:fldCharType="begin">
          <w:fldData xml:space="preserve">PEVuZE5vdGU+PENpdGU+PEF1dGhvcj5XaGVlbGVyPC9BdXRob3I+PFllYXI+MjAwNzwvWWVhcj48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</w:fldData>
        </w:fldChar>
      </w:r>
      <w:r w:rsidR="005B7BA7">
        <w:rPr>
          <w:rFonts w:eastAsia="Times New Roman"/>
          <w:color w:val="1C1D1E"/>
          <w:lang w:eastAsia="en-GB"/>
        </w:rPr>
        <w:instrText xml:space="preserve"> ADDIN EN.CITE </w:instrText>
      </w:r>
      <w:r w:rsidR="005B7BA7">
        <w:rPr>
          <w:rFonts w:eastAsia="Times New Roman"/>
          <w:color w:val="1C1D1E"/>
          <w:lang w:eastAsia="en-GB"/>
        </w:rPr>
        <w:fldChar w:fldCharType="begin">
          <w:fldData xml:space="preserve">PEVuZE5vdGU+PENpdGU+PEF1dGhvcj5XaGVlbGVyPC9BdXRob3I+PFllYXI+MjAwNzwvWWVhcj48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</w:fldData>
        </w:fldChar>
      </w:r>
      <w:r w:rsidR="005B7BA7">
        <w:rPr>
          <w:rFonts w:eastAsia="Times New Roman"/>
          <w:color w:val="1C1D1E"/>
          <w:lang w:eastAsia="en-GB"/>
        </w:rPr>
        <w:instrText xml:space="preserve"> ADDIN EN.CITE.DATA </w:instrText>
      </w:r>
      <w:r w:rsidR="005B7BA7">
        <w:rPr>
          <w:rFonts w:eastAsia="Times New Roman"/>
          <w:color w:val="1C1D1E"/>
          <w:lang w:eastAsia="en-GB"/>
        </w:rPr>
      </w:r>
      <w:r w:rsidR="005B7BA7">
        <w:rPr>
          <w:rFonts w:eastAsia="Times New Roman"/>
          <w:color w:val="1C1D1E"/>
          <w:lang w:eastAsia="en-GB"/>
        </w:rPr>
        <w:fldChar w:fldCharType="end"/>
      </w:r>
      <w:r w:rsidR="00091C23">
        <w:rPr>
          <w:rFonts w:eastAsia="Times New Roman"/>
          <w:color w:val="1C1D1E"/>
          <w:lang w:eastAsia="en-GB"/>
        </w:rPr>
      </w:r>
      <w:r w:rsidR="00091C23">
        <w:rPr>
          <w:rFonts w:eastAsia="Times New Roman"/>
          <w:color w:val="1C1D1E"/>
          <w:lang w:eastAsia="en-GB"/>
        </w:rPr>
        <w:fldChar w:fldCharType="separate"/>
      </w:r>
      <w:r w:rsidR="005B7BA7">
        <w:rPr>
          <w:rFonts w:eastAsia="Times New Roman"/>
          <w:noProof/>
          <w:color w:val="1C1D1E"/>
          <w:lang w:eastAsia="en-GB"/>
        </w:rPr>
        <w:t>(39)</w:t>
      </w:r>
      <w:r w:rsidR="00091C23">
        <w:rPr>
          <w:rFonts w:eastAsia="Times New Roman"/>
          <w:color w:val="1C1D1E"/>
          <w:lang w:eastAsia="en-GB"/>
        </w:rPr>
        <w:fldChar w:fldCharType="end"/>
      </w:r>
      <w:r w:rsidR="00275C91">
        <w:rPr>
          <w:rFonts w:eastAsia="Times New Roman"/>
          <w:color w:val="1C1D1E"/>
          <w:lang w:eastAsia="en-GB"/>
        </w:rPr>
        <w:t xml:space="preserve">, direct sperm analysis to </w:t>
      </w:r>
      <w:r w:rsidR="00C046D4">
        <w:rPr>
          <w:rFonts w:eastAsia="Times New Roman"/>
          <w:color w:val="1C1D1E"/>
          <w:lang w:eastAsia="en-GB"/>
        </w:rPr>
        <w:t>determine the CAG repeat size distribution may</w:t>
      </w:r>
      <w:r w:rsidR="00480B6E">
        <w:rPr>
          <w:rFonts w:eastAsia="Times New Roman"/>
          <w:color w:val="1C1D1E"/>
          <w:lang w:eastAsia="en-GB"/>
        </w:rPr>
        <w:t xml:space="preserve"> assist in predicting transmission risk in the future. </w:t>
      </w:r>
      <w:r w:rsidR="00694DEC">
        <w:rPr>
          <w:rFonts w:eastAsia="Times New Roman"/>
          <w:color w:val="1C1D1E"/>
          <w:lang w:eastAsia="en-GB"/>
        </w:rPr>
        <w:t xml:space="preserve"> </w:t>
      </w:r>
    </w:p>
    <w:p w14:paraId="0185B38E" w14:textId="787DD8EC" w:rsidR="00113997" w:rsidRPr="00CF63B9" w:rsidRDefault="004B4F89" w:rsidP="00CD69D7">
      <w:pPr>
        <w:spacing w:after="120" w:line="480" w:lineRule="auto"/>
        <w:rPr>
          <w:b/>
          <w:bCs/>
          <w:iCs/>
          <w:sz w:val="28"/>
          <w:szCs w:val="28"/>
        </w:rPr>
      </w:pPr>
      <w:r>
        <w:rPr>
          <w:b/>
          <w:bCs/>
          <w:iCs/>
          <w:sz w:val="28"/>
          <w:szCs w:val="28"/>
        </w:rPr>
        <w:lastRenderedPageBreak/>
        <w:t>How could genetic</w:t>
      </w:r>
      <w:r w:rsidR="00B33DC8">
        <w:rPr>
          <w:b/>
          <w:bCs/>
          <w:iCs/>
          <w:sz w:val="28"/>
          <w:szCs w:val="28"/>
        </w:rPr>
        <w:t xml:space="preserve"> information</w:t>
      </w:r>
      <w:r w:rsidR="00113997" w:rsidRPr="00CF63B9">
        <w:rPr>
          <w:b/>
          <w:bCs/>
          <w:iCs/>
          <w:sz w:val="28"/>
          <w:szCs w:val="28"/>
        </w:rPr>
        <w:t xml:space="preserve"> </w:t>
      </w:r>
      <w:r w:rsidR="00B33DC8">
        <w:rPr>
          <w:b/>
          <w:bCs/>
          <w:iCs/>
          <w:sz w:val="28"/>
          <w:szCs w:val="28"/>
        </w:rPr>
        <w:t xml:space="preserve">be used </w:t>
      </w:r>
      <w:r w:rsidR="00113997" w:rsidRPr="00CF63B9">
        <w:rPr>
          <w:b/>
          <w:bCs/>
          <w:iCs/>
          <w:sz w:val="28"/>
          <w:szCs w:val="28"/>
        </w:rPr>
        <w:t>to improve age of onset prediction?</w:t>
      </w:r>
    </w:p>
    <w:p w14:paraId="61392C8B" w14:textId="715D34A8" w:rsidR="00D37B01" w:rsidRDefault="00037A70" w:rsidP="00CD69D7">
      <w:pPr>
        <w:spacing w:after="120" w:line="480" w:lineRule="auto"/>
      </w:pPr>
      <w:r>
        <w:t>A</w:t>
      </w:r>
      <w:r w:rsidR="008A158D">
        <w:t xml:space="preserve"> greater understanding of the </w:t>
      </w:r>
      <w:r w:rsidR="00B969E7">
        <w:t xml:space="preserve">factors contributing to HD onset </w:t>
      </w:r>
      <w:r w:rsidR="009D4E04">
        <w:t xml:space="preserve">in individuals inheriting a disease-associated </w:t>
      </w:r>
      <w:r w:rsidR="009D4E04" w:rsidRPr="00220DE8">
        <w:rPr>
          <w:i/>
          <w:iCs/>
        </w:rPr>
        <w:t>HTT</w:t>
      </w:r>
      <w:r w:rsidR="009D4E04">
        <w:t xml:space="preserve"> CAG expansion </w:t>
      </w:r>
      <w:r w:rsidR="002D056F">
        <w:t>c</w:t>
      </w:r>
      <w:r w:rsidR="207B22BB">
        <w:t>ould</w:t>
      </w:r>
      <w:r w:rsidR="009B2762">
        <w:t xml:space="preserve"> help drive improvements </w:t>
      </w:r>
      <w:r w:rsidR="00090AB1">
        <w:t xml:space="preserve">both </w:t>
      </w:r>
      <w:r w:rsidR="009B2762">
        <w:t>in clinical counselling and management of patients</w:t>
      </w:r>
      <w:r w:rsidR="00876848">
        <w:t xml:space="preserve"> (Table 2)</w:t>
      </w:r>
      <w:r w:rsidR="009B2762">
        <w:t xml:space="preserve">. </w:t>
      </w:r>
      <w:r w:rsidR="00876F34">
        <w:t>Recent advances in genetic methodolog</w:t>
      </w:r>
      <w:r w:rsidR="00F71D84">
        <w:t>y</w:t>
      </w:r>
      <w:r w:rsidR="00876F34">
        <w:t xml:space="preserve"> and analys</w:t>
      </w:r>
      <w:r w:rsidR="00F71D84">
        <w:t xml:space="preserve">is have led to an explosion of data relating to </w:t>
      </w:r>
      <w:r w:rsidR="000054D4">
        <w:t xml:space="preserve">the genetic risk factors for </w:t>
      </w:r>
      <w:r w:rsidR="00F71D84">
        <w:t>HD onset and progression</w:t>
      </w:r>
      <w:r w:rsidR="00DA4E89">
        <w:t>,</w:t>
      </w:r>
      <w:r w:rsidR="00F71D84">
        <w:t xml:space="preserve"> </w:t>
      </w:r>
      <w:r w:rsidR="00DA4E89">
        <w:t xml:space="preserve">both at the </w:t>
      </w:r>
      <w:r w:rsidR="00DA4E89" w:rsidRPr="32D7BC04">
        <w:rPr>
          <w:i/>
          <w:iCs/>
        </w:rPr>
        <w:t>HTT</w:t>
      </w:r>
      <w:r w:rsidR="00DA4E89">
        <w:t xml:space="preserve"> CAG locus and elsewhere in the genome</w:t>
      </w:r>
      <w:r w:rsidR="009D4E04">
        <w:t xml:space="preserve"> </w:t>
      </w:r>
      <w:r w:rsidR="0044238D">
        <w:fldChar w:fldCharType="begin">
          <w:fldData xml:space="preserve">PEVuZE5vdGU+PENpdGU+PEF1dGhvcj5HZU0tSEQtQ29uc29ydGl1bTwvQXV0aG9yPjxZZWFyPjIw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UxNi0yNjwvcGFnZXM+PHZvbHVtZT4xNjI8L3ZvbHVtZT48bnVt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</w:fldData>
        </w:fldChar>
      </w:r>
      <w:r w:rsidR="005B7BA7">
        <w:instrText xml:space="preserve"> ADDIN EN.CITE </w:instrText>
      </w:r>
      <w:r w:rsidR="005B7BA7">
        <w:fldChar w:fldCharType="begin">
          <w:fldData xml:space="preserve">PEVuZE5vdGU+PENpdGU+PEF1dGhvcj5HZU0tSEQtQ29uc29ydGl1bTwvQXV0aG9yPjxZZWFyPjIw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UxNi0yNjwvcGFnZXM+PHZvbHVtZT4xNjI8L3ZvbHVtZT48bnVt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</w:fldData>
        </w:fldChar>
      </w:r>
      <w:r w:rsidR="005B7BA7">
        <w:instrText xml:space="preserve"> ADDIN EN.CITE.DATA </w:instrText>
      </w:r>
      <w:r w:rsidR="005B7BA7">
        <w:fldChar w:fldCharType="end"/>
      </w:r>
      <w:r w:rsidR="0044238D">
        <w:fldChar w:fldCharType="separate"/>
      </w:r>
      <w:r w:rsidR="005B7BA7">
        <w:rPr>
          <w:noProof/>
        </w:rPr>
        <w:t>(8-14, 40)</w:t>
      </w:r>
      <w:r w:rsidR="0044238D">
        <w:fldChar w:fldCharType="end"/>
      </w:r>
      <w:r w:rsidR="00DA4E89">
        <w:t>.</w:t>
      </w:r>
      <w:r w:rsidR="00F71D84">
        <w:t xml:space="preserve"> </w:t>
      </w:r>
      <w:r w:rsidR="00DA4E89">
        <w:t xml:space="preserve">Clinical application of these data </w:t>
      </w:r>
      <w:r w:rsidR="00840F50">
        <w:t xml:space="preserve">is </w:t>
      </w:r>
      <w:r w:rsidR="00236410">
        <w:t xml:space="preserve">in its infancy </w:t>
      </w:r>
      <w:r w:rsidR="00840F50">
        <w:t xml:space="preserve">and frameworks for translating population genetic risk into </w:t>
      </w:r>
      <w:r w:rsidR="00236410">
        <w:t xml:space="preserve">information </w:t>
      </w:r>
      <w:r w:rsidR="00840F50">
        <w:t>applicable to individuals are required.</w:t>
      </w:r>
      <w:r w:rsidR="005E1807">
        <w:t xml:space="preserve"> </w:t>
      </w:r>
      <w:r w:rsidR="009F3BCB">
        <w:t xml:space="preserve">Below we </w:t>
      </w:r>
      <w:r w:rsidR="006773E2">
        <w:t xml:space="preserve">consider </w:t>
      </w:r>
      <w:r w:rsidR="00520F0A">
        <w:t>three</w:t>
      </w:r>
      <w:r w:rsidR="006773E2">
        <w:t xml:space="preserve"> areas where there is the potential to apply genetic data clinically to improve</w:t>
      </w:r>
      <w:r w:rsidR="00520F0A">
        <w:t xml:space="preserve"> age at onset </w:t>
      </w:r>
      <w:r w:rsidR="007055CD">
        <w:t xml:space="preserve">estimations for pre-symptomatic </w:t>
      </w:r>
      <w:r w:rsidR="0032272F">
        <w:t>expa</w:t>
      </w:r>
      <w:r w:rsidR="0051399E">
        <w:t>nsion</w:t>
      </w:r>
      <w:r w:rsidR="0032272F">
        <w:t xml:space="preserve"> </w:t>
      </w:r>
      <w:r w:rsidR="007055CD">
        <w:t xml:space="preserve">carriers. </w:t>
      </w:r>
    </w:p>
    <w:p w14:paraId="007930BD" w14:textId="77777777" w:rsidR="00734376" w:rsidRDefault="00734376" w:rsidP="00CD69D7">
      <w:pPr>
        <w:spacing w:after="120" w:line="480" w:lineRule="auto"/>
      </w:pPr>
    </w:p>
    <w:p w14:paraId="66B1C2B1" w14:textId="74BC488F" w:rsidR="27E77854" w:rsidRDefault="27E77854" w:rsidP="00CD69D7">
      <w:pPr>
        <w:pStyle w:val="ListParagraph"/>
        <w:numPr>
          <w:ilvl w:val="0"/>
          <w:numId w:val="7"/>
        </w:numPr>
        <w:spacing w:after="120" w:line="480" w:lineRule="auto"/>
        <w:rPr>
          <w:b/>
          <w:bCs/>
        </w:rPr>
      </w:pPr>
      <w:r w:rsidRPr="1A885AB7">
        <w:rPr>
          <w:b/>
          <w:bCs/>
        </w:rPr>
        <w:t>Accurate sizing of CAG repeat</w:t>
      </w:r>
      <w:r w:rsidR="00FC1867">
        <w:rPr>
          <w:b/>
          <w:bCs/>
        </w:rPr>
        <w:t xml:space="preserve"> </w:t>
      </w:r>
      <w:r w:rsidR="00B33DC8">
        <w:rPr>
          <w:b/>
          <w:bCs/>
        </w:rPr>
        <w:t>length</w:t>
      </w:r>
    </w:p>
    <w:p w14:paraId="2DA7A92B" w14:textId="376304D8" w:rsidR="00581FB6" w:rsidRDefault="00B2468B" w:rsidP="00CD69D7">
      <w:pPr>
        <w:spacing w:after="120" w:line="480" w:lineRule="auto"/>
      </w:pPr>
      <w:r>
        <w:t xml:space="preserve">Given the </w:t>
      </w:r>
      <w:r w:rsidR="00152497">
        <w:t>inherent uncertainty</w:t>
      </w:r>
      <w:r w:rsidR="005A3ED3">
        <w:t xml:space="preserve"> </w:t>
      </w:r>
      <w:r w:rsidR="00D03F9F">
        <w:t>of</w:t>
      </w:r>
      <w:r w:rsidR="005A3ED3">
        <w:t xml:space="preserve"> </w:t>
      </w:r>
      <w:r w:rsidR="00012C01">
        <w:t xml:space="preserve">pure CAG </w:t>
      </w:r>
      <w:r w:rsidR="005A3ED3">
        <w:t xml:space="preserve">repeat length </w:t>
      </w:r>
      <w:r w:rsidR="00D03F9F">
        <w:t xml:space="preserve">that </w:t>
      </w:r>
      <w:r w:rsidR="00526110">
        <w:t>results</w:t>
      </w:r>
      <w:r w:rsidR="00D03F9F">
        <w:t xml:space="preserve"> from</w:t>
      </w:r>
      <w:r w:rsidR="00152497">
        <w:t xml:space="preserve"> </w:t>
      </w:r>
      <w:r w:rsidR="00D03F9F">
        <w:t xml:space="preserve">current standard </w:t>
      </w:r>
      <w:r w:rsidR="00012C01">
        <w:t xml:space="preserve">PCR and capillary electrophoresis </w:t>
      </w:r>
      <w:r w:rsidR="00D03F9F">
        <w:t xml:space="preserve">methods, </w:t>
      </w:r>
      <w:r w:rsidR="00526110">
        <w:t xml:space="preserve">it is critical that, as a minimum, </w:t>
      </w:r>
      <w:r w:rsidR="007150D6">
        <w:t xml:space="preserve">local </w:t>
      </w:r>
      <w:r w:rsidR="00E616B2">
        <w:t xml:space="preserve">testing protocols </w:t>
      </w:r>
      <w:r w:rsidR="008F2542">
        <w:t>should</w:t>
      </w:r>
      <w:r w:rsidR="00E616B2">
        <w:t xml:space="preserve"> rigorously </w:t>
      </w:r>
      <w:r w:rsidR="007150D6">
        <w:t>follow</w:t>
      </w:r>
      <w:r w:rsidR="00E616B2">
        <w:t xml:space="preserve"> the European Quality Assurance </w:t>
      </w:r>
      <w:r w:rsidR="00C37006">
        <w:t xml:space="preserve">or American College of Medical Genetics </w:t>
      </w:r>
      <w:r w:rsidR="00E616B2">
        <w:t>recommendations</w:t>
      </w:r>
      <w:r w:rsidR="004930B6">
        <w:t>. This will ensure</w:t>
      </w:r>
      <w:r w:rsidR="000C36C2">
        <w:t>, as far as possible within testing limits,</w:t>
      </w:r>
      <w:r w:rsidR="00E616B2">
        <w:t xml:space="preserve"> accurate </w:t>
      </w:r>
      <w:r w:rsidR="0035728F">
        <w:t xml:space="preserve">and consistent </w:t>
      </w:r>
      <w:r w:rsidR="00E616B2">
        <w:t>reporting of the CAG</w:t>
      </w:r>
      <w:r w:rsidR="00AB036C">
        <w:t xml:space="preserve"> </w:t>
      </w:r>
      <w:r w:rsidR="00E616B2">
        <w:t>repeat length</w:t>
      </w:r>
      <w:r w:rsidR="0078413A">
        <w:t xml:space="preserve"> for those alleles with canonical </w:t>
      </w:r>
      <w:r w:rsidR="000B6DFB" w:rsidRPr="00337EEA">
        <w:rPr>
          <w:i/>
        </w:rPr>
        <w:t>HTT</w:t>
      </w:r>
      <w:r w:rsidR="000B6DFB">
        <w:t xml:space="preserve"> repeats</w:t>
      </w:r>
      <w:r w:rsidR="00E616B2">
        <w:t xml:space="preserve"> (Table</w:t>
      </w:r>
      <w:r w:rsidR="00E85ECE">
        <w:t xml:space="preserve"> 2</w:t>
      </w:r>
      <w:r w:rsidR="00E616B2">
        <w:t>)</w:t>
      </w:r>
      <w:r w:rsidR="00CE746C">
        <w:fldChar w:fldCharType="begin">
          <w:fldData xml:space="preserve">PEVuZE5vdGU+PENpdGU+PEF1dGhvcj5Qb3R0ZXI8L0F1dGhvcj48WWVhcj4yMDA0PC9ZZWFyPjxS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</w:fldData>
        </w:fldChar>
      </w:r>
      <w:r w:rsidR="0002499F">
        <w:instrText xml:space="preserve"> ADDIN EN.CITE </w:instrText>
      </w:r>
      <w:r w:rsidR="0002499F">
        <w:fldChar w:fldCharType="begin">
          <w:fldData xml:space="preserve">PEVuZE5vdGU+PENpdGU+PEF1dGhvcj5Qb3R0ZXI8L0F1dGhvcj48WWVhcj4yMDA0PC9ZZWFyPjxS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</w:fldData>
        </w:fldChar>
      </w:r>
      <w:r w:rsidR="0002499F">
        <w:instrText xml:space="preserve"> ADDIN EN.CITE.DATA </w:instrText>
      </w:r>
      <w:r w:rsidR="0002499F">
        <w:fldChar w:fldCharType="end"/>
      </w:r>
      <w:r w:rsidR="00CE746C">
        <w:fldChar w:fldCharType="separate"/>
      </w:r>
      <w:r w:rsidR="0002499F">
        <w:rPr>
          <w:noProof/>
        </w:rPr>
        <w:t>(20-22)</w:t>
      </w:r>
      <w:r w:rsidR="00CE746C">
        <w:fldChar w:fldCharType="end"/>
      </w:r>
      <w:r w:rsidR="00E616B2">
        <w:t>.</w:t>
      </w:r>
      <w:r w:rsidR="00063796">
        <w:t xml:space="preserve"> </w:t>
      </w:r>
      <w:r w:rsidR="00063796">
        <w:rPr>
          <w:rFonts w:eastAsiaTheme="minorEastAsia"/>
        </w:rPr>
        <w:t>Moving forward,</w:t>
      </w:r>
      <w:r w:rsidR="00EE2818" w:rsidRPr="7FB90E5B">
        <w:rPr>
          <w:rFonts w:eastAsiaTheme="minorEastAsia"/>
        </w:rPr>
        <w:t xml:space="preserve"> next generation sequencing </w:t>
      </w:r>
      <w:r w:rsidR="00E6335C">
        <w:rPr>
          <w:rFonts w:eastAsiaTheme="minorEastAsia"/>
        </w:rPr>
        <w:t xml:space="preserve">(NGS) </w:t>
      </w:r>
      <w:r w:rsidR="00EE2818" w:rsidRPr="7FB90E5B">
        <w:rPr>
          <w:rFonts w:eastAsiaTheme="minorEastAsia"/>
        </w:rPr>
        <w:t xml:space="preserve">methods </w:t>
      </w:r>
      <w:r w:rsidR="004C1B00">
        <w:rPr>
          <w:rFonts w:eastAsiaTheme="minorEastAsia"/>
        </w:rPr>
        <w:t>will</w:t>
      </w:r>
      <w:r w:rsidR="004C1B00" w:rsidRPr="7FB90E5B">
        <w:rPr>
          <w:rFonts w:eastAsiaTheme="minorEastAsia"/>
        </w:rPr>
        <w:t xml:space="preserve"> </w:t>
      </w:r>
      <w:r w:rsidR="00EE2818" w:rsidRPr="7FB90E5B">
        <w:rPr>
          <w:rFonts w:eastAsiaTheme="minorEastAsia"/>
        </w:rPr>
        <w:t>provide a</w:t>
      </w:r>
      <w:r w:rsidR="006D0EC2">
        <w:rPr>
          <w:rFonts w:eastAsiaTheme="minorEastAsia"/>
        </w:rPr>
        <w:t xml:space="preserve"> </w:t>
      </w:r>
      <w:r w:rsidR="005E6922">
        <w:rPr>
          <w:rFonts w:eastAsiaTheme="minorEastAsia"/>
        </w:rPr>
        <w:t>more accurate</w:t>
      </w:r>
      <w:r w:rsidR="00EE2818" w:rsidRPr="7FB90E5B">
        <w:rPr>
          <w:rFonts w:eastAsiaTheme="minorEastAsia"/>
        </w:rPr>
        <w:t xml:space="preserve"> approach</w:t>
      </w:r>
      <w:r w:rsidR="006D0EC2">
        <w:rPr>
          <w:rFonts w:eastAsiaTheme="minorEastAsia"/>
        </w:rPr>
        <w:t xml:space="preserve">, combining </w:t>
      </w:r>
      <w:r w:rsidR="006A6A7B">
        <w:rPr>
          <w:rFonts w:eastAsiaTheme="minorEastAsia"/>
        </w:rPr>
        <w:t>repeat length determination with sequencing of the repeat tract</w:t>
      </w:r>
      <w:commentRangeStart w:id="0"/>
      <w:r w:rsidR="005F32DD">
        <w:rPr>
          <w:rFonts w:eastAsiaTheme="minorEastAsia"/>
          <w:vertAlign w:val="superscript"/>
        </w:rPr>
        <w:t>1</w:t>
      </w:r>
      <w:commentRangeEnd w:id="0"/>
      <w:r w:rsidR="00C114A9">
        <w:rPr>
          <w:rStyle w:val="CommentReference"/>
        </w:rPr>
        <w:commentReference w:id="0"/>
      </w:r>
      <w:r w:rsidR="00EE2818" w:rsidRPr="7FB90E5B">
        <w:rPr>
          <w:rFonts w:eastAsiaTheme="minorEastAsia"/>
        </w:rPr>
        <w:t xml:space="preserve">. </w:t>
      </w:r>
      <w:r w:rsidR="004F7A92">
        <w:rPr>
          <w:rFonts w:eastAsiaTheme="minorEastAsia"/>
        </w:rPr>
        <w:t xml:space="preserve">For example, </w:t>
      </w:r>
      <w:r w:rsidR="004F7A92">
        <w:t xml:space="preserve">short-read Illumina </w:t>
      </w:r>
      <w:proofErr w:type="spellStart"/>
      <w:r w:rsidR="004F7A92">
        <w:t>MiSeq</w:t>
      </w:r>
      <w:proofErr w:type="spellEnd"/>
      <w:r w:rsidR="004F7A92">
        <w:t xml:space="preserve"> sequencing </w:t>
      </w:r>
      <w:r w:rsidR="00C955DF">
        <w:t xml:space="preserve">and </w:t>
      </w:r>
      <w:r w:rsidR="003254A4">
        <w:t xml:space="preserve">bespoke </w:t>
      </w:r>
      <w:r w:rsidR="00C955DF">
        <w:t xml:space="preserve">bioinformatic pipelines </w:t>
      </w:r>
      <w:r w:rsidR="004F7A92">
        <w:t>ha</w:t>
      </w:r>
      <w:r w:rsidR="003254A4">
        <w:t>ve</w:t>
      </w:r>
      <w:r w:rsidR="004F7A92">
        <w:t xml:space="preserve"> been used in the res</w:t>
      </w:r>
      <w:r w:rsidR="00C955DF">
        <w:t xml:space="preserve">earch setting </w:t>
      </w:r>
      <w:r w:rsidR="003254A4">
        <w:t xml:space="preserve">to call repeat lengths and sequences </w:t>
      </w:r>
      <w:r w:rsidR="00B65BC1">
        <w:fldChar w:fldCharType="begin"/>
      </w:r>
      <w:r w:rsidR="005B7BA7">
        <w:instrText xml:space="preserve"> ADDIN EN.CITE &lt;EndNote&gt;&lt;Cite&gt;&lt;Author&gt;Ciosi&lt;/Author&gt;&lt;Year&gt;2021&lt;/Year&gt;&lt;RecNum&gt;1088&lt;/RecNum&gt;&lt;DisplayText&gt;(41)&lt;/DisplayText&gt;&lt;record&gt;&lt;rec-number&gt;1088&lt;/rec-number&gt;&lt;foreign-keys&gt;&lt;key app="EN" db-id="s909ed5ftpvwsce0szpxwwt6209tsw9wze52" timestamp="1637840626"&gt;1088&lt;/key&gt;&lt;/foreign-keys&gt;&lt;ref-type name="Journal Article"&gt;17&lt;/ref-type&gt;&lt;contributors&gt;&lt;authors&gt;&lt;author&gt;Ciosi, Marc&lt;/author&gt;&lt;author&gt;Cumming, Sarah A.&lt;/author&gt;&lt;author&gt;Chatzi, Afroditi&lt;/author&gt;&lt;author&gt;Larson, Eloise&lt;/author&gt;&lt;author&gt;Tottey, William&lt;/author&gt;&lt;author&gt;Lomeikaite, Vilija&lt;/author&gt;&lt;author&gt;Hamilton, Graham&lt;/author&gt;&lt;author&gt;Wheeler, Vanessa C.&lt;/author&gt;&lt;author&gt;Pinto, Ricardo Mouro&lt;/author&gt;&lt;author&gt;Kwak, Seung&lt;/author&gt;&lt;author&gt;Morton, A. Jennifer&lt;/author&gt;&lt;author&gt;Monckton, Darren G.&lt;/author&gt;&lt;/authors&gt;&lt;/contributors&gt;&lt;titles&gt;&lt;title&gt;Approaches to Sequence the HTT CAG Repeat Expansion and Quantify Repeat Length Variation&lt;/title&gt;&lt;secondary-title&gt;Journal of Huntington&amp;apos;s Disease&lt;/secondary-title&gt;&lt;/titles&gt;&lt;periodical&gt;&lt;full-title&gt;J Huntingtons Dis&lt;/full-title&gt;&lt;abbr-1&gt;Journal of Huntington&amp;apos;s disease&lt;/abbr-1&gt;&lt;/periodical&gt;&lt;pages&gt;53-74&lt;/pages&gt;&lt;volume&gt;10&lt;/volume&gt;&lt;keywords&gt;&lt;keyword&gt;Somatic mosaicism&lt;/keyword&gt;&lt;keyword&gt;huntingtin&lt;/keyword&gt;&lt;keyword&gt;Huntington disease&lt;/keyword&gt;&lt;keyword&gt;repeat expansion&lt;/keyword&gt;&lt;keyword&gt;parallel sequencing&lt;/keyword&gt;&lt;/keywords&gt;&lt;dates&gt;&lt;year&gt;2021&lt;/year&gt;&lt;/dates&gt;&lt;publisher&gt;IOS Press&lt;/publisher&gt;&lt;isbn&gt;1879-6400&lt;/isbn&gt;&lt;urls&gt;&lt;/urls&gt;&lt;electronic-resource-num&gt;10.3233/JHD-200433&lt;/electronic-resource-num&gt;&lt;/record&gt;&lt;/Cite&gt;&lt;/EndNote&gt;</w:instrText>
      </w:r>
      <w:r w:rsidR="00B65BC1">
        <w:fldChar w:fldCharType="separate"/>
      </w:r>
      <w:r w:rsidR="005B7BA7">
        <w:rPr>
          <w:noProof/>
        </w:rPr>
        <w:t>(41)</w:t>
      </w:r>
      <w:r w:rsidR="00B65BC1">
        <w:fldChar w:fldCharType="end"/>
      </w:r>
      <w:r w:rsidR="000D7875">
        <w:t>, and</w:t>
      </w:r>
      <w:r w:rsidR="0018439A">
        <w:t>,</w:t>
      </w:r>
      <w:r w:rsidR="000D7875">
        <w:t xml:space="preserve"> as outlined above</w:t>
      </w:r>
      <w:r w:rsidR="0018439A">
        <w:t>,</w:t>
      </w:r>
      <w:r w:rsidR="000D7875">
        <w:t xml:space="preserve"> whole genome sequencing has been introduced into clinical practice in some cases </w:t>
      </w:r>
      <w:r w:rsidR="000D7875">
        <w:fldChar w:fldCharType="begin">
          <w:fldData xml:space="preserve">PEVuZE5vdGU+PENpdGU+PEF1dGhvcj5JYmHDsWV6PC9BdXRob3I+PFllYXI+MjAyMjwvWWVhcj48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</w:fldData>
        </w:fldChar>
      </w:r>
      <w:r w:rsidR="005B7BA7">
        <w:instrText xml:space="preserve"> ADDIN EN.CITE </w:instrText>
      </w:r>
      <w:r w:rsidR="005B7BA7">
        <w:fldChar w:fldCharType="begin">
          <w:fldData xml:space="preserve">PEVuZE5vdGU+PENpdGU+PEF1dGhvcj5JYmHDsWV6PC9BdXRob3I+PFllYXI+MjAyMjwvWWVhcj48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</w:fldData>
        </w:fldChar>
      </w:r>
      <w:r w:rsidR="005B7BA7">
        <w:instrText xml:space="preserve"> ADDIN EN.CITE.DATA </w:instrText>
      </w:r>
      <w:r w:rsidR="005B7BA7">
        <w:fldChar w:fldCharType="end"/>
      </w:r>
      <w:r w:rsidR="000D7875">
        <w:fldChar w:fldCharType="separate"/>
      </w:r>
      <w:r w:rsidR="005B7BA7">
        <w:rPr>
          <w:noProof/>
        </w:rPr>
        <w:t>(30)</w:t>
      </w:r>
      <w:r w:rsidR="000D7875">
        <w:fldChar w:fldCharType="end"/>
      </w:r>
      <w:r w:rsidR="00A87CD7">
        <w:t>.</w:t>
      </w:r>
      <w:r w:rsidR="0014317B">
        <w:t xml:space="preserve"> </w:t>
      </w:r>
      <w:r w:rsidR="00E136AE">
        <w:t>One potential downside of using low-depth sequencing is that, particularly for larger alleles, somatic instability of the repeat in blood can add variation in CAG lengths</w:t>
      </w:r>
      <w:r w:rsidR="004B05A9">
        <w:t xml:space="preserve"> </w:t>
      </w:r>
      <w:r w:rsidR="0047196F">
        <w:t>and</w:t>
      </w:r>
      <w:r w:rsidR="004B05A9">
        <w:t xml:space="preserve"> there are insufficient reads to accurately resolve</w:t>
      </w:r>
      <w:r w:rsidR="0047196F">
        <w:t xml:space="preserve"> these</w:t>
      </w:r>
      <w:r w:rsidR="004B05A9">
        <w:t>.</w:t>
      </w:r>
      <w:r w:rsidR="00E136AE">
        <w:t xml:space="preserve"> </w:t>
      </w:r>
      <w:r w:rsidR="007533E9">
        <w:rPr>
          <w:rFonts w:eastAsiaTheme="minorEastAsia"/>
        </w:rPr>
        <w:t>NGS</w:t>
      </w:r>
      <w:r w:rsidR="00F77702">
        <w:rPr>
          <w:rFonts w:eastAsiaTheme="minorEastAsia"/>
        </w:rPr>
        <w:t xml:space="preserve"> of</w:t>
      </w:r>
      <w:r w:rsidR="000912AF" w:rsidRPr="7FB90E5B">
        <w:rPr>
          <w:rFonts w:eastAsiaTheme="minorEastAsia"/>
        </w:rPr>
        <w:t xml:space="preserve"> the repeat </w:t>
      </w:r>
      <w:r w:rsidR="00C712B9">
        <w:rPr>
          <w:rFonts w:eastAsiaTheme="minorEastAsia"/>
        </w:rPr>
        <w:t xml:space="preserve">with spanning reads of </w:t>
      </w:r>
      <w:r w:rsidR="00602574">
        <w:rPr>
          <w:rFonts w:eastAsiaTheme="minorEastAsia"/>
        </w:rPr>
        <w:t>sufficient</w:t>
      </w:r>
      <w:r w:rsidR="00602574" w:rsidRPr="7FB90E5B">
        <w:rPr>
          <w:rFonts w:eastAsiaTheme="minorEastAsia"/>
        </w:rPr>
        <w:t xml:space="preserve"> </w:t>
      </w:r>
      <w:proofErr w:type="gramStart"/>
      <w:r w:rsidR="000912AF" w:rsidRPr="7FB90E5B">
        <w:rPr>
          <w:rFonts w:eastAsiaTheme="minorEastAsia"/>
        </w:rPr>
        <w:t>depth(</w:t>
      </w:r>
      <w:proofErr w:type="gramEnd"/>
      <w:r w:rsidR="005244AC">
        <w:rPr>
          <w:rFonts w:eastAsiaTheme="minorEastAsia"/>
        </w:rPr>
        <w:t>minimum of</w:t>
      </w:r>
      <w:r w:rsidR="00F77702">
        <w:rPr>
          <w:rFonts w:eastAsiaTheme="minorEastAsia"/>
        </w:rPr>
        <w:t xml:space="preserve"> </w:t>
      </w:r>
      <w:r w:rsidR="008C2B8B">
        <w:rPr>
          <w:rFonts w:eastAsiaTheme="minorEastAsia"/>
        </w:rPr>
        <w:t>hundred</w:t>
      </w:r>
      <w:r w:rsidR="005244AC">
        <w:rPr>
          <w:rFonts w:eastAsiaTheme="minorEastAsia"/>
        </w:rPr>
        <w:t>s of</w:t>
      </w:r>
      <w:r w:rsidR="008C2B8B">
        <w:rPr>
          <w:rFonts w:eastAsiaTheme="minorEastAsia"/>
        </w:rPr>
        <w:t xml:space="preserve"> reads per sample</w:t>
      </w:r>
      <w:r w:rsidR="000912AF" w:rsidRPr="7FB90E5B">
        <w:rPr>
          <w:rFonts w:eastAsiaTheme="minorEastAsia"/>
        </w:rPr>
        <w:t xml:space="preserve">) </w:t>
      </w:r>
      <w:r w:rsidR="00F77702">
        <w:rPr>
          <w:rFonts w:eastAsiaTheme="minorEastAsia"/>
        </w:rPr>
        <w:t>can</w:t>
      </w:r>
      <w:r w:rsidR="000912AF" w:rsidRPr="7FB90E5B">
        <w:rPr>
          <w:rFonts w:eastAsiaTheme="minorEastAsia"/>
        </w:rPr>
        <w:t xml:space="preserve"> </w:t>
      </w:r>
      <w:r w:rsidR="004B05A9">
        <w:t xml:space="preserve">mitigate this. </w:t>
      </w:r>
      <w:r w:rsidR="004D5E74">
        <w:t xml:space="preserve">However, </w:t>
      </w:r>
      <w:r w:rsidR="003341C4">
        <w:t xml:space="preserve">short-read technologies </w:t>
      </w:r>
      <w:r w:rsidR="00621AF7">
        <w:t xml:space="preserve">such as </w:t>
      </w:r>
      <w:proofErr w:type="spellStart"/>
      <w:r w:rsidR="00621AF7">
        <w:t>MiSeq</w:t>
      </w:r>
      <w:proofErr w:type="spellEnd"/>
      <w:r w:rsidR="00621AF7">
        <w:t xml:space="preserve"> </w:t>
      </w:r>
      <w:r w:rsidR="003341C4">
        <w:t xml:space="preserve">are limited in the repeat lengths they </w:t>
      </w:r>
      <w:r w:rsidR="003341C4">
        <w:lastRenderedPageBreak/>
        <w:t xml:space="preserve">can accurately </w:t>
      </w:r>
      <w:r w:rsidR="00C54468">
        <w:t>size</w:t>
      </w:r>
      <w:r w:rsidR="004C5B86">
        <w:t xml:space="preserve"> to</w:t>
      </w:r>
      <w:r w:rsidR="00E81CEE">
        <w:t xml:space="preserve">. </w:t>
      </w:r>
      <w:r w:rsidR="0064450A" w:rsidRPr="00EC4ADE">
        <w:t xml:space="preserve">In the longer term, long-read sequencing </w:t>
      </w:r>
      <w:r w:rsidR="006B37E2" w:rsidRPr="00EC4ADE">
        <w:t xml:space="preserve">using PacBio or Nanopore could provide a </w:t>
      </w:r>
      <w:proofErr w:type="gramStart"/>
      <w:r w:rsidR="00000CAC" w:rsidRPr="00EC4ADE">
        <w:t>solution</w:t>
      </w:r>
      <w:proofErr w:type="gramEnd"/>
      <w:r w:rsidR="00000CAC" w:rsidRPr="00EC4ADE">
        <w:t xml:space="preserve"> but these methods require further refinement of accuracy </w:t>
      </w:r>
      <w:r w:rsidR="00737310" w:rsidRPr="00EC4ADE">
        <w:t>before they can be applied clinically.</w:t>
      </w:r>
    </w:p>
    <w:p w14:paraId="0E0CDF04" w14:textId="77777777" w:rsidR="0096249D" w:rsidRDefault="0096249D" w:rsidP="00CD69D7">
      <w:pPr>
        <w:spacing w:after="120" w:line="480" w:lineRule="auto"/>
      </w:pPr>
    </w:p>
    <w:p w14:paraId="363EFD44" w14:textId="3631BA22" w:rsidR="00BE287C" w:rsidRPr="00A267DB" w:rsidRDefault="00BA69FF" w:rsidP="00CD69D7">
      <w:pPr>
        <w:pStyle w:val="ListParagraph"/>
        <w:numPr>
          <w:ilvl w:val="0"/>
          <w:numId w:val="7"/>
        </w:numPr>
        <w:spacing w:after="120" w:line="480" w:lineRule="auto"/>
        <w:rPr>
          <w:b/>
          <w:bCs/>
        </w:rPr>
      </w:pPr>
      <w:r w:rsidRPr="00A267DB">
        <w:rPr>
          <w:b/>
          <w:bCs/>
        </w:rPr>
        <w:t xml:space="preserve">Identification of </w:t>
      </w:r>
      <w:r w:rsidR="00BE287C" w:rsidRPr="00A267DB">
        <w:rPr>
          <w:b/>
          <w:bCs/>
          <w:i/>
          <w:iCs/>
        </w:rPr>
        <w:t>HTT</w:t>
      </w:r>
      <w:r w:rsidR="00BE287C" w:rsidRPr="00A267DB">
        <w:rPr>
          <w:b/>
          <w:bCs/>
        </w:rPr>
        <w:t xml:space="preserve"> </w:t>
      </w:r>
      <w:r w:rsidR="005E1807" w:rsidRPr="00A267DB">
        <w:rPr>
          <w:b/>
          <w:bCs/>
        </w:rPr>
        <w:t xml:space="preserve">CAG repeat locus </w:t>
      </w:r>
      <w:r w:rsidR="00BE287C" w:rsidRPr="00A267DB">
        <w:rPr>
          <w:b/>
          <w:bCs/>
        </w:rPr>
        <w:t>sequence variants</w:t>
      </w:r>
    </w:p>
    <w:p w14:paraId="077950D0" w14:textId="6CBDB5D2" w:rsidR="004B5E93" w:rsidRDefault="00BA69FF" w:rsidP="00CD69D7">
      <w:pPr>
        <w:spacing w:after="120" w:line="480" w:lineRule="auto"/>
      </w:pPr>
      <w:r>
        <w:t xml:space="preserve">Next-generation sequencing of the </w:t>
      </w:r>
      <w:r w:rsidRPr="7FB90E5B">
        <w:rPr>
          <w:i/>
          <w:iCs/>
        </w:rPr>
        <w:t>HTT</w:t>
      </w:r>
      <w:r>
        <w:t xml:space="preserve"> CAG repeat </w:t>
      </w:r>
      <w:r w:rsidR="001C021B">
        <w:t xml:space="preserve">locus </w:t>
      </w:r>
      <w:r>
        <w:t>has revealed subtle but important differences</w:t>
      </w:r>
      <w:r w:rsidR="00B33DC8">
        <w:t xml:space="preserve"> in sequence</w:t>
      </w:r>
      <w:r>
        <w:t xml:space="preserve"> that are associated with significant changes in </w:t>
      </w:r>
      <w:r w:rsidR="004372D8">
        <w:t xml:space="preserve">the penetrance of the mutation and </w:t>
      </w:r>
      <w:r>
        <w:t>age at HD onset</w:t>
      </w:r>
      <w:r w:rsidR="00AB5661">
        <w:t xml:space="preserve"> and progression</w:t>
      </w:r>
      <w:r w:rsidR="00A9396F">
        <w:t>, and also lead to inaccuracies of repeat sizing using standard repeat primed PCR protocols</w:t>
      </w:r>
      <w:r w:rsidR="00311EA9">
        <w:t xml:space="preserve"> </w:t>
      </w:r>
      <w:r w:rsidR="009859E7">
        <w:fldChar w:fldCharType="begin">
          <w:fldData xml:space="preserve">PEVuZE5vdGU+PENpdGU+PEF1dGhvcj5DaW9zaTwvQXV0aG9yPjxZZWFyPjIwMTk8L1llYXI+PFJl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</w:fldData>
        </w:fldChar>
      </w:r>
      <w:r w:rsidR="005B7BA7">
        <w:instrText xml:space="preserve"> ADDIN EN.CITE </w:instrText>
      </w:r>
      <w:r w:rsidR="005B7BA7">
        <w:fldChar w:fldCharType="begin">
          <w:fldData xml:space="preserve">PEVuZE5vdGU+PENpdGU+PEF1dGhvcj5DaW9zaTwvQXV0aG9yPjxZZWFyPjIwMTk8L1llYXI+PFJl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</w:fldData>
        </w:fldChar>
      </w:r>
      <w:r w:rsidR="005B7BA7">
        <w:instrText xml:space="preserve"> ADDIN EN.CITE.DATA </w:instrText>
      </w:r>
      <w:r w:rsidR="005B7BA7">
        <w:fldChar w:fldCharType="end"/>
      </w:r>
      <w:r w:rsidR="009859E7">
        <w:fldChar w:fldCharType="separate"/>
      </w:r>
      <w:r w:rsidR="005B7BA7">
        <w:rPr>
          <w:noProof/>
        </w:rPr>
        <w:t>(10, 12, 29, 42, 43)</w:t>
      </w:r>
      <w:r w:rsidR="009859E7">
        <w:fldChar w:fldCharType="end"/>
      </w:r>
      <w:r w:rsidR="00A9396F">
        <w:t>.</w:t>
      </w:r>
      <w:r w:rsidR="0097091E">
        <w:t xml:space="preserve"> </w:t>
      </w:r>
      <w:r w:rsidR="00924056">
        <w:t xml:space="preserve">The reference genome </w:t>
      </w:r>
      <w:r w:rsidR="00924056" w:rsidRPr="7FB90E5B">
        <w:rPr>
          <w:i/>
          <w:iCs/>
        </w:rPr>
        <w:t>HTT</w:t>
      </w:r>
      <w:r w:rsidR="00924056">
        <w:t xml:space="preserve"> CAG repeat </w:t>
      </w:r>
      <w:r w:rsidR="00312C97">
        <w:t>tract is followed by CAACAG</w:t>
      </w:r>
      <w:r w:rsidR="00E61A8B">
        <w:t>, also encoding glutamines,</w:t>
      </w:r>
      <w:r w:rsidR="00312C97">
        <w:t xml:space="preserve"> </w:t>
      </w:r>
      <w:r w:rsidR="00633F7C">
        <w:t xml:space="preserve">and then a further repetitive </w:t>
      </w:r>
      <w:r w:rsidR="007B1502">
        <w:t>CCG</w:t>
      </w:r>
      <w:r w:rsidR="00EC6595">
        <w:t>CCA(CCG)</w:t>
      </w:r>
      <w:r w:rsidR="00EC6595" w:rsidRPr="7FB90E5B">
        <w:rPr>
          <w:vertAlign w:val="subscript"/>
        </w:rPr>
        <w:t>n</w:t>
      </w:r>
      <w:r w:rsidR="000153A6">
        <w:t>(CCT)</w:t>
      </w:r>
      <w:r w:rsidR="000153A6" w:rsidRPr="004F1F8E">
        <w:rPr>
          <w:vertAlign w:val="subscript"/>
        </w:rPr>
        <w:t>2</w:t>
      </w:r>
      <w:r w:rsidR="000153A6">
        <w:t xml:space="preserve"> </w:t>
      </w:r>
      <w:r w:rsidR="007B1502">
        <w:t>sequence encoding polyproline</w:t>
      </w:r>
      <w:r w:rsidR="00AA19B6">
        <w:t>:</w:t>
      </w:r>
      <w:r w:rsidR="00613F96">
        <w:t xml:space="preserve"> i</w:t>
      </w:r>
      <w:r w:rsidR="00BE287C">
        <w:t>n</w:t>
      </w:r>
      <w:r w:rsidR="00995F39">
        <w:t xml:space="preserve"> over 95% </w:t>
      </w:r>
      <w:r w:rsidR="00F5202F">
        <w:t xml:space="preserve">of disease-associated </w:t>
      </w:r>
      <w:r w:rsidR="00F5202F" w:rsidRPr="7FB90E5B">
        <w:rPr>
          <w:i/>
          <w:iCs/>
        </w:rPr>
        <w:t>HTT</w:t>
      </w:r>
      <w:r w:rsidR="00F5202F">
        <w:t xml:space="preserve"> alleles</w:t>
      </w:r>
      <w:r w:rsidR="00311EA9">
        <w:t xml:space="preserve"> in individuals of European ancestry</w:t>
      </w:r>
      <w:r w:rsidR="00F5202F">
        <w:t xml:space="preserve">, the CAG repeat </w:t>
      </w:r>
      <w:r w:rsidR="007F1F44">
        <w:t>is followed by</w:t>
      </w:r>
      <w:r w:rsidR="009939A8">
        <w:t xml:space="preserve"> the canonical</w:t>
      </w:r>
      <w:r w:rsidR="007F1F44">
        <w:t xml:space="preserve"> CAACAG</w:t>
      </w:r>
      <w:r w:rsidR="00AA49B7">
        <w:t>CCGCCA</w:t>
      </w:r>
      <w:r w:rsidR="00992673">
        <w:t xml:space="preserve"> </w:t>
      </w:r>
      <w:r w:rsidR="000A1F0D">
        <w:fldChar w:fldCharType="begin">
          <w:fldData xml:space="preserve">PEVuZE5vdGU+PENpdGU+PEF1dGhvcj5DaW9zaTwvQXV0aG9yPjxZZWFyPjIwMTk8L1llYXI+PFJl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</w:fldData>
        </w:fldChar>
      </w:r>
      <w:r w:rsidR="009A60DD">
        <w:instrText xml:space="preserve"> ADDIN EN.CITE </w:instrText>
      </w:r>
      <w:r w:rsidR="009A60DD">
        <w:fldChar w:fldCharType="begin">
          <w:fldData xml:space="preserve">PEVuZE5vdGU+PENpdGU+PEF1dGhvcj5DaW9zaTwvQXV0aG9yPjxZZWFyPjIwMTk8L1llYXI+PFJl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</w:fldData>
        </w:fldChar>
      </w:r>
      <w:r w:rsidR="009A60DD">
        <w:instrText xml:space="preserve"> ADDIN EN.CITE.DATA </w:instrText>
      </w:r>
      <w:r w:rsidR="009A60DD">
        <w:fldChar w:fldCharType="end"/>
      </w:r>
      <w:r w:rsidR="000A1F0D">
        <w:fldChar w:fldCharType="separate"/>
      </w:r>
      <w:r w:rsidR="009A60DD">
        <w:rPr>
          <w:noProof/>
        </w:rPr>
        <w:t>(10, 12, 13, 14)</w:t>
      </w:r>
      <w:r w:rsidR="000A1F0D">
        <w:fldChar w:fldCharType="end"/>
      </w:r>
      <w:r w:rsidR="00BE287C">
        <w:t>.</w:t>
      </w:r>
      <w:r w:rsidR="0097091E">
        <w:rPr>
          <w:rStyle w:val="CommentReference"/>
          <w:color w:val="000000" w:themeColor="text1"/>
        </w:rPr>
        <w:t xml:space="preserve"> </w:t>
      </w:r>
      <w:r w:rsidR="00311EA9">
        <w:t xml:space="preserve">Several </w:t>
      </w:r>
      <w:r w:rsidR="00E84963">
        <w:t xml:space="preserve">non-canonical </w:t>
      </w:r>
      <w:r w:rsidR="00E84963">
        <w:rPr>
          <w:i/>
          <w:iCs/>
        </w:rPr>
        <w:t>HTT</w:t>
      </w:r>
      <w:r w:rsidR="00E84963">
        <w:t xml:space="preserve"> repeat </w:t>
      </w:r>
      <w:r w:rsidR="00311EA9">
        <w:t xml:space="preserve">structures </w:t>
      </w:r>
      <w:r w:rsidR="00977145">
        <w:t>have been identified</w:t>
      </w:r>
      <w:r w:rsidR="00E84963">
        <w:t>, there may be a loss of CAA</w:t>
      </w:r>
      <w:r w:rsidR="00A72BEE">
        <w:t>CAG</w:t>
      </w:r>
      <w:r w:rsidR="00E84963">
        <w:t xml:space="preserve">, of </w:t>
      </w:r>
      <w:r w:rsidR="00D34A09">
        <w:t>C</w:t>
      </w:r>
      <w:r w:rsidR="00E84963">
        <w:t>AA</w:t>
      </w:r>
      <w:r w:rsidR="004028A0">
        <w:t>CAG</w:t>
      </w:r>
      <w:r w:rsidR="00E84963">
        <w:t xml:space="preserve"> and </w:t>
      </w:r>
      <w:r w:rsidR="004028A0">
        <w:t>CCG</w:t>
      </w:r>
      <w:r w:rsidR="00E84963">
        <w:t>C</w:t>
      </w:r>
      <w:r w:rsidR="00D34A09">
        <w:t xml:space="preserve">CA, of </w:t>
      </w:r>
      <w:r w:rsidR="004028A0">
        <w:t>CCG</w:t>
      </w:r>
      <w:r w:rsidR="00D34A09">
        <w:t>CCA</w:t>
      </w:r>
      <w:r w:rsidR="006E1BFD">
        <w:t>, or a duplication of CAACAG</w:t>
      </w:r>
      <w:r w:rsidR="00311EA9">
        <w:t xml:space="preserve"> </w:t>
      </w:r>
      <w:r w:rsidR="006E1BFD">
        <w:fldChar w:fldCharType="begin">
          <w:fldData xml:space="preserve">PEVuZE5vdGU+PENpdGU+PEF1dGhvcj5Hb2xkYmVyZzwvQXV0aG9yPjxZZWFyPjE5OTU8L1llYXI+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</w:fldData>
        </w:fldChar>
      </w:r>
      <w:r w:rsidR="005B7BA7">
        <w:instrText xml:space="preserve"> ADDIN EN.CITE </w:instrText>
      </w:r>
      <w:r w:rsidR="005B7BA7">
        <w:fldChar w:fldCharType="begin">
          <w:fldData xml:space="preserve">PEVuZE5vdGU+PENpdGU+PEF1dGhvcj5Hb2xkYmVyZzwvQXV0aG9yPjxZZWFyPjE5OTU8L1llYXI+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</w:fldData>
        </w:fldChar>
      </w:r>
      <w:r w:rsidR="005B7BA7">
        <w:instrText xml:space="preserve"> ADDIN EN.CITE.DATA </w:instrText>
      </w:r>
      <w:r w:rsidR="005B7BA7">
        <w:fldChar w:fldCharType="end"/>
      </w:r>
      <w:r w:rsidR="006E1BFD">
        <w:fldChar w:fldCharType="separate"/>
      </w:r>
      <w:r w:rsidR="005B7BA7">
        <w:rPr>
          <w:noProof/>
        </w:rPr>
        <w:t>(12, 44-47)</w:t>
      </w:r>
      <w:r w:rsidR="006E1BFD">
        <w:fldChar w:fldCharType="end"/>
      </w:r>
      <w:r w:rsidR="006E1BFD">
        <w:t>.</w:t>
      </w:r>
      <w:r w:rsidR="00E84963">
        <w:t xml:space="preserve"> </w:t>
      </w:r>
      <w:r w:rsidR="00802704">
        <w:t>R</w:t>
      </w:r>
      <w:r w:rsidR="0088648F">
        <w:t>ecent data have shown that variations of th</w:t>
      </w:r>
      <w:r w:rsidR="00802704">
        <w:t>e</w:t>
      </w:r>
      <w:r w:rsidR="0088648F">
        <w:t xml:space="preserve"> sequence arrangement</w:t>
      </w:r>
      <w:r w:rsidR="00FB52CD">
        <w:t>s are ancestry specific</w:t>
      </w:r>
      <w:r w:rsidR="00CB7CDE">
        <w:t>:</w:t>
      </w:r>
      <w:r w:rsidR="00FB52CD">
        <w:t xml:space="preserve"> they</w:t>
      </w:r>
      <w:r w:rsidR="0088648F">
        <w:t xml:space="preserve"> </w:t>
      </w:r>
      <w:r w:rsidR="006C4E0E">
        <w:t xml:space="preserve">are present in up to 5% of </w:t>
      </w:r>
      <w:r w:rsidR="00D1277F">
        <w:t xml:space="preserve">disease-associated alleles </w:t>
      </w:r>
      <w:r w:rsidR="000A3CFA">
        <w:t>in European populations</w:t>
      </w:r>
      <w:r w:rsidR="00186E0C">
        <w:t xml:space="preserve">, </w:t>
      </w:r>
      <w:r w:rsidR="00613F96">
        <w:t xml:space="preserve">and </w:t>
      </w:r>
      <w:r w:rsidR="00186E0C">
        <w:t xml:space="preserve">more in African </w:t>
      </w:r>
      <w:r w:rsidR="008404E7">
        <w:t>populations,</w:t>
      </w:r>
      <w:r w:rsidR="000A3CFA">
        <w:t xml:space="preserve"> </w:t>
      </w:r>
      <w:r w:rsidR="009859E7">
        <w:fldChar w:fldCharType="begin">
          <w:fldData xml:space="preserve">PEVuZE5vdGU+PENpdGU+PEF1dGhvcj5EYXdzb248L0F1dGhvcj48WWVhcj4yMDIyPC9ZZWFyPjxS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</w:fldData>
        </w:fldChar>
      </w:r>
      <w:r w:rsidR="005B7BA7">
        <w:instrText xml:space="preserve"> ADDIN EN.CITE </w:instrText>
      </w:r>
      <w:r w:rsidR="005B7BA7">
        <w:fldChar w:fldCharType="begin">
          <w:fldData xml:space="preserve">PEVuZE5vdGU+PENpdGU+PEF1dGhvcj5EYXdzb248L0F1dGhvcj48WWVhcj4yMDIyPC9ZZWFyPjxS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</w:fldData>
        </w:fldChar>
      </w:r>
      <w:r w:rsidR="005B7BA7">
        <w:instrText xml:space="preserve"> ADDIN EN.CITE.DATA </w:instrText>
      </w:r>
      <w:r w:rsidR="005B7BA7">
        <w:fldChar w:fldCharType="end"/>
      </w:r>
      <w:r w:rsidR="009859E7">
        <w:fldChar w:fldCharType="separate"/>
      </w:r>
      <w:r w:rsidR="005B7BA7">
        <w:rPr>
          <w:noProof/>
        </w:rPr>
        <w:t>(48, 49)</w:t>
      </w:r>
      <w:r w:rsidR="009859E7">
        <w:fldChar w:fldCharType="end"/>
      </w:r>
      <w:r w:rsidR="004B5E93">
        <w:t>.</w:t>
      </w:r>
      <w:r w:rsidR="0097091E">
        <w:t xml:space="preserve"> </w:t>
      </w:r>
    </w:p>
    <w:p w14:paraId="15836628" w14:textId="13781262" w:rsidR="00EE2818" w:rsidRDefault="00CC2B95" w:rsidP="00CD69D7">
      <w:pPr>
        <w:spacing w:after="120" w:line="480" w:lineRule="auto"/>
      </w:pPr>
      <w:r>
        <w:t>After accounting for pure CAG length, a</w:t>
      </w:r>
      <w:r w:rsidR="0053290A">
        <w:t>bsence of the CAA codon</w:t>
      </w:r>
      <w:r w:rsidR="00B70323">
        <w:t xml:space="preserve"> (CAACAG loss)</w:t>
      </w:r>
      <w:r w:rsidR="0053290A">
        <w:t xml:space="preserve">, leaving a pure CAG repeat followed by the </w:t>
      </w:r>
      <w:r w:rsidR="00D203A6">
        <w:t xml:space="preserve">polyproline-encoding section, is associated with </w:t>
      </w:r>
      <w:r w:rsidR="277D4797">
        <w:t xml:space="preserve">significantly </w:t>
      </w:r>
      <w:r w:rsidR="00D203A6">
        <w:t>earl</w:t>
      </w:r>
      <w:r>
        <w:t>ier</w:t>
      </w:r>
      <w:r w:rsidR="00D203A6">
        <w:t xml:space="preserve"> onset disease</w:t>
      </w:r>
      <w:r w:rsidR="00FD3B08">
        <w:t xml:space="preserve"> and faster progression</w:t>
      </w:r>
      <w:r w:rsidR="652F31FC">
        <w:t xml:space="preserve"> for repeat lengths of 36-55 (</w:t>
      </w:r>
      <w:r w:rsidR="009859E7">
        <w:fldChar w:fldCharType="begin">
          <w:fldData xml:space="preserve">PEVuZE5vdGU+PENpdGU+PEF1dGhvcj5EYXdzb248L0F1dGhvcj48WWVhcj4yMDIyPC9ZZWFyPjxS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</w:fldData>
        </w:fldChar>
      </w:r>
      <w:r w:rsidR="005B7BA7">
        <w:instrText xml:space="preserve"> ADDIN EN.CITE </w:instrText>
      </w:r>
      <w:r w:rsidR="005B7BA7">
        <w:fldChar w:fldCharType="begin">
          <w:fldData xml:space="preserve">PEVuZE5vdGU+PENpdGU+PEF1dGhvcj5EYXdzb248L0F1dGhvcj48WWVhcj4yMDIyPC9ZZWFyPjxS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</w:fldData>
        </w:fldChar>
      </w:r>
      <w:r w:rsidR="005B7BA7">
        <w:instrText xml:space="preserve"> ADDIN EN.CITE.DATA </w:instrText>
      </w:r>
      <w:r w:rsidR="005B7BA7">
        <w:fldChar w:fldCharType="end"/>
      </w:r>
      <w:r w:rsidR="009859E7">
        <w:fldChar w:fldCharType="separate"/>
      </w:r>
      <w:r w:rsidR="005B7BA7">
        <w:rPr>
          <w:noProof/>
        </w:rPr>
        <w:t>(12, 14, 43, 48, 50)</w:t>
      </w:r>
      <w:r w:rsidR="009859E7">
        <w:fldChar w:fldCharType="end"/>
      </w:r>
      <w:r w:rsidR="48716A03">
        <w:t>.</w:t>
      </w:r>
      <w:r w:rsidR="0097091E">
        <w:t xml:space="preserve"> </w:t>
      </w:r>
      <w:r w:rsidR="407E058D">
        <w:t xml:space="preserve">The </w:t>
      </w:r>
      <w:r w:rsidR="00625916">
        <w:t xml:space="preserve">double </w:t>
      </w:r>
      <w:r w:rsidR="009277F2">
        <w:t>CAACAG CCGCCA</w:t>
      </w:r>
      <w:r w:rsidR="407E058D">
        <w:t xml:space="preserve"> </w:t>
      </w:r>
      <w:r w:rsidR="00625916">
        <w:t>loss allele</w:t>
      </w:r>
      <w:r w:rsidR="006D6448">
        <w:t xml:space="preserve"> </w:t>
      </w:r>
      <w:r w:rsidR="0014739E">
        <w:t xml:space="preserve">also </w:t>
      </w:r>
      <w:r w:rsidR="006D6448">
        <w:t>hastens onset</w:t>
      </w:r>
      <w:r w:rsidR="00D23CA6">
        <w:t xml:space="preserve"> by 10 years in individuals with 40-55 CAG</w:t>
      </w:r>
      <w:r w:rsidR="00CC7342">
        <w:t xml:space="preserve"> range</w:t>
      </w:r>
      <w:r w:rsidR="00091C23">
        <w:fldChar w:fldCharType="begin">
          <w:fldData xml:space="preserve">PEVuZE5vdGU+PENpdGU+PEF1dGhvcj5HZU0tSEQ8L0F1dGhvcj48WWVhcj4yMDI1PC9ZZWFyPjxS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</w:fldData>
        </w:fldChar>
      </w:r>
      <w:r w:rsidR="005B7BA7">
        <w:instrText xml:space="preserve"> ADDIN EN.CITE </w:instrText>
      </w:r>
      <w:r w:rsidR="005B7BA7">
        <w:fldChar w:fldCharType="begin">
          <w:fldData xml:space="preserve">PEVuZE5vdGU+PENpdGU+PEF1dGhvcj5HZU0tSEQ8L0F1dGhvcj48WWVhcj4yMDI1PC9ZZWFyPjxS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</w:fldData>
        </w:fldChar>
      </w:r>
      <w:r w:rsidR="005B7BA7">
        <w:instrText xml:space="preserve"> ADDIN EN.CITE.DATA </w:instrText>
      </w:r>
      <w:r w:rsidR="005B7BA7">
        <w:fldChar w:fldCharType="end"/>
      </w:r>
      <w:r w:rsidR="00091C23">
        <w:fldChar w:fldCharType="separate"/>
      </w:r>
      <w:r w:rsidR="005B7BA7">
        <w:rPr>
          <w:noProof/>
        </w:rPr>
        <w:t>(50)</w:t>
      </w:r>
      <w:r w:rsidR="00091C23">
        <w:fldChar w:fldCharType="end"/>
      </w:r>
      <w:r w:rsidR="00D23CA6">
        <w:t>, and</w:t>
      </w:r>
      <w:r w:rsidR="006D6448">
        <w:t xml:space="preserve"> </w:t>
      </w:r>
      <w:r w:rsidR="00D23CA6">
        <w:t xml:space="preserve">was found to have </w:t>
      </w:r>
      <w:r w:rsidR="00CB2057">
        <w:t>a</w:t>
      </w:r>
      <w:r w:rsidR="00B2764F">
        <w:t xml:space="preserve"> </w:t>
      </w:r>
      <w:r w:rsidR="001C1685">
        <w:t xml:space="preserve">particularly </w:t>
      </w:r>
      <w:r w:rsidR="00CB2057">
        <w:t>notable</w:t>
      </w:r>
      <w:r w:rsidR="00B33DC8">
        <w:t xml:space="preserve"> effect</w:t>
      </w:r>
      <w:r w:rsidR="00B2764F">
        <w:t xml:space="preserve"> </w:t>
      </w:r>
      <w:r w:rsidR="00B33DC8">
        <w:t>in</w:t>
      </w:r>
      <w:r w:rsidR="00B2764F">
        <w:t xml:space="preserve"> carriers of </w:t>
      </w:r>
      <w:r w:rsidR="000D6077">
        <w:t>reduced penetrance alleles with CAG lengths of 36-39</w:t>
      </w:r>
      <w:r w:rsidR="735E223A">
        <w:t xml:space="preserve">, making onset </w:t>
      </w:r>
      <w:r w:rsidR="00313818">
        <w:t xml:space="preserve">an average of </w:t>
      </w:r>
      <w:r w:rsidR="735E223A">
        <w:t>29.1 years earlier than predicted by CAG length alone</w:t>
      </w:r>
      <w:r w:rsidR="00091C23">
        <w:fldChar w:fldCharType="begin">
          <w:fldData xml:space="preserve">PEVuZE5vdGU+PENpdGU+PEF1dGhvcj5XcmlnaHQ8L0F1dGhvcj48WWVhcj4yMDE5PC9ZZWFyPjxS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</w:fldData>
        </w:fldChar>
      </w:r>
      <w:r w:rsidR="00091C23">
        <w:instrText xml:space="preserve"> ADDIN EN.CITE </w:instrText>
      </w:r>
      <w:r w:rsidR="00091C23">
        <w:fldChar w:fldCharType="begin">
          <w:fldData xml:space="preserve">PEVuZE5vdGU+PENpdGU+PEF1dGhvcj5XcmlnaHQ8L0F1dGhvcj48WWVhcj4yMDE5PC9ZZWFyPjxS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</w:fldData>
        </w:fldChar>
      </w:r>
      <w:r w:rsidR="00091C23">
        <w:instrText xml:space="preserve"> ADDIN EN.CITE.DATA </w:instrText>
      </w:r>
      <w:r w:rsidR="00091C23">
        <w:fldChar w:fldCharType="end"/>
      </w:r>
      <w:r w:rsidR="00091C23">
        <w:fldChar w:fldCharType="separate"/>
      </w:r>
      <w:r w:rsidR="00091C23">
        <w:rPr>
          <w:noProof/>
        </w:rPr>
        <w:t>(13)</w:t>
      </w:r>
      <w:r w:rsidR="00091C23">
        <w:fldChar w:fldCharType="end"/>
      </w:r>
      <w:r w:rsidR="00D23CA6">
        <w:t xml:space="preserve">. </w:t>
      </w:r>
      <w:r w:rsidR="000C6A43">
        <w:t xml:space="preserve">This variant is </w:t>
      </w:r>
      <w:r w:rsidR="00326439">
        <w:t xml:space="preserve">found at higher frequency in symptomatic </w:t>
      </w:r>
      <w:r w:rsidR="00DE74B7">
        <w:t xml:space="preserve">than asymptomatic </w:t>
      </w:r>
      <w:r w:rsidR="00326439">
        <w:t xml:space="preserve">subjects in the reduced </w:t>
      </w:r>
      <w:r w:rsidR="00DE74B7">
        <w:t>penetrance</w:t>
      </w:r>
      <w:r w:rsidR="00326439">
        <w:t xml:space="preserve"> range</w:t>
      </w:r>
      <w:r w:rsidR="00DE74B7">
        <w:t xml:space="preserve">, </w:t>
      </w:r>
      <w:r w:rsidR="005A5262">
        <w:t>essentia</w:t>
      </w:r>
      <w:r w:rsidR="00DE74B7">
        <w:t>lly</w:t>
      </w:r>
      <w:r w:rsidR="005A5262">
        <w:t xml:space="preserve"> </w:t>
      </w:r>
      <w:r w:rsidR="00B33DC8">
        <w:t xml:space="preserve">dramatically </w:t>
      </w:r>
      <w:r w:rsidR="005A5262">
        <w:t>increas</w:t>
      </w:r>
      <w:r w:rsidR="003E6E5A">
        <w:t>ing</w:t>
      </w:r>
      <w:r w:rsidR="005A5262">
        <w:t xml:space="preserve"> the penetrance of the </w:t>
      </w:r>
      <w:r w:rsidR="003E6E5A">
        <w:t>CAG 36-39 alleles</w:t>
      </w:r>
      <w:r w:rsidR="00EF57E0">
        <w:t xml:space="preserve"> </w:t>
      </w:r>
      <w:r w:rsidR="00DE74B7">
        <w:fldChar w:fldCharType="begin">
          <w:fldData xml:space="preserve">PEVuZE5vdGU+PENpdGU+PEF1dGhvcj5EYXdzb248L0F1dGhvcj48WWVhcj4yMDI0PC9ZZWFyPjxS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</w:fldData>
        </w:fldChar>
      </w:r>
      <w:r w:rsidR="005B7BA7">
        <w:instrText xml:space="preserve"> ADDIN EN.CITE </w:instrText>
      </w:r>
      <w:r w:rsidR="005B7BA7">
        <w:fldChar w:fldCharType="begin">
          <w:fldData xml:space="preserve">PEVuZE5vdGU+PENpdGU+PEF1dGhvcj5EYXdzb248L0F1dGhvcj48WWVhcj4yMDI0PC9ZZWFyPjxS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</w:fldData>
        </w:fldChar>
      </w:r>
      <w:r w:rsidR="005B7BA7">
        <w:instrText xml:space="preserve"> ADDIN EN.CITE.DATA </w:instrText>
      </w:r>
      <w:r w:rsidR="005B7BA7">
        <w:fldChar w:fldCharType="end"/>
      </w:r>
      <w:r w:rsidR="00DE74B7">
        <w:fldChar w:fldCharType="separate"/>
      </w:r>
      <w:r w:rsidR="005B7BA7">
        <w:rPr>
          <w:noProof/>
        </w:rPr>
        <w:t>(43)</w:t>
      </w:r>
      <w:r w:rsidR="00DE74B7">
        <w:fldChar w:fldCharType="end"/>
      </w:r>
      <w:r w:rsidR="00EF57E0">
        <w:t>.</w:t>
      </w:r>
      <w:r w:rsidR="000E1AE7" w:rsidRPr="000E1AE7">
        <w:t xml:space="preserve"> </w:t>
      </w:r>
      <w:r w:rsidR="000E1AE7">
        <w:lastRenderedPageBreak/>
        <w:t>Extra ‘interrupting’ CAA (or other non-CAG</w:t>
      </w:r>
      <w:r w:rsidR="00A0330E">
        <w:fldChar w:fldCharType="begin">
          <w:fldData xml:space="preserve">PEVuZE5vdGU+PENpdGU+PEF1dGhvcj5NY0FsbGlzdGVyPC9BdXRob3I+PFllYXI+MjAyMjwvWWVh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</w:fldData>
        </w:fldChar>
      </w:r>
      <w:r w:rsidR="0002499F">
        <w:instrText xml:space="preserve"> ADDIN EN.CITE </w:instrText>
      </w:r>
      <w:r w:rsidR="0002499F">
        <w:fldChar w:fldCharType="begin">
          <w:fldData xml:space="preserve">PEVuZE5vdGU+PENpdGU+PEF1dGhvcj5NY0FsbGlzdGVyPC9BdXRob3I+PFllYXI+MjAyMjwvWWVh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</w:fldData>
        </w:fldChar>
      </w:r>
      <w:r w:rsidR="0002499F">
        <w:instrText xml:space="preserve"> ADDIN EN.CITE.DATA </w:instrText>
      </w:r>
      <w:r w:rsidR="0002499F">
        <w:fldChar w:fldCharType="end"/>
      </w:r>
      <w:r w:rsidR="00A0330E">
        <w:fldChar w:fldCharType="separate"/>
      </w:r>
      <w:r w:rsidR="0002499F">
        <w:rPr>
          <w:noProof/>
        </w:rPr>
        <w:t>(14)</w:t>
      </w:r>
      <w:r w:rsidR="00A0330E">
        <w:fldChar w:fldCharType="end"/>
      </w:r>
      <w:r w:rsidR="000E1AE7">
        <w:t xml:space="preserve">) codons in this region are associated with later onset disease, </w:t>
      </w:r>
      <w:r w:rsidR="00904F83">
        <w:t xml:space="preserve">with the most recent </w:t>
      </w:r>
      <w:proofErr w:type="spellStart"/>
      <w:r w:rsidR="00904F83">
        <w:t>GeM</w:t>
      </w:r>
      <w:proofErr w:type="spellEnd"/>
      <w:r w:rsidR="00904F83">
        <w:t xml:space="preserve"> consortium analysis finding that the CAACAG duplication was associated with 3.7 years delayed onset</w:t>
      </w:r>
      <w:r w:rsidR="000E1AE7">
        <w:t xml:space="preserve"> </w:t>
      </w:r>
      <w:r w:rsidR="000E1AE7">
        <w:fldChar w:fldCharType="begin">
          <w:fldData xml:space="preserve">PEVuZE5vdGU+PENpdGU+PEF1dGhvcj5DaW9zaTwvQXV0aG9yPjxZZWFyPjIwMTk8L1llYXI+PFJl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</w:fldData>
        </w:fldChar>
      </w:r>
      <w:r w:rsidR="005B7BA7">
        <w:instrText xml:space="preserve"> ADDIN EN.CITE </w:instrText>
      </w:r>
      <w:r w:rsidR="005B7BA7">
        <w:fldChar w:fldCharType="begin">
          <w:fldData xml:space="preserve">PEVuZE5vdGU+PENpdGU+PEF1dGhvcj5DaW9zaTwvQXV0aG9yPjxZZWFyPjIwMTk8L1llYXI+PFJl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</w:fldData>
        </w:fldChar>
      </w:r>
      <w:r w:rsidR="005B7BA7">
        <w:instrText xml:space="preserve"> ADDIN EN.CITE.DATA </w:instrText>
      </w:r>
      <w:r w:rsidR="005B7BA7">
        <w:fldChar w:fldCharType="end"/>
      </w:r>
      <w:r w:rsidR="000E1AE7">
        <w:fldChar w:fldCharType="separate"/>
      </w:r>
      <w:r w:rsidR="005B7BA7">
        <w:rPr>
          <w:noProof/>
        </w:rPr>
        <w:t>(10, 12, 13, 43, 49, 50)</w:t>
      </w:r>
      <w:r w:rsidR="000E1AE7">
        <w:fldChar w:fldCharType="end"/>
      </w:r>
      <w:r w:rsidR="000E1AE7">
        <w:t>.</w:t>
      </w:r>
    </w:p>
    <w:p w14:paraId="00278C60" w14:textId="6EF57966" w:rsidR="002D0DA9" w:rsidRDefault="002D0DA9" w:rsidP="00CD69D7">
      <w:pPr>
        <w:spacing w:after="120" w:line="480" w:lineRule="auto"/>
      </w:pPr>
      <w:r>
        <w:t xml:space="preserve">A recent study was able to differentiate canonical from non-canonical CAG repeat region sequences with tethered repeat primed-PCR based on differential binding of the reverse primer to different alleles: if replicated, this method could be used to identify subjects requiring further sequence confirmation </w:t>
      </w:r>
      <w:r>
        <w:fldChar w:fldCharType="begin">
          <w:fldData xml:space="preserve">PEVuZE5vdGU+PENpdGU+PEF1dGhvcj5GaW5kbGF5IEJsYWNrPC9BdXRob3I+PFllYXI+MjAyNDwv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</w:fldData>
        </w:fldChar>
      </w:r>
      <w:r w:rsidR="005B7BA7">
        <w:instrText xml:space="preserve"> ADDIN EN.CITE </w:instrText>
      </w:r>
      <w:r w:rsidR="005B7BA7">
        <w:fldChar w:fldCharType="begin">
          <w:fldData xml:space="preserve">PEVuZE5vdGU+PENpdGU+PEF1dGhvcj5GaW5kbGF5IEJsYWNrPC9BdXRob3I+PFllYXI+MjAyNDwv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</w:fldData>
        </w:fldChar>
      </w:r>
      <w:r w:rsidR="005B7BA7">
        <w:instrText xml:space="preserve"> ADDIN EN.CITE.DATA </w:instrText>
      </w:r>
      <w:r w:rsidR="005B7BA7">
        <w:fldChar w:fldCharType="end"/>
      </w:r>
      <w:r>
        <w:fldChar w:fldCharType="separate"/>
      </w:r>
      <w:r w:rsidR="005B7BA7">
        <w:rPr>
          <w:noProof/>
        </w:rPr>
        <w:t>(51)</w:t>
      </w:r>
      <w:r>
        <w:fldChar w:fldCharType="end"/>
      </w:r>
      <w:r>
        <w:t>.</w:t>
      </w:r>
    </w:p>
    <w:p w14:paraId="0118B57C" w14:textId="652D3CEE" w:rsidR="006B0317" w:rsidRPr="00DB53CD" w:rsidRDefault="002221F3" w:rsidP="00CD69D7">
      <w:pPr>
        <w:spacing w:after="120" w:line="480" w:lineRule="auto"/>
      </w:pPr>
      <w:r>
        <w:t xml:space="preserve">Although </w:t>
      </w:r>
      <w:r w:rsidR="00B6190E">
        <w:t xml:space="preserve">high-depth </w:t>
      </w:r>
      <w:r w:rsidR="00B6190E" w:rsidRPr="000F42BE">
        <w:rPr>
          <w:i/>
          <w:iCs/>
        </w:rPr>
        <w:t>HTT</w:t>
      </w:r>
      <w:r w:rsidR="00B6190E">
        <w:t xml:space="preserve"> repeat tract sequencing </w:t>
      </w:r>
      <w:r w:rsidR="00BF70E1">
        <w:t xml:space="preserve">could provide highly accurate measures of CAG length and locus sequence, it </w:t>
      </w:r>
      <w:r w:rsidR="009646D7">
        <w:t xml:space="preserve">may </w:t>
      </w:r>
      <w:r w:rsidR="00C3304E">
        <w:t xml:space="preserve">also come with </w:t>
      </w:r>
      <w:r w:rsidR="00361CE2">
        <w:t xml:space="preserve">added </w:t>
      </w:r>
      <w:r w:rsidR="00C3304E">
        <w:t xml:space="preserve">costs </w:t>
      </w:r>
      <w:r w:rsidR="003B3388">
        <w:t>and bioinformatic requirements</w:t>
      </w:r>
      <w:r w:rsidR="0070384D">
        <w:t xml:space="preserve"> for genetic testing services</w:t>
      </w:r>
      <w:r w:rsidR="00973DAC">
        <w:t>. To balance</w:t>
      </w:r>
      <w:r w:rsidR="006B0317">
        <w:t xml:space="preserve"> accuracy of information, time</w:t>
      </w:r>
      <w:r w:rsidR="00B33DC8">
        <w:t>-</w:t>
      </w:r>
      <w:r w:rsidR="006B0317">
        <w:t>to</w:t>
      </w:r>
      <w:r w:rsidR="00B33DC8">
        <w:t>-</w:t>
      </w:r>
      <w:r w:rsidR="006B0317">
        <w:t xml:space="preserve">results and cost effectiveness in </w:t>
      </w:r>
      <w:r w:rsidR="00B33DC8">
        <w:t>a</w:t>
      </w:r>
      <w:r w:rsidR="006B0317">
        <w:t xml:space="preserve"> real</w:t>
      </w:r>
      <w:r w:rsidR="00B33DC8">
        <w:t>-</w:t>
      </w:r>
      <w:r w:rsidR="006B0317">
        <w:t>world clinical setting, we propose the medium-term development of a pragmatic two</w:t>
      </w:r>
      <w:r w:rsidR="002022D0">
        <w:t>-</w:t>
      </w:r>
      <w:r w:rsidR="006B0317">
        <w:t xml:space="preserve">step approach to predictive testing (Table </w:t>
      </w:r>
      <w:r w:rsidR="00564EF7">
        <w:t>2</w:t>
      </w:r>
      <w:r w:rsidR="006B0317">
        <w:t>)</w:t>
      </w:r>
      <w:r w:rsidR="0027476D">
        <w:t>,</w:t>
      </w:r>
      <w:r w:rsidR="00236410">
        <w:t xml:space="preserve"> building in the appropriate counselling and consent processes</w:t>
      </w:r>
      <w:r w:rsidR="006B0317">
        <w:t xml:space="preserve">. Initial PCR and </w:t>
      </w:r>
      <w:proofErr w:type="gramStart"/>
      <w:r w:rsidR="006B0317">
        <w:t>electrophoresis based</w:t>
      </w:r>
      <w:proofErr w:type="gramEnd"/>
      <w:r w:rsidR="006B0317">
        <w:t xml:space="preserve"> fragment analysis will give a sufficiently accurate CAG length in ~90% of cases and can be reported back to individuals within a few weeks. For those with 3</w:t>
      </w:r>
      <w:r w:rsidR="00F91281">
        <w:t>5</w:t>
      </w:r>
      <w:r w:rsidR="006B0317">
        <w:t xml:space="preserve">-42 CAGs by fragment analysis, we propose a secondary level of analysis based on </w:t>
      </w:r>
      <w:r w:rsidR="00B33DC8">
        <w:t xml:space="preserve">short-read </w:t>
      </w:r>
      <w:r w:rsidR="00850DE5">
        <w:t xml:space="preserve">next generation </w:t>
      </w:r>
      <w:r w:rsidR="006B0317">
        <w:t>sequencing</w:t>
      </w:r>
      <w:r w:rsidR="00CE315D">
        <w:t xml:space="preserve"> </w:t>
      </w:r>
      <w:r w:rsidR="00850DE5">
        <w:t xml:space="preserve">(for example </w:t>
      </w:r>
      <w:proofErr w:type="spellStart"/>
      <w:r w:rsidR="00850DE5">
        <w:t>MiSeq</w:t>
      </w:r>
      <w:proofErr w:type="spellEnd"/>
      <w:r w:rsidR="00850DE5">
        <w:t xml:space="preserve">) </w:t>
      </w:r>
      <w:proofErr w:type="gramStart"/>
      <w:r w:rsidR="00CE315D">
        <w:t>in order to</w:t>
      </w:r>
      <w:proofErr w:type="gramEnd"/>
      <w:r w:rsidR="00CE315D">
        <w:t xml:space="preserve"> </w:t>
      </w:r>
      <w:r w:rsidR="003F7A79">
        <w:t xml:space="preserve">accurately </w:t>
      </w:r>
      <w:r w:rsidR="00700ECF">
        <w:t>determine</w:t>
      </w:r>
      <w:r w:rsidR="002A72DA">
        <w:t xml:space="preserve"> CAG length and </w:t>
      </w:r>
      <w:r w:rsidR="003F7A79">
        <w:t xml:space="preserve">to </w:t>
      </w:r>
      <w:r w:rsidR="00CE315D">
        <w:t>identify subjects</w:t>
      </w:r>
      <w:r w:rsidR="00302633">
        <w:t xml:space="preserve"> with sequence variants which </w:t>
      </w:r>
      <w:r w:rsidR="00700ECF">
        <w:t>a</w:t>
      </w:r>
      <w:r w:rsidR="00302633">
        <w:t xml:space="preserve">ffect </w:t>
      </w:r>
      <w:r w:rsidR="00382749">
        <w:t xml:space="preserve">onset and </w:t>
      </w:r>
      <w:r w:rsidR="00302633">
        <w:t>penetrance</w:t>
      </w:r>
      <w:r w:rsidR="00B33DC8">
        <w:t>. P</w:t>
      </w:r>
      <w:r w:rsidR="006B0317">
        <w:t xml:space="preserve">rotocols </w:t>
      </w:r>
      <w:r w:rsidR="00B33DC8">
        <w:t xml:space="preserve">that are being developed to </w:t>
      </w:r>
      <w:r w:rsidR="00F75428">
        <w:t xml:space="preserve">genotype </w:t>
      </w:r>
      <w:r w:rsidR="00B33DC8">
        <w:t xml:space="preserve">repeat </w:t>
      </w:r>
      <w:r w:rsidR="00E67C7D">
        <w:t xml:space="preserve">sequences </w:t>
      </w:r>
      <w:r w:rsidR="00B33DC8">
        <w:t xml:space="preserve">from </w:t>
      </w:r>
      <w:r w:rsidR="00232736">
        <w:t>long-read</w:t>
      </w:r>
      <w:r w:rsidR="006B0317">
        <w:t xml:space="preserve"> or whole genome sequencing </w:t>
      </w:r>
      <w:r w:rsidR="00B33DC8">
        <w:t xml:space="preserve">data </w:t>
      </w:r>
      <w:r w:rsidR="006B0317">
        <w:t>may be options</w:t>
      </w:r>
      <w:r w:rsidR="00A7382F">
        <w:t xml:space="preserve"> to identify sequence variants</w:t>
      </w:r>
      <w:r w:rsidR="006B0317">
        <w:t xml:space="preserve"> in the future</w:t>
      </w:r>
      <w:r w:rsidR="00A711AF">
        <w:t xml:space="preserve"> </w:t>
      </w:r>
      <w:r w:rsidR="00C820B8">
        <w:fldChar w:fldCharType="begin">
          <w:fldData xml:space="preserve">PEVuZE5vdGU+PENpdGU+PEF1dGhvcj5JYmHDsWV6PC9BdXRob3I+PFllYXI+MjAyMjwvWWVhcj48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</w:fldData>
        </w:fldChar>
      </w:r>
      <w:r w:rsidR="005B7BA7">
        <w:instrText xml:space="preserve"> ADDIN EN.CITE </w:instrText>
      </w:r>
      <w:r w:rsidR="005B7BA7">
        <w:fldChar w:fldCharType="begin">
          <w:fldData xml:space="preserve">PEVuZE5vdGU+PENpdGU+PEF1dGhvcj5JYmHDsWV6PC9BdXRob3I+PFllYXI+MjAyMjwvWWVhcj48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</w:fldData>
        </w:fldChar>
      </w:r>
      <w:r w:rsidR="005B7BA7">
        <w:instrText xml:space="preserve"> ADDIN EN.CITE.DATA </w:instrText>
      </w:r>
      <w:r w:rsidR="005B7BA7">
        <w:fldChar w:fldCharType="end"/>
      </w:r>
      <w:r w:rsidR="00C820B8">
        <w:fldChar w:fldCharType="separate"/>
      </w:r>
      <w:r w:rsidR="005B7BA7">
        <w:rPr>
          <w:noProof/>
        </w:rPr>
        <w:t>(30, 52-54)</w:t>
      </w:r>
      <w:r w:rsidR="00C820B8">
        <w:fldChar w:fldCharType="end"/>
      </w:r>
      <w:r w:rsidR="006B0317">
        <w:t xml:space="preserve"> </w:t>
      </w:r>
      <w:r w:rsidR="006B0317">
        <w:fldChar w:fldCharType="begin">
          <w:fldData xml:space="preserve">PEVuZE5vdGU+PENpdGU+PEF1dGhvcj5DaW9zaTwvQXV0aG9yPjxZZWFyPjIwMTg8L1llYXI+PFJl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=
</w:fldData>
        </w:fldChar>
      </w:r>
      <w:r w:rsidR="005B7BA7">
        <w:instrText xml:space="preserve"> ADDIN EN.CITE </w:instrText>
      </w:r>
      <w:r w:rsidR="005B7BA7">
        <w:fldChar w:fldCharType="begin">
          <w:fldData xml:space="preserve">PEVuZE5vdGU+PENpdGU+PEF1dGhvcj5DaW9zaTwvQXV0aG9yPjxZZWFyPjIwMTg8L1llYXI+PFJl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=
</w:fldData>
        </w:fldChar>
      </w:r>
      <w:r w:rsidR="005B7BA7">
        <w:instrText xml:space="preserve"> ADDIN EN.CITE.DATA </w:instrText>
      </w:r>
      <w:r w:rsidR="005B7BA7">
        <w:fldChar w:fldCharType="end"/>
      </w:r>
      <w:r w:rsidR="006B0317">
        <w:fldChar w:fldCharType="separate"/>
      </w:r>
      <w:r w:rsidR="005B7BA7">
        <w:rPr>
          <w:noProof/>
        </w:rPr>
        <w:t>(30, 41, 55)</w:t>
      </w:r>
      <w:r w:rsidR="006B0317">
        <w:fldChar w:fldCharType="end"/>
      </w:r>
      <w:r w:rsidR="006B0317">
        <w:t>.</w:t>
      </w:r>
    </w:p>
    <w:p w14:paraId="0A74E575" w14:textId="77777777" w:rsidR="00073463" w:rsidRDefault="00073463" w:rsidP="00CD69D7">
      <w:pPr>
        <w:spacing w:after="120" w:line="480" w:lineRule="auto"/>
      </w:pPr>
    </w:p>
    <w:p w14:paraId="13CE0E87" w14:textId="7D3FADE4" w:rsidR="00F545B4" w:rsidRDefault="3C909A35" w:rsidP="00CD69D7">
      <w:pPr>
        <w:pStyle w:val="ListParagraph"/>
        <w:numPr>
          <w:ilvl w:val="0"/>
          <w:numId w:val="7"/>
        </w:numPr>
        <w:spacing w:after="120" w:line="480" w:lineRule="auto"/>
        <w:rPr>
          <w:b/>
          <w:bCs/>
          <w:i/>
          <w:iCs/>
        </w:rPr>
      </w:pPr>
      <w:r w:rsidRPr="7FB90E5B">
        <w:rPr>
          <w:b/>
          <w:bCs/>
        </w:rPr>
        <w:t xml:space="preserve">Application of </w:t>
      </w:r>
      <w:r w:rsidR="00B509D4" w:rsidRPr="00CF6174">
        <w:rPr>
          <w:b/>
          <w:bCs/>
          <w:i/>
          <w:iCs/>
        </w:rPr>
        <w:t>trans</w:t>
      </w:r>
      <w:r w:rsidR="004542B6">
        <w:rPr>
          <w:b/>
          <w:bCs/>
        </w:rPr>
        <w:t>-acting</w:t>
      </w:r>
      <w:r w:rsidR="00B509D4">
        <w:rPr>
          <w:b/>
          <w:bCs/>
        </w:rPr>
        <w:t xml:space="preserve"> variants: </w:t>
      </w:r>
      <w:r w:rsidRPr="7FB90E5B">
        <w:rPr>
          <w:b/>
          <w:bCs/>
        </w:rPr>
        <w:t xml:space="preserve">genetic information away from the </w:t>
      </w:r>
      <w:r w:rsidRPr="7FB90E5B">
        <w:rPr>
          <w:b/>
          <w:bCs/>
          <w:i/>
          <w:iCs/>
        </w:rPr>
        <w:t xml:space="preserve">huntingtin </w:t>
      </w:r>
      <w:r w:rsidRPr="7FB90E5B">
        <w:rPr>
          <w:b/>
          <w:bCs/>
        </w:rPr>
        <w:t>CAG repeat</w:t>
      </w:r>
      <w:r w:rsidR="00B509D4">
        <w:rPr>
          <w:b/>
          <w:bCs/>
        </w:rPr>
        <w:t xml:space="preserve"> which may influence HD onset</w:t>
      </w:r>
    </w:p>
    <w:p w14:paraId="584199BC" w14:textId="6D3D7EF7" w:rsidR="0063519F" w:rsidRDefault="4D0FB352" w:rsidP="00CD69D7">
      <w:pPr>
        <w:spacing w:after="120" w:line="480" w:lineRule="auto"/>
        <w:ind w:left="-20" w:right="-20"/>
        <w:jc w:val="both"/>
        <w:rPr>
          <w:rFonts w:ascii="Calibri" w:eastAsia="Calibri" w:hAnsi="Calibri" w:cs="Calibri"/>
        </w:rPr>
      </w:pPr>
      <w:r w:rsidRPr="7FB90E5B">
        <w:rPr>
          <w:rFonts w:ascii="Calibri" w:eastAsia="Calibri" w:hAnsi="Calibri" w:cs="Calibri"/>
          <w:color w:val="000000" w:themeColor="text1"/>
        </w:rPr>
        <w:t>A series of genetic studies have identified variants away from the</w:t>
      </w:r>
      <w:r w:rsidR="004542B6">
        <w:rPr>
          <w:rFonts w:ascii="Calibri" w:eastAsia="Calibri" w:hAnsi="Calibri" w:cs="Calibri"/>
          <w:color w:val="000000" w:themeColor="text1"/>
        </w:rPr>
        <w:t xml:space="preserve"> </w:t>
      </w:r>
      <w:r w:rsidR="004542B6" w:rsidRPr="00CF6174">
        <w:rPr>
          <w:rFonts w:ascii="Calibri" w:eastAsia="Calibri" w:hAnsi="Calibri" w:cs="Calibri"/>
          <w:i/>
          <w:iCs/>
          <w:color w:val="000000" w:themeColor="text1"/>
        </w:rPr>
        <w:t>HTT</w:t>
      </w:r>
      <w:r w:rsidRPr="7FB90E5B">
        <w:rPr>
          <w:rFonts w:ascii="Calibri" w:eastAsia="Calibri" w:hAnsi="Calibri" w:cs="Calibri"/>
          <w:color w:val="000000" w:themeColor="text1"/>
        </w:rPr>
        <w:t xml:space="preserve"> gene which are associated with variation in onset, progression and other phenotypes in HD</w:t>
      </w:r>
      <w:r w:rsidR="1A6735C9" w:rsidRPr="7FB90E5B">
        <w:rPr>
          <w:rFonts w:ascii="Calibri" w:eastAsia="Calibri" w:hAnsi="Calibri" w:cs="Calibri"/>
          <w:color w:val="000000" w:themeColor="text1"/>
        </w:rPr>
        <w:t xml:space="preserve"> </w:t>
      </w:r>
      <w:r w:rsidRPr="7FB90E5B">
        <w:rPr>
          <w:rFonts w:ascii="Calibri" w:eastAsia="Calibri" w:hAnsi="Calibri" w:cs="Calibri"/>
          <w:color w:val="000000" w:themeColor="text1"/>
        </w:rPr>
        <w:t>(</w:t>
      </w:r>
      <w:r w:rsidR="001A472C">
        <w:rPr>
          <w:rFonts w:ascii="Calibri" w:eastAsia="Calibri" w:hAnsi="Calibri" w:cs="Calibri"/>
          <w:color w:val="000000" w:themeColor="text1"/>
        </w:rPr>
        <w:t xml:space="preserve"> </w:t>
      </w:r>
      <w:r w:rsidR="00616393">
        <w:rPr>
          <w:rFonts w:ascii="Calibri" w:eastAsia="Calibri" w:hAnsi="Calibri" w:cs="Calibri"/>
          <w:color w:val="000000" w:themeColor="text1"/>
        </w:rPr>
        <w:fldChar w:fldCharType="begin">
          <w:fldData xml:space="preserve">PEVuZE5vdGU+PENpdGU+PEF1dGhvcj5HZU0tSEQtQ29uc29ydGl1bTwvQXV0aG9yPjxZZWFyPjIw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1MTYtMjY8L3BhZ2VzPjx2b2x1bWU+MTYy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</w:fldData>
        </w:fldChar>
      </w:r>
      <w:r w:rsidR="005B7BA7">
        <w:rPr>
          <w:rFonts w:ascii="Calibri" w:eastAsia="Calibri" w:hAnsi="Calibri" w:cs="Calibri"/>
          <w:color w:val="000000" w:themeColor="text1"/>
        </w:rPr>
        <w:instrText xml:space="preserve"> ADDIN EN.CITE </w:instrText>
      </w:r>
      <w:r w:rsidR="005B7BA7">
        <w:rPr>
          <w:rFonts w:ascii="Calibri" w:eastAsia="Calibri" w:hAnsi="Calibri" w:cs="Calibri"/>
          <w:color w:val="000000" w:themeColor="text1"/>
        </w:rPr>
        <w:fldChar w:fldCharType="begin">
          <w:fldData xml:space="preserve">PEVuZE5vdGU+PENpdGU+PEF1dGhvcj5HZU0tSEQtQ29uc29ydGl1bTwvQXV0aG9yPjxZZWFyPjIw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1MTYtMjY8L3BhZ2VzPjx2b2x1bWU+MTYy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</w:fldData>
        </w:fldChar>
      </w:r>
      <w:r w:rsidR="005B7BA7">
        <w:rPr>
          <w:rFonts w:ascii="Calibri" w:eastAsia="Calibri" w:hAnsi="Calibri" w:cs="Calibri"/>
          <w:color w:val="000000" w:themeColor="text1"/>
        </w:rPr>
        <w:instrText xml:space="preserve"> ADDIN EN.CITE.DATA </w:instrText>
      </w:r>
      <w:r w:rsidR="005B7BA7">
        <w:rPr>
          <w:rFonts w:ascii="Calibri" w:eastAsia="Calibri" w:hAnsi="Calibri" w:cs="Calibri"/>
          <w:color w:val="000000" w:themeColor="text1"/>
        </w:rPr>
      </w:r>
      <w:r w:rsidR="005B7BA7">
        <w:rPr>
          <w:rFonts w:ascii="Calibri" w:eastAsia="Calibri" w:hAnsi="Calibri" w:cs="Calibri"/>
          <w:color w:val="000000" w:themeColor="text1"/>
        </w:rPr>
        <w:fldChar w:fldCharType="end"/>
      </w:r>
      <w:r w:rsidR="00616393">
        <w:rPr>
          <w:rFonts w:ascii="Calibri" w:eastAsia="Calibri" w:hAnsi="Calibri" w:cs="Calibri"/>
          <w:color w:val="000000" w:themeColor="text1"/>
        </w:rPr>
      </w:r>
      <w:r w:rsidR="00616393">
        <w:rPr>
          <w:rFonts w:ascii="Calibri" w:eastAsia="Calibri" w:hAnsi="Calibri" w:cs="Calibri"/>
          <w:color w:val="000000" w:themeColor="text1"/>
        </w:rPr>
        <w:fldChar w:fldCharType="separate"/>
      </w:r>
      <w:r w:rsidR="005B7BA7">
        <w:rPr>
          <w:rFonts w:ascii="Calibri" w:eastAsia="Calibri" w:hAnsi="Calibri" w:cs="Calibri"/>
          <w:noProof/>
          <w:color w:val="000000" w:themeColor="text1"/>
        </w:rPr>
        <w:t>(8, 10, 11, 14, 50, 56)</w:t>
      </w:r>
      <w:r w:rsidR="00616393">
        <w:rPr>
          <w:rFonts w:ascii="Calibri" w:eastAsia="Calibri" w:hAnsi="Calibri" w:cs="Calibri"/>
          <w:color w:val="000000" w:themeColor="text1"/>
        </w:rPr>
        <w:fldChar w:fldCharType="end"/>
      </w:r>
      <w:r w:rsidRPr="7FB90E5B">
        <w:rPr>
          <w:rFonts w:ascii="Calibri" w:eastAsia="Calibri" w:hAnsi="Calibri" w:cs="Calibri"/>
          <w:color w:val="000000" w:themeColor="text1"/>
        </w:rPr>
        <w:t>).</w:t>
      </w:r>
      <w:r w:rsidR="0097091E">
        <w:rPr>
          <w:rFonts w:ascii="Calibri" w:eastAsia="Calibri" w:hAnsi="Calibri" w:cs="Calibri"/>
          <w:color w:val="000000" w:themeColor="text1"/>
        </w:rPr>
        <w:t xml:space="preserve"> </w:t>
      </w:r>
      <w:r w:rsidRPr="7FB90E5B">
        <w:rPr>
          <w:rFonts w:ascii="Calibri" w:eastAsia="Calibri" w:hAnsi="Calibri" w:cs="Calibri"/>
          <w:color w:val="000000" w:themeColor="text1"/>
        </w:rPr>
        <w:t xml:space="preserve">Many of these variants occur </w:t>
      </w:r>
      <w:r w:rsidR="0012454B">
        <w:rPr>
          <w:rFonts w:ascii="Calibri" w:eastAsia="Calibri" w:hAnsi="Calibri" w:cs="Calibri"/>
          <w:color w:val="000000" w:themeColor="text1"/>
        </w:rPr>
        <w:t>at loci containing</w:t>
      </w:r>
      <w:r w:rsidRPr="7FB90E5B">
        <w:rPr>
          <w:rFonts w:ascii="Calibri" w:eastAsia="Calibri" w:hAnsi="Calibri" w:cs="Calibri"/>
          <w:color w:val="000000" w:themeColor="text1"/>
        </w:rPr>
        <w:t xml:space="preserve"> DNA repair genes such as </w:t>
      </w:r>
      <w:r w:rsidRPr="7FB90E5B">
        <w:rPr>
          <w:rFonts w:ascii="Calibri" w:eastAsia="Calibri" w:hAnsi="Calibri" w:cs="Calibri"/>
          <w:i/>
          <w:iCs/>
          <w:color w:val="000000" w:themeColor="text1"/>
        </w:rPr>
        <w:t>FAN1, MSH3, MLH1, PMS2, PMS1</w:t>
      </w:r>
      <w:r w:rsidR="00EB5E8D">
        <w:rPr>
          <w:rFonts w:ascii="Calibri" w:eastAsia="Calibri" w:hAnsi="Calibri" w:cs="Calibri"/>
          <w:i/>
          <w:iCs/>
          <w:color w:val="000000" w:themeColor="text1"/>
        </w:rPr>
        <w:t xml:space="preserve"> </w:t>
      </w:r>
      <w:r w:rsidR="00EB5E8D">
        <w:rPr>
          <w:rFonts w:ascii="Calibri" w:eastAsia="Calibri" w:hAnsi="Calibri" w:cs="Calibri"/>
          <w:color w:val="000000" w:themeColor="text1"/>
        </w:rPr>
        <w:t>and</w:t>
      </w:r>
      <w:r w:rsidRPr="7FB90E5B">
        <w:rPr>
          <w:rFonts w:ascii="Calibri" w:eastAsia="Calibri" w:hAnsi="Calibri" w:cs="Calibri"/>
          <w:i/>
          <w:iCs/>
          <w:color w:val="000000" w:themeColor="text1"/>
        </w:rPr>
        <w:t xml:space="preserve"> LIG1</w:t>
      </w:r>
      <w:r w:rsidRPr="7FB90E5B">
        <w:rPr>
          <w:rFonts w:ascii="Calibri" w:eastAsia="Calibri" w:hAnsi="Calibri" w:cs="Calibri"/>
          <w:color w:val="000000" w:themeColor="text1"/>
        </w:rPr>
        <w:t>.</w:t>
      </w:r>
      <w:r w:rsidR="0097091E">
        <w:rPr>
          <w:rFonts w:ascii="Calibri" w:eastAsia="Calibri" w:hAnsi="Calibri" w:cs="Calibri"/>
          <w:color w:val="000000" w:themeColor="text1"/>
        </w:rPr>
        <w:t xml:space="preserve"> </w:t>
      </w:r>
      <w:r w:rsidR="00C36219">
        <w:rPr>
          <w:rFonts w:ascii="Calibri" w:eastAsia="Calibri" w:hAnsi="Calibri" w:cs="Calibri"/>
          <w:color w:val="000000" w:themeColor="text1"/>
        </w:rPr>
        <w:lastRenderedPageBreak/>
        <w:t>At least some of these</w:t>
      </w:r>
      <w:r w:rsidR="00B021A2">
        <w:rPr>
          <w:rFonts w:ascii="Calibri" w:eastAsia="Calibri" w:hAnsi="Calibri" w:cs="Calibri"/>
          <w:color w:val="000000" w:themeColor="text1"/>
        </w:rPr>
        <w:t xml:space="preserve"> (e.g.</w:t>
      </w:r>
      <w:r w:rsidR="00C36219">
        <w:rPr>
          <w:rFonts w:ascii="Calibri" w:eastAsia="Calibri" w:hAnsi="Calibri" w:cs="Calibri"/>
          <w:color w:val="000000" w:themeColor="text1"/>
        </w:rPr>
        <w:t xml:space="preserve"> </w:t>
      </w:r>
      <w:r w:rsidR="00C36219" w:rsidRPr="00B562BF">
        <w:rPr>
          <w:rFonts w:ascii="Calibri" w:eastAsia="Calibri" w:hAnsi="Calibri" w:cs="Calibri"/>
          <w:i/>
          <w:iCs/>
          <w:color w:val="000000" w:themeColor="text1"/>
        </w:rPr>
        <w:t>MSH3, MLH3, PMS2, FAN1</w:t>
      </w:r>
      <w:r w:rsidR="00B021A2">
        <w:rPr>
          <w:rFonts w:ascii="Calibri" w:eastAsia="Calibri" w:hAnsi="Calibri" w:cs="Calibri"/>
          <w:color w:val="000000" w:themeColor="text1"/>
        </w:rPr>
        <w:t xml:space="preserve">) </w:t>
      </w:r>
      <w:r w:rsidR="00C36219">
        <w:rPr>
          <w:rFonts w:ascii="Calibri" w:eastAsia="Calibri" w:hAnsi="Calibri" w:cs="Calibri"/>
          <w:color w:val="000000" w:themeColor="text1"/>
        </w:rPr>
        <w:t xml:space="preserve">modify the rate of </w:t>
      </w:r>
      <w:r w:rsidRPr="7FB90E5B">
        <w:rPr>
          <w:rFonts w:ascii="Calibri" w:eastAsia="Calibri" w:hAnsi="Calibri" w:cs="Calibri"/>
          <w:color w:val="000000" w:themeColor="text1"/>
        </w:rPr>
        <w:t xml:space="preserve">expansion of the </w:t>
      </w:r>
      <w:r w:rsidR="004542B6">
        <w:rPr>
          <w:rFonts w:ascii="Calibri" w:eastAsia="Calibri" w:hAnsi="Calibri" w:cs="Calibri"/>
          <w:i/>
          <w:iCs/>
          <w:color w:val="000000" w:themeColor="text1"/>
        </w:rPr>
        <w:t>HTT</w:t>
      </w:r>
      <w:r w:rsidR="004542B6" w:rsidRPr="7FB90E5B">
        <w:rPr>
          <w:rFonts w:ascii="Calibri" w:eastAsia="Calibri" w:hAnsi="Calibri" w:cs="Calibri"/>
          <w:i/>
          <w:iCs/>
          <w:color w:val="000000" w:themeColor="text1"/>
        </w:rPr>
        <w:t xml:space="preserve"> </w:t>
      </w:r>
      <w:r w:rsidRPr="7FB90E5B">
        <w:rPr>
          <w:rFonts w:ascii="Calibri" w:eastAsia="Calibri" w:hAnsi="Calibri" w:cs="Calibri"/>
          <w:color w:val="000000" w:themeColor="text1"/>
        </w:rPr>
        <w:t xml:space="preserve">CAG repeat tract in somatic cells over a person’s </w:t>
      </w:r>
      <w:r w:rsidR="00D34EFD" w:rsidRPr="7FB90E5B">
        <w:rPr>
          <w:rFonts w:ascii="Calibri" w:eastAsia="Calibri" w:hAnsi="Calibri" w:cs="Calibri"/>
          <w:color w:val="000000" w:themeColor="text1"/>
        </w:rPr>
        <w:t>lifetime</w:t>
      </w:r>
      <w:r w:rsidRPr="7FB90E5B">
        <w:rPr>
          <w:rFonts w:ascii="Calibri" w:eastAsia="Calibri" w:hAnsi="Calibri" w:cs="Calibri"/>
          <w:color w:val="000000" w:themeColor="text1"/>
        </w:rPr>
        <w:t xml:space="preserve">: more somatic expansion </w:t>
      </w:r>
      <w:r w:rsidR="004542B6">
        <w:rPr>
          <w:rFonts w:ascii="Calibri" w:eastAsia="Calibri" w:hAnsi="Calibri" w:cs="Calibri"/>
          <w:color w:val="000000" w:themeColor="text1"/>
        </w:rPr>
        <w:t>being</w:t>
      </w:r>
      <w:r w:rsidRPr="7FB90E5B">
        <w:rPr>
          <w:rFonts w:ascii="Calibri" w:eastAsia="Calibri" w:hAnsi="Calibri" w:cs="Calibri"/>
          <w:color w:val="000000" w:themeColor="text1"/>
        </w:rPr>
        <w:t xml:space="preserve"> associated with earlier onset and faster disease progression</w:t>
      </w:r>
      <w:r w:rsidR="0097091E">
        <w:rPr>
          <w:rFonts w:ascii="Calibri" w:eastAsia="Calibri" w:hAnsi="Calibri" w:cs="Calibri"/>
          <w:color w:val="000000" w:themeColor="text1"/>
        </w:rPr>
        <w:t xml:space="preserve"> </w:t>
      </w:r>
      <w:r w:rsidRPr="7FB90E5B">
        <w:rPr>
          <w:rFonts w:ascii="Calibri" w:eastAsia="Calibri" w:hAnsi="Calibri" w:cs="Calibri"/>
          <w:color w:val="000000" w:themeColor="text1"/>
        </w:rPr>
        <w:t>(</w:t>
      </w:r>
      <w:r w:rsidR="009859E7">
        <w:rPr>
          <w:rFonts w:ascii="Calibri" w:eastAsia="Calibri" w:hAnsi="Calibri" w:cs="Calibri"/>
          <w:color w:val="000000" w:themeColor="text1"/>
        </w:rPr>
        <w:fldChar w:fldCharType="begin">
          <w:fldData xml:space="preserve">PEVuZE5vdGU+PENpdGU+PEF1dGhvcj5GbG93ZXI8L0F1dGhvcj48WWVhcj4yMDE5PC9ZZWFyPjxS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</w:fldData>
        </w:fldChar>
      </w:r>
      <w:r w:rsidR="00F25642">
        <w:rPr>
          <w:rFonts w:ascii="Calibri" w:eastAsia="Calibri" w:hAnsi="Calibri" w:cs="Calibri"/>
          <w:color w:val="000000" w:themeColor="text1"/>
        </w:rPr>
        <w:instrText xml:space="preserve"> ADDIN EN.CITE </w:instrText>
      </w:r>
      <w:r w:rsidR="00F25642">
        <w:rPr>
          <w:rFonts w:ascii="Calibri" w:eastAsia="Calibri" w:hAnsi="Calibri" w:cs="Calibri"/>
          <w:color w:val="000000" w:themeColor="text1"/>
        </w:rPr>
        <w:fldChar w:fldCharType="begin">
          <w:fldData xml:space="preserve">PEVuZE5vdGU+PENpdGU+PEF1dGhvcj5GbG93ZXI8L0F1dGhvcj48WWVhcj4yMDE5PC9ZZWFyPjxS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</w:fldData>
        </w:fldChar>
      </w:r>
      <w:r w:rsidR="00F25642">
        <w:rPr>
          <w:rFonts w:ascii="Calibri" w:eastAsia="Calibri" w:hAnsi="Calibri" w:cs="Calibri"/>
          <w:color w:val="000000" w:themeColor="text1"/>
        </w:rPr>
        <w:instrText xml:space="preserve"> ADDIN EN.CITE.DATA </w:instrText>
      </w:r>
      <w:r w:rsidR="00F25642">
        <w:rPr>
          <w:rFonts w:ascii="Calibri" w:eastAsia="Calibri" w:hAnsi="Calibri" w:cs="Calibri"/>
          <w:color w:val="000000" w:themeColor="text1"/>
        </w:rPr>
      </w:r>
      <w:r w:rsidR="00F25642">
        <w:rPr>
          <w:rFonts w:ascii="Calibri" w:eastAsia="Calibri" w:hAnsi="Calibri" w:cs="Calibri"/>
          <w:color w:val="000000" w:themeColor="text1"/>
        </w:rPr>
        <w:fldChar w:fldCharType="end"/>
      </w:r>
      <w:r w:rsidR="009859E7">
        <w:rPr>
          <w:rFonts w:ascii="Calibri" w:eastAsia="Calibri" w:hAnsi="Calibri" w:cs="Calibri"/>
          <w:color w:val="000000" w:themeColor="text1"/>
        </w:rPr>
      </w:r>
      <w:r w:rsidR="009859E7">
        <w:rPr>
          <w:rFonts w:ascii="Calibri" w:eastAsia="Calibri" w:hAnsi="Calibri" w:cs="Calibri"/>
          <w:color w:val="000000" w:themeColor="text1"/>
        </w:rPr>
        <w:fldChar w:fldCharType="separate"/>
      </w:r>
      <w:r w:rsidR="00F25642">
        <w:rPr>
          <w:rFonts w:ascii="Calibri" w:eastAsia="Calibri" w:hAnsi="Calibri" w:cs="Calibri"/>
          <w:noProof/>
          <w:color w:val="000000" w:themeColor="text1"/>
        </w:rPr>
        <w:t>(12, 50, 57, 58)</w:t>
      </w:r>
      <w:r w:rsidR="009859E7">
        <w:rPr>
          <w:rFonts w:ascii="Calibri" w:eastAsia="Calibri" w:hAnsi="Calibri" w:cs="Calibri"/>
          <w:color w:val="000000" w:themeColor="text1"/>
        </w:rPr>
        <w:fldChar w:fldCharType="end"/>
      </w:r>
      <w:r w:rsidRPr="7FB90E5B">
        <w:rPr>
          <w:rFonts w:ascii="Calibri" w:eastAsia="Calibri" w:hAnsi="Calibri" w:cs="Calibri"/>
          <w:color w:val="000000" w:themeColor="text1"/>
        </w:rPr>
        <w:t>).</w:t>
      </w:r>
      <w:r w:rsidR="0097091E">
        <w:rPr>
          <w:rFonts w:ascii="Calibri" w:eastAsia="Calibri" w:hAnsi="Calibri" w:cs="Calibri"/>
          <w:color w:val="000000" w:themeColor="text1"/>
        </w:rPr>
        <w:t xml:space="preserve"> </w:t>
      </w:r>
      <w:r w:rsidRPr="7FB90E5B">
        <w:rPr>
          <w:rFonts w:ascii="Calibri" w:eastAsia="Calibri" w:hAnsi="Calibri" w:cs="Calibri"/>
          <w:color w:val="000000" w:themeColor="text1"/>
        </w:rPr>
        <w:t>There is now interest in these DNA repair proteins as therapeutic targets for HD.</w:t>
      </w:r>
      <w:r w:rsidR="0097091E">
        <w:rPr>
          <w:rFonts w:ascii="Calibri" w:eastAsia="Calibri" w:hAnsi="Calibri" w:cs="Calibri"/>
          <w:color w:val="000000" w:themeColor="text1"/>
        </w:rPr>
        <w:t xml:space="preserve"> </w:t>
      </w:r>
      <w:r w:rsidRPr="7FB90E5B">
        <w:rPr>
          <w:rFonts w:ascii="Calibri" w:eastAsia="Calibri" w:hAnsi="Calibri" w:cs="Calibri"/>
          <w:color w:val="000000" w:themeColor="text1"/>
        </w:rPr>
        <w:t xml:space="preserve">Other association signals were found such as </w:t>
      </w:r>
      <w:r w:rsidR="00B021A2">
        <w:rPr>
          <w:rFonts w:ascii="Calibri" w:eastAsia="Calibri" w:hAnsi="Calibri" w:cs="Calibri"/>
          <w:color w:val="000000" w:themeColor="text1"/>
        </w:rPr>
        <w:t>loci containing</w:t>
      </w:r>
      <w:r w:rsidRPr="7FB90E5B">
        <w:rPr>
          <w:rFonts w:ascii="Calibri" w:eastAsia="Calibri" w:hAnsi="Calibri" w:cs="Calibri"/>
          <w:color w:val="000000" w:themeColor="text1"/>
        </w:rPr>
        <w:t xml:space="preserve"> </w:t>
      </w:r>
      <w:r w:rsidRPr="7FB90E5B">
        <w:rPr>
          <w:rFonts w:ascii="Calibri" w:eastAsia="Calibri" w:hAnsi="Calibri" w:cs="Calibri"/>
          <w:i/>
          <w:iCs/>
          <w:color w:val="000000" w:themeColor="text1"/>
        </w:rPr>
        <w:t>TCERG1, RRM2B, CCDC82</w:t>
      </w:r>
      <w:r w:rsidR="002502A9">
        <w:rPr>
          <w:rFonts w:ascii="Calibri" w:eastAsia="Calibri" w:hAnsi="Calibri" w:cs="Calibri"/>
          <w:i/>
          <w:iCs/>
          <w:color w:val="000000" w:themeColor="text1"/>
        </w:rPr>
        <w:t xml:space="preserve"> </w:t>
      </w:r>
      <w:r w:rsidR="002502A9" w:rsidRPr="009907E4">
        <w:rPr>
          <w:rFonts w:ascii="Calibri" w:eastAsia="Calibri" w:hAnsi="Calibri" w:cs="Calibri"/>
          <w:color w:val="000000" w:themeColor="text1"/>
        </w:rPr>
        <w:t xml:space="preserve">and </w:t>
      </w:r>
      <w:r w:rsidR="002502A9">
        <w:rPr>
          <w:rFonts w:ascii="Calibri" w:eastAsia="Calibri" w:hAnsi="Calibri" w:cs="Calibri"/>
          <w:i/>
          <w:iCs/>
          <w:color w:val="000000" w:themeColor="text1"/>
        </w:rPr>
        <w:t xml:space="preserve">MED15 </w:t>
      </w:r>
      <w:r w:rsidRPr="7FB90E5B">
        <w:rPr>
          <w:rFonts w:ascii="Calibri" w:eastAsia="Calibri" w:hAnsi="Calibri" w:cs="Calibri"/>
          <w:color w:val="000000" w:themeColor="text1"/>
        </w:rPr>
        <w:t>that may be related to other mechanisms, or more indirectly involved in DNA maintenance.</w:t>
      </w:r>
      <w:r w:rsidR="0097091E">
        <w:rPr>
          <w:rFonts w:ascii="Calibri" w:eastAsia="Calibri" w:hAnsi="Calibri" w:cs="Calibri"/>
          <w:color w:val="000000" w:themeColor="text1"/>
        </w:rPr>
        <w:t xml:space="preserve"> </w:t>
      </w:r>
      <w:r w:rsidRPr="7FB90E5B">
        <w:rPr>
          <w:rFonts w:ascii="Calibri" w:eastAsia="Calibri" w:hAnsi="Calibri" w:cs="Calibri"/>
        </w:rPr>
        <w:t>Th</w:t>
      </w:r>
      <w:r w:rsidR="00236410">
        <w:rPr>
          <w:rFonts w:ascii="Calibri" w:eastAsia="Calibri" w:hAnsi="Calibri" w:cs="Calibri"/>
        </w:rPr>
        <w:t>ese</w:t>
      </w:r>
      <w:r w:rsidR="00731F42">
        <w:rPr>
          <w:rFonts w:ascii="Calibri" w:eastAsia="Calibri" w:hAnsi="Calibri" w:cs="Calibri"/>
        </w:rPr>
        <w:t xml:space="preserve"> g</w:t>
      </w:r>
      <w:r w:rsidRPr="7FB90E5B">
        <w:rPr>
          <w:rFonts w:ascii="Calibri" w:eastAsia="Calibri" w:hAnsi="Calibri" w:cs="Calibri"/>
        </w:rPr>
        <w:t xml:space="preserve">enetic </w:t>
      </w:r>
      <w:r w:rsidR="00236410">
        <w:rPr>
          <w:rFonts w:ascii="Calibri" w:eastAsia="Calibri" w:hAnsi="Calibri" w:cs="Calibri"/>
        </w:rPr>
        <w:t>modifier</w:t>
      </w:r>
      <w:r w:rsidR="00955348">
        <w:rPr>
          <w:rFonts w:ascii="Calibri" w:eastAsia="Calibri" w:hAnsi="Calibri" w:cs="Calibri"/>
        </w:rPr>
        <w:t xml:space="preserve"> variants</w:t>
      </w:r>
      <w:r w:rsidR="00236410">
        <w:rPr>
          <w:rFonts w:ascii="Calibri" w:eastAsia="Calibri" w:hAnsi="Calibri" w:cs="Calibri"/>
        </w:rPr>
        <w:t xml:space="preserve"> have been</w:t>
      </w:r>
      <w:r w:rsidR="00731F42">
        <w:rPr>
          <w:rFonts w:ascii="Calibri" w:eastAsia="Calibri" w:hAnsi="Calibri" w:cs="Calibri"/>
        </w:rPr>
        <w:t xml:space="preserve"> </w:t>
      </w:r>
      <w:r w:rsidRPr="7FB90E5B">
        <w:rPr>
          <w:rFonts w:ascii="Calibri" w:eastAsia="Calibri" w:hAnsi="Calibri" w:cs="Calibri"/>
        </w:rPr>
        <w:t xml:space="preserve">identified from </w:t>
      </w:r>
      <w:r w:rsidR="00236410">
        <w:rPr>
          <w:rFonts w:ascii="Calibri" w:eastAsia="Calibri" w:hAnsi="Calibri" w:cs="Calibri"/>
        </w:rPr>
        <w:t xml:space="preserve">large-scale </w:t>
      </w:r>
      <w:r w:rsidRPr="7FB90E5B">
        <w:rPr>
          <w:rFonts w:ascii="Calibri" w:eastAsia="Calibri" w:hAnsi="Calibri" w:cs="Calibri"/>
        </w:rPr>
        <w:t>studies</w:t>
      </w:r>
      <w:r w:rsidR="001B400E">
        <w:rPr>
          <w:rFonts w:ascii="Calibri" w:eastAsia="Calibri" w:hAnsi="Calibri" w:cs="Calibri"/>
        </w:rPr>
        <w:t>, with</w:t>
      </w:r>
      <w:r w:rsidR="00955348">
        <w:rPr>
          <w:rFonts w:ascii="Calibri" w:eastAsia="Calibri" w:hAnsi="Calibri" w:cs="Calibri"/>
        </w:rPr>
        <w:t xml:space="preserve"> most </w:t>
      </w:r>
      <w:r w:rsidR="001B400E">
        <w:rPr>
          <w:rFonts w:ascii="Calibri" w:eastAsia="Calibri" w:hAnsi="Calibri" w:cs="Calibri"/>
        </w:rPr>
        <w:t>being</w:t>
      </w:r>
      <w:r w:rsidR="00AD6BF5">
        <w:rPr>
          <w:rFonts w:ascii="Calibri" w:eastAsia="Calibri" w:hAnsi="Calibri" w:cs="Calibri"/>
        </w:rPr>
        <w:t xml:space="preserve"> common in the population </w:t>
      </w:r>
      <w:r w:rsidR="00DB38E0">
        <w:rPr>
          <w:rFonts w:ascii="Calibri" w:eastAsia="Calibri" w:hAnsi="Calibri" w:cs="Calibri"/>
        </w:rPr>
        <w:t>but</w:t>
      </w:r>
      <w:r w:rsidR="001B400E">
        <w:rPr>
          <w:rFonts w:ascii="Calibri" w:eastAsia="Calibri" w:hAnsi="Calibri" w:cs="Calibri"/>
        </w:rPr>
        <w:t xml:space="preserve"> having</w:t>
      </w:r>
      <w:r w:rsidR="00AD6BF5">
        <w:rPr>
          <w:rFonts w:ascii="Calibri" w:eastAsia="Calibri" w:hAnsi="Calibri" w:cs="Calibri"/>
        </w:rPr>
        <w:t xml:space="preserve"> individually small effects on HD onset.</w:t>
      </w:r>
      <w:r w:rsidR="0058180D">
        <w:rPr>
          <w:rFonts w:ascii="Calibri" w:eastAsia="Calibri" w:hAnsi="Calibri" w:cs="Calibri"/>
        </w:rPr>
        <w:t xml:space="preserve"> </w:t>
      </w:r>
    </w:p>
    <w:p w14:paraId="0C6657AD" w14:textId="5426544D" w:rsidR="00EA22A7" w:rsidRDefault="002702D7" w:rsidP="00CD69D7">
      <w:pPr>
        <w:spacing w:after="120" w:line="480" w:lineRule="auto"/>
        <w:ind w:left="-20" w:right="-20"/>
        <w:jc w:val="both"/>
      </w:pPr>
      <w:r>
        <w:rPr>
          <w:rFonts w:ascii="Calibri" w:eastAsia="Calibri" w:hAnsi="Calibri" w:cs="Calibri"/>
        </w:rPr>
        <w:t xml:space="preserve">One way to </w:t>
      </w:r>
      <w:r w:rsidR="002B0589">
        <w:rPr>
          <w:rFonts w:ascii="Calibri" w:eastAsia="Calibri" w:hAnsi="Calibri" w:cs="Calibri"/>
        </w:rPr>
        <w:t xml:space="preserve">try to </w:t>
      </w:r>
      <w:r w:rsidR="007A02B9">
        <w:rPr>
          <w:rFonts w:ascii="Calibri" w:eastAsia="Calibri" w:hAnsi="Calibri" w:cs="Calibri"/>
        </w:rPr>
        <w:t xml:space="preserve">link </w:t>
      </w:r>
      <w:r w:rsidR="002B0589">
        <w:rPr>
          <w:rFonts w:ascii="Calibri" w:eastAsia="Calibri" w:hAnsi="Calibri" w:cs="Calibri"/>
        </w:rPr>
        <w:t xml:space="preserve">population </w:t>
      </w:r>
      <w:r w:rsidR="007A02B9">
        <w:rPr>
          <w:rFonts w:ascii="Calibri" w:eastAsia="Calibri" w:hAnsi="Calibri" w:cs="Calibri"/>
        </w:rPr>
        <w:t xml:space="preserve">variant data to </w:t>
      </w:r>
      <w:r w:rsidR="002B0589">
        <w:rPr>
          <w:rFonts w:ascii="Calibri" w:eastAsia="Calibri" w:hAnsi="Calibri" w:cs="Calibri"/>
        </w:rPr>
        <w:t xml:space="preserve">individualised risk is to generate </w:t>
      </w:r>
      <w:r w:rsidR="00A711AF">
        <w:rPr>
          <w:rFonts w:ascii="Calibri" w:eastAsia="Calibri" w:hAnsi="Calibri" w:cs="Calibri"/>
        </w:rPr>
        <w:t>p</w:t>
      </w:r>
      <w:r w:rsidR="002B0589">
        <w:rPr>
          <w:rFonts w:ascii="Calibri" w:eastAsia="Calibri" w:hAnsi="Calibri" w:cs="Calibri"/>
        </w:rPr>
        <w:t xml:space="preserve">olygenic </w:t>
      </w:r>
      <w:r w:rsidR="00B716ED">
        <w:rPr>
          <w:rFonts w:ascii="Calibri" w:eastAsia="Calibri" w:hAnsi="Calibri" w:cs="Calibri"/>
        </w:rPr>
        <w:t>r</w:t>
      </w:r>
      <w:r w:rsidR="002B0589">
        <w:rPr>
          <w:rFonts w:ascii="Calibri" w:eastAsia="Calibri" w:hAnsi="Calibri" w:cs="Calibri"/>
        </w:rPr>
        <w:t xml:space="preserve">isk </w:t>
      </w:r>
      <w:r w:rsidR="00A711AF">
        <w:rPr>
          <w:rFonts w:ascii="Calibri" w:eastAsia="Calibri" w:hAnsi="Calibri" w:cs="Calibri"/>
        </w:rPr>
        <w:t>s</w:t>
      </w:r>
      <w:r w:rsidR="002B0589">
        <w:rPr>
          <w:rFonts w:ascii="Calibri" w:eastAsia="Calibri" w:hAnsi="Calibri" w:cs="Calibri"/>
        </w:rPr>
        <w:t>core</w:t>
      </w:r>
      <w:r w:rsidR="009A7194">
        <w:rPr>
          <w:rFonts w:ascii="Calibri" w:eastAsia="Calibri" w:hAnsi="Calibri" w:cs="Calibri"/>
        </w:rPr>
        <w:t>s</w:t>
      </w:r>
      <w:r w:rsidR="002B0589">
        <w:rPr>
          <w:rFonts w:ascii="Calibri" w:eastAsia="Calibri" w:hAnsi="Calibri" w:cs="Calibri"/>
        </w:rPr>
        <w:t xml:space="preserve"> (PRS). PRS</w:t>
      </w:r>
      <w:r w:rsidR="002B0589" w:rsidRPr="7FB90E5B">
        <w:rPr>
          <w:rFonts w:ascii="Calibri" w:eastAsia="Calibri" w:hAnsi="Calibri" w:cs="Calibri"/>
        </w:rPr>
        <w:t xml:space="preserve"> </w:t>
      </w:r>
      <w:r w:rsidR="002B0589">
        <w:rPr>
          <w:rFonts w:ascii="Calibri" w:eastAsia="Calibri" w:hAnsi="Calibri" w:cs="Calibri"/>
        </w:rPr>
        <w:t>combine the effect</w:t>
      </w:r>
      <w:r w:rsidR="0087679B">
        <w:rPr>
          <w:rFonts w:ascii="Calibri" w:eastAsia="Calibri" w:hAnsi="Calibri" w:cs="Calibri"/>
        </w:rPr>
        <w:t xml:space="preserve"> sizes of many SNPs</w:t>
      </w:r>
      <w:r w:rsidR="006B3FB4">
        <w:rPr>
          <w:rFonts w:ascii="Calibri" w:eastAsia="Calibri" w:hAnsi="Calibri" w:cs="Calibri"/>
        </w:rPr>
        <w:t xml:space="preserve">, derived from a population, to </w:t>
      </w:r>
      <w:r w:rsidR="00A844A5">
        <w:rPr>
          <w:rFonts w:ascii="Calibri" w:eastAsia="Calibri" w:hAnsi="Calibri" w:cs="Calibri"/>
        </w:rPr>
        <w:t xml:space="preserve">predict the genetic risk of a disease or trait </w:t>
      </w:r>
      <w:r w:rsidR="00156A82">
        <w:rPr>
          <w:rFonts w:ascii="Calibri" w:eastAsia="Calibri" w:hAnsi="Calibri" w:cs="Calibri"/>
        </w:rPr>
        <w:t xml:space="preserve">in an individual. </w:t>
      </w:r>
      <w:r w:rsidR="00EA22A7" w:rsidRPr="7FB90E5B">
        <w:rPr>
          <w:rFonts w:ascii="Calibri" w:eastAsia="Calibri" w:hAnsi="Calibri" w:cs="Calibri"/>
        </w:rPr>
        <w:t>PRS are used in other areas of medicine to aid clinical decision making such as disease prediction and risk stratification.</w:t>
      </w:r>
      <w:r w:rsidR="0097091E">
        <w:rPr>
          <w:rFonts w:ascii="Calibri" w:eastAsia="Calibri" w:hAnsi="Calibri" w:cs="Calibri"/>
        </w:rPr>
        <w:t xml:space="preserve"> </w:t>
      </w:r>
      <w:r w:rsidR="009A7194">
        <w:rPr>
          <w:rFonts w:ascii="Calibri" w:eastAsia="Calibri" w:hAnsi="Calibri" w:cs="Calibri"/>
        </w:rPr>
        <w:t xml:space="preserve">For example, </w:t>
      </w:r>
      <w:r w:rsidR="0068101F">
        <w:rPr>
          <w:rFonts w:ascii="Calibri" w:eastAsia="Calibri" w:hAnsi="Calibri" w:cs="Calibri"/>
        </w:rPr>
        <w:t xml:space="preserve">in oncology, </w:t>
      </w:r>
      <w:r w:rsidR="00EA22A7" w:rsidRPr="7FB90E5B">
        <w:rPr>
          <w:rFonts w:ascii="Calibri" w:eastAsia="Calibri" w:hAnsi="Calibri" w:cs="Calibri"/>
        </w:rPr>
        <w:t>PRS have been developed for breast cancer screening (</w:t>
      </w:r>
      <w:r w:rsidR="00CE2F2E">
        <w:rPr>
          <w:rFonts w:ascii="Calibri" w:eastAsia="Calibri" w:hAnsi="Calibri" w:cs="Calibri"/>
        </w:rPr>
        <w:fldChar w:fldCharType="begin">
          <w:fldData xml:space="preserve">bCBvZiBQb3B1bGF0aW9uIGFuZCBQdWJsaWMgSGVhbHRoLCBVbml2ZXJzaXR5IG9mIEJyaXRpc2gg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</w:fldData>
        </w:fldChar>
      </w:r>
      <w:r w:rsidR="005B7BA7">
        <w:rPr>
          <w:rFonts w:ascii="Calibri" w:eastAsia="Calibri" w:hAnsi="Calibri" w:cs="Calibri"/>
        </w:rPr>
        <w:instrText xml:space="preserve"> ADDIN EN.CITE </w:instrText>
      </w:r>
      <w:r w:rsidR="005B7BA7">
        <w:rPr>
          <w:rFonts w:ascii="Calibri" w:eastAsia="Calibri" w:hAnsi="Calibri" w:cs="Calibri"/>
        </w:rPr>
        <w:fldChar w:fldCharType="begin">
          <w:fldData xml:space="preserve">PEVuZE5vdGU+PENpdGU+PEF1dGhvcj5NYXZhZGRhdDwvQXV0aG9yPjxZZWFyPjIwMTk8L1llYXI+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==
</w:fldData>
        </w:fldChar>
      </w:r>
      <w:r w:rsidR="005B7BA7">
        <w:rPr>
          <w:rFonts w:ascii="Calibri" w:eastAsia="Calibri" w:hAnsi="Calibri" w:cs="Calibri"/>
        </w:rPr>
        <w:instrText xml:space="preserve"> ADDIN EN.CITE.DATA </w:instrText>
      </w:r>
      <w:r w:rsidR="005B7BA7">
        <w:rPr>
          <w:rFonts w:ascii="Calibri" w:eastAsia="Calibri" w:hAnsi="Calibri" w:cs="Calibri"/>
        </w:rPr>
      </w:r>
      <w:r w:rsidR="005B7BA7">
        <w:rPr>
          <w:rFonts w:ascii="Calibri" w:eastAsia="Calibri" w:hAnsi="Calibri" w:cs="Calibri"/>
        </w:rPr>
        <w:fldChar w:fldCharType="end"/>
      </w:r>
      <w:r w:rsidR="005B7BA7">
        <w:rPr>
          <w:rFonts w:ascii="Calibri" w:eastAsia="Calibri" w:hAnsi="Calibri" w:cs="Calibri"/>
        </w:rPr>
        <w:fldChar w:fldCharType="begin">
          <w:fldData xml:space="preserve">bCBvZiBQb3B1bGF0aW9uIGFuZCBQdWJsaWMgSGVhbHRoLCBVbml2ZXJzaXR5IG9mIEJyaXRpc2gg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</w:fldData>
        </w:fldChar>
      </w:r>
      <w:r w:rsidR="005B7BA7">
        <w:rPr>
          <w:rFonts w:ascii="Calibri" w:eastAsia="Calibri" w:hAnsi="Calibri" w:cs="Calibri"/>
        </w:rPr>
        <w:instrText xml:space="preserve"> ADDIN EN.CITE.DATA </w:instrText>
      </w:r>
      <w:r w:rsidR="005B7BA7">
        <w:rPr>
          <w:rFonts w:ascii="Calibri" w:eastAsia="Calibri" w:hAnsi="Calibri" w:cs="Calibri"/>
        </w:rPr>
      </w:r>
      <w:r w:rsidR="005B7BA7">
        <w:rPr>
          <w:rFonts w:ascii="Calibri" w:eastAsia="Calibri" w:hAnsi="Calibri" w:cs="Calibri"/>
        </w:rPr>
        <w:fldChar w:fldCharType="end"/>
      </w:r>
      <w:r w:rsidR="00CE2F2E">
        <w:rPr>
          <w:rFonts w:ascii="Calibri" w:eastAsia="Calibri" w:hAnsi="Calibri" w:cs="Calibri"/>
        </w:rPr>
      </w:r>
      <w:r w:rsidR="00CE2F2E">
        <w:rPr>
          <w:rFonts w:ascii="Calibri" w:eastAsia="Calibri" w:hAnsi="Calibri" w:cs="Calibri"/>
        </w:rPr>
        <w:fldChar w:fldCharType="separate"/>
      </w:r>
      <w:r w:rsidR="005B7BA7">
        <w:rPr>
          <w:rFonts w:ascii="Calibri" w:eastAsia="Calibri" w:hAnsi="Calibri" w:cs="Calibri"/>
          <w:noProof/>
        </w:rPr>
        <w:t>(59-61)</w:t>
      </w:r>
      <w:r w:rsidR="00CE2F2E">
        <w:rPr>
          <w:rFonts w:ascii="Calibri" w:eastAsia="Calibri" w:hAnsi="Calibri" w:cs="Calibri"/>
        </w:rPr>
        <w:fldChar w:fldCharType="end"/>
      </w:r>
      <w:r w:rsidR="00EA22A7" w:rsidRPr="7FB90E5B">
        <w:rPr>
          <w:rFonts w:ascii="Calibri" w:eastAsia="Calibri" w:hAnsi="Calibri" w:cs="Calibri"/>
        </w:rPr>
        <w:t>)</w:t>
      </w:r>
      <w:r w:rsidR="00563780">
        <w:rPr>
          <w:rFonts w:ascii="Calibri" w:eastAsia="Calibri" w:hAnsi="Calibri" w:cs="Calibri"/>
        </w:rPr>
        <w:t>,</w:t>
      </w:r>
      <w:r w:rsidR="00DF4359">
        <w:rPr>
          <w:rFonts w:ascii="Calibri" w:eastAsia="Calibri" w:hAnsi="Calibri" w:cs="Calibri"/>
        </w:rPr>
        <w:t xml:space="preserve"> </w:t>
      </w:r>
      <w:r w:rsidR="00DF4359" w:rsidRPr="7FB90E5B">
        <w:rPr>
          <w:rFonts w:ascii="Calibri" w:eastAsia="Calibri" w:hAnsi="Calibri" w:cs="Calibri"/>
        </w:rPr>
        <w:t>and</w:t>
      </w:r>
      <w:r w:rsidR="00DF4359">
        <w:rPr>
          <w:rFonts w:ascii="Calibri" w:eastAsia="Calibri" w:hAnsi="Calibri" w:cs="Calibri"/>
        </w:rPr>
        <w:t xml:space="preserve"> PRS</w:t>
      </w:r>
      <w:r w:rsidR="00DF4359" w:rsidRPr="7FB90E5B">
        <w:rPr>
          <w:rFonts w:ascii="Calibri" w:eastAsia="Calibri" w:hAnsi="Calibri" w:cs="Calibri"/>
        </w:rPr>
        <w:t xml:space="preserve"> form</w:t>
      </w:r>
      <w:r w:rsidR="005C3727">
        <w:rPr>
          <w:rFonts w:ascii="Calibri" w:eastAsia="Calibri" w:hAnsi="Calibri" w:cs="Calibri"/>
        </w:rPr>
        <w:t>s</w:t>
      </w:r>
      <w:r w:rsidR="00DF4359" w:rsidRPr="7FB90E5B">
        <w:rPr>
          <w:rFonts w:ascii="Calibri" w:eastAsia="Calibri" w:hAnsi="Calibri" w:cs="Calibri"/>
        </w:rPr>
        <w:t xml:space="preserve"> part of </w:t>
      </w:r>
      <w:proofErr w:type="spellStart"/>
      <w:r w:rsidR="00DF4359" w:rsidRPr="7FB90E5B">
        <w:rPr>
          <w:rFonts w:ascii="Calibri" w:eastAsia="Calibri" w:hAnsi="Calibri" w:cs="Calibri"/>
        </w:rPr>
        <w:t>CanRisk</w:t>
      </w:r>
      <w:proofErr w:type="spellEnd"/>
      <w:r w:rsidR="00DF4359" w:rsidRPr="7FB90E5B">
        <w:rPr>
          <w:rFonts w:ascii="Calibri" w:eastAsia="Calibri" w:hAnsi="Calibri" w:cs="Calibri"/>
        </w:rPr>
        <w:t>, an interactive tool which is used by clinicians to calculate an individual’s risk of developing breast and ovarian cancer based on genetic and environmental risk factors and family history</w:t>
      </w:r>
      <w:r w:rsidR="00DF4359">
        <w:rPr>
          <w:rFonts w:ascii="Calibri" w:eastAsia="Calibri" w:hAnsi="Calibri" w:cs="Calibri"/>
        </w:rPr>
        <w:t xml:space="preserve"> </w:t>
      </w:r>
      <w:r w:rsidR="00DF4359">
        <w:rPr>
          <w:rFonts w:ascii="Calibri" w:eastAsia="Calibri" w:hAnsi="Calibri" w:cs="Calibri"/>
        </w:rPr>
        <w:fldChar w:fldCharType="begin">
          <w:fldData xml:space="preserve">PEVuZE5vdGU+PENpdGU+PEF1dGhvcj5MZWU8L0F1dGhvcj48WWVhcj4yMDE5PC9ZZWFyPjxSZWNO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</w:fldData>
        </w:fldChar>
      </w:r>
      <w:r w:rsidR="005B7BA7">
        <w:rPr>
          <w:rFonts w:ascii="Calibri" w:eastAsia="Calibri" w:hAnsi="Calibri" w:cs="Calibri"/>
        </w:rPr>
        <w:instrText xml:space="preserve"> ADDIN EN.CITE </w:instrText>
      </w:r>
      <w:r w:rsidR="005B7BA7">
        <w:rPr>
          <w:rFonts w:ascii="Calibri" w:eastAsia="Calibri" w:hAnsi="Calibri" w:cs="Calibri"/>
        </w:rPr>
        <w:fldChar w:fldCharType="begin">
          <w:fldData xml:space="preserve">PEVuZE5vdGU+PENpdGU+PEF1dGhvcj5MZWU8L0F1dGhvcj48WWVhcj4yMDE5PC9ZZWFyPjxSZWNO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</w:fldData>
        </w:fldChar>
      </w:r>
      <w:r w:rsidR="005B7BA7">
        <w:rPr>
          <w:rFonts w:ascii="Calibri" w:eastAsia="Calibri" w:hAnsi="Calibri" w:cs="Calibri"/>
        </w:rPr>
        <w:instrText xml:space="preserve"> ADDIN EN.CITE.DATA </w:instrText>
      </w:r>
      <w:r w:rsidR="005B7BA7">
        <w:rPr>
          <w:rFonts w:ascii="Calibri" w:eastAsia="Calibri" w:hAnsi="Calibri" w:cs="Calibri"/>
        </w:rPr>
      </w:r>
      <w:r w:rsidR="005B7BA7">
        <w:rPr>
          <w:rFonts w:ascii="Calibri" w:eastAsia="Calibri" w:hAnsi="Calibri" w:cs="Calibri"/>
        </w:rPr>
        <w:fldChar w:fldCharType="end"/>
      </w:r>
      <w:r w:rsidR="00DF4359">
        <w:rPr>
          <w:rFonts w:ascii="Calibri" w:eastAsia="Calibri" w:hAnsi="Calibri" w:cs="Calibri"/>
        </w:rPr>
      </w:r>
      <w:r w:rsidR="00DF4359">
        <w:rPr>
          <w:rFonts w:ascii="Calibri" w:eastAsia="Calibri" w:hAnsi="Calibri" w:cs="Calibri"/>
        </w:rPr>
        <w:fldChar w:fldCharType="separate"/>
      </w:r>
      <w:r w:rsidR="005B7BA7">
        <w:rPr>
          <w:rFonts w:ascii="Calibri" w:eastAsia="Calibri" w:hAnsi="Calibri" w:cs="Calibri"/>
          <w:noProof/>
        </w:rPr>
        <w:t>(61-63)</w:t>
      </w:r>
      <w:r w:rsidR="00DF4359">
        <w:rPr>
          <w:rFonts w:ascii="Calibri" w:eastAsia="Calibri" w:hAnsi="Calibri" w:cs="Calibri"/>
        </w:rPr>
        <w:fldChar w:fldCharType="end"/>
      </w:r>
      <w:r w:rsidR="002160F2">
        <w:rPr>
          <w:rFonts w:ascii="Calibri" w:eastAsia="Calibri" w:hAnsi="Calibri" w:cs="Calibri"/>
        </w:rPr>
        <w:t>.  I</w:t>
      </w:r>
      <w:r w:rsidR="00DE04F1">
        <w:rPr>
          <w:rFonts w:ascii="Calibri" w:eastAsia="Calibri" w:hAnsi="Calibri" w:cs="Calibri"/>
        </w:rPr>
        <w:t xml:space="preserve">n </w:t>
      </w:r>
      <w:r w:rsidR="0060572B">
        <w:rPr>
          <w:rFonts w:ascii="Calibri" w:eastAsia="Calibri" w:hAnsi="Calibri" w:cs="Calibri"/>
        </w:rPr>
        <w:t xml:space="preserve">cardiovascular disease, </w:t>
      </w:r>
      <w:r w:rsidR="0060572B" w:rsidRPr="7FB90E5B">
        <w:rPr>
          <w:rFonts w:ascii="Calibri" w:eastAsia="Calibri" w:hAnsi="Calibri" w:cs="Calibri"/>
        </w:rPr>
        <w:t xml:space="preserve">PRS have been found similar or superior to traditional risk factors in clinical risk models of </w:t>
      </w:r>
      <w:r w:rsidR="0060572B">
        <w:rPr>
          <w:rFonts w:ascii="Calibri" w:eastAsia="Calibri" w:hAnsi="Calibri" w:cs="Calibri"/>
        </w:rPr>
        <w:t>c</w:t>
      </w:r>
      <w:r w:rsidR="0060572B" w:rsidRPr="7FB90E5B">
        <w:rPr>
          <w:rFonts w:ascii="Calibri" w:eastAsia="Calibri" w:hAnsi="Calibri" w:cs="Calibri"/>
        </w:rPr>
        <w:t xml:space="preserve">ardiometabolic disease </w:t>
      </w:r>
      <w:r w:rsidR="000E7587">
        <w:rPr>
          <w:rFonts w:ascii="Calibri" w:eastAsia="Calibri" w:hAnsi="Calibri" w:cs="Calibri"/>
        </w:rPr>
        <w:fldChar w:fldCharType="begin"/>
      </w:r>
      <w:r w:rsidR="005B7BA7">
        <w:rPr>
          <w:rFonts w:ascii="Calibri" w:eastAsia="Calibri" w:hAnsi="Calibri" w:cs="Calibri"/>
        </w:rPr>
        <w:instrText xml:space="preserve"> ADDIN EN.CITE &lt;EndNote&gt;&lt;Cite&gt;&lt;Author&gt;Phulka&lt;/Author&gt;&lt;Year&gt;2023&lt;/Year&gt;&lt;RecNum&gt;1221&lt;/RecNum&gt;&lt;DisplayText&gt;(64)&lt;/DisplayText&gt;&lt;record&gt;&lt;rec-number&gt;1221&lt;/rec-number&gt;&lt;foreign-keys&gt;&lt;key app="EN" db-id="s909ed5ftpvwsce0szpxwwt6209tsw9wze52" timestamp="1704202781"&gt;1221&lt;/key&gt;&lt;/foreign-keys&gt;&lt;ref-type name="Journal Article"&gt;17&lt;/ref-type&gt;&lt;contributors&gt;&lt;authors&gt;&lt;author&gt;Phulka, Jobanjit S.&lt;/author&gt;&lt;author&gt;Ashraf, Mishal&lt;/author&gt;&lt;author&gt;Bajwa, Beenu K.&lt;/author&gt;&lt;author&gt;Pare, Guillaume&lt;/author&gt;&lt;author&gt;Laksman, Zachary&lt;/author&gt;&lt;/authors&gt;&lt;/contributors&gt;&lt;titles&gt;&lt;title&gt;Current State and Future of Polygenic Risk Scores in Cardiometabolic Disease: A Scoping Review&lt;/title&gt;&lt;secondary-title&gt;Circulation: Genomic and Precision Medicine&lt;/secondary-title&gt;&lt;/titles&gt;&lt;periodical&gt;&lt;full-title&gt;Circulation: Genomic and Precision Medicine&lt;/full-title&gt;&lt;/periodical&gt;&lt;pages&gt;286-313&lt;/pages&gt;&lt;volume&gt;16&lt;/volume&gt;&lt;number&gt;3&lt;/number&gt;&lt;dates&gt;&lt;year&gt;2023&lt;/year&gt;&lt;pub-dates&gt;&lt;date&gt;2023/06/01&lt;/date&gt;&lt;/pub-dates&gt;&lt;/dates&gt;&lt;publisher&gt;American Heart Association&lt;/publisher&gt;&lt;urls&gt;&lt;related-urls&gt;&lt;url&gt;https://doi.org/10.1161/CIRCGEN.122.003834&lt;/url&gt;&lt;/related-urls&gt;&lt;/urls&gt;&lt;electronic-resource-num&gt;10.1161/CIRCGEN.122.003834&lt;/electronic-resource-num&gt;&lt;access-date&gt;2024/01/02&lt;/access-date&gt;&lt;/record&gt;&lt;/Cite&gt;&lt;/EndNote&gt;</w:instrText>
      </w:r>
      <w:r w:rsidR="000E7587">
        <w:rPr>
          <w:rFonts w:ascii="Calibri" w:eastAsia="Calibri" w:hAnsi="Calibri" w:cs="Calibri"/>
        </w:rPr>
        <w:fldChar w:fldCharType="separate"/>
      </w:r>
      <w:r w:rsidR="005B7BA7">
        <w:rPr>
          <w:rFonts w:ascii="Calibri" w:eastAsia="Calibri" w:hAnsi="Calibri" w:cs="Calibri"/>
          <w:noProof/>
        </w:rPr>
        <w:t>(64)</w:t>
      </w:r>
      <w:r w:rsidR="000E7587">
        <w:rPr>
          <w:rFonts w:ascii="Calibri" w:eastAsia="Calibri" w:hAnsi="Calibri" w:cs="Calibri"/>
        </w:rPr>
        <w:fldChar w:fldCharType="end"/>
      </w:r>
      <w:r w:rsidR="0060572B">
        <w:rPr>
          <w:rFonts w:ascii="Calibri" w:eastAsia="Calibri" w:hAnsi="Calibri" w:cs="Calibri"/>
        </w:rPr>
        <w:t>, and i</w:t>
      </w:r>
      <w:r w:rsidR="006C241B">
        <w:rPr>
          <w:rFonts w:ascii="Calibri" w:eastAsia="Calibri" w:hAnsi="Calibri" w:cs="Calibri"/>
        </w:rPr>
        <w:t>t has been found that disclosing a polygenic risk score</w:t>
      </w:r>
      <w:r w:rsidR="0013197F">
        <w:rPr>
          <w:rFonts w:ascii="Calibri" w:eastAsia="Calibri" w:hAnsi="Calibri" w:cs="Calibri"/>
        </w:rPr>
        <w:t xml:space="preserve"> to individuals</w:t>
      </w:r>
      <w:r w:rsidR="006C241B">
        <w:rPr>
          <w:rFonts w:ascii="Calibri" w:eastAsia="Calibri" w:hAnsi="Calibri" w:cs="Calibri"/>
        </w:rPr>
        <w:t xml:space="preserve"> may reduce cardiovascular events in those at intermediate risk </w:t>
      </w:r>
      <w:r w:rsidR="00091C23">
        <w:rPr>
          <w:rFonts w:ascii="Calibri" w:eastAsia="Calibri" w:hAnsi="Calibri" w:cs="Calibri"/>
        </w:rPr>
        <w:fldChar w:fldCharType="begin"/>
      </w:r>
      <w:r w:rsidR="005B7BA7">
        <w:rPr>
          <w:rFonts w:ascii="Calibri" w:eastAsia="Calibri" w:hAnsi="Calibri" w:cs="Calibri"/>
        </w:rPr>
        <w:instrText xml:space="preserve"> ADDIN EN.CITE &lt;EndNote&gt;&lt;Cite&gt;&lt;Author&gt;Naderian&lt;/Author&gt;&lt;Year&gt;2024&lt;/Year&gt;&lt;RecNum&gt;1391&lt;/RecNum&gt;&lt;DisplayText&gt;(65)&lt;/DisplayText&gt;&lt;record&gt;&lt;rec-number&gt;1391&lt;/rec-number&gt;&lt;foreign-keys&gt;&lt;key app="EN" db-id="s909ed5ftpvwsce0szpxwwt6209tsw9wze52" timestamp="1746033781"&gt;1391&lt;/key&gt;&lt;/foreign-keys&gt;&lt;ref-type name="Journal Article"&gt;17&lt;/ref-type&gt;&lt;contributors&gt;&lt;authors&gt;&lt;author&gt;Naderian, M.&lt;/author&gt;&lt;author&gt;Hamed, M. E.&lt;/author&gt;&lt;author&gt;Vaseem, A. A.&lt;/author&gt;&lt;author&gt;Norland, K.&lt;/author&gt;&lt;author&gt;Dikilitas, O.&lt;/author&gt;&lt;author&gt;Teymourzadeh, A.&lt;/author&gt;&lt;author&gt;Bailey, K. R.&lt;/author&gt;&lt;author&gt;Kullo, I. J.&lt;/author&gt;&lt;/authors&gt;&lt;/contributors&gt;&lt;auth-address&gt;Department of Cardiovascular Medicine, Mayo Clinic, Rochester, MN, USA.&amp;#xD;Department of Internal Medicine, Mayo Clinic, Rochester, MN, USA.&amp;#xD;Department of Quantitative Health Sciences, Mayo Clinic, Rochester, Minnesota.&amp;#xD;Gonda Vascular Center, Mayo Clinic, Rochester, MN, USA.&lt;/auth-address&gt;&lt;titles&gt;&lt;title&gt;Effect of disclosing a polygenic risk score for coronary heart disease on adverse cardiovascular events: 10-year follow-up of the MI-GENES randomized clinical trial&lt;/title&gt;&lt;secondary-title&gt;medRxiv&lt;/secondary-title&gt;&lt;/titles&gt;&lt;periodical&gt;&lt;full-title&gt;medRxiv&lt;/full-title&gt;&lt;/periodical&gt;&lt;edition&gt;20240719&lt;/edition&gt;&lt;keywords&gt;&lt;keyword&gt;Coronary Artery Disease&lt;/keyword&gt;&lt;keyword&gt;Genetic Risk Score&lt;/keyword&gt;&lt;keyword&gt;Hydroxymethylglutaryl-CoA Reductase Inhibitors&lt;/keyword&gt;&lt;keyword&gt;Primary Prevention&lt;/keyword&gt;&lt;keyword&gt;Risk Assessment&lt;/keyword&gt;&lt;keyword&gt;Statin&lt;/keyword&gt;&lt;/keywords&gt;&lt;dates&gt;&lt;year&gt;2024&lt;/year&gt;&lt;pub-dates&gt;&lt;date&gt;Jul 19&lt;/date&gt;&lt;/pub-dates&gt;&lt;/dates&gt;&lt;accession-num&gt;39072039&lt;/accession-num&gt;&lt;urls&gt;&lt;/urls&gt;&lt;custom1&gt;Disclosure of Interest The authors declare no conflict of interest.&lt;/custom1&gt;&lt;custom2&gt;PMC11275655&lt;/custom2&gt;&lt;electronic-resource-num&gt;10.1101/2024.07.19.24310709&lt;/electronic-resource-num&gt;&lt;remote-database-provider&gt;NLM&lt;/remote-database-provider&gt;&lt;language&gt;eng&lt;/language&gt;&lt;/record&gt;&lt;/Cite&gt;&lt;/EndNote&gt;</w:instrText>
      </w:r>
      <w:r w:rsidR="00091C23">
        <w:rPr>
          <w:rFonts w:ascii="Calibri" w:eastAsia="Calibri" w:hAnsi="Calibri" w:cs="Calibri"/>
        </w:rPr>
        <w:fldChar w:fldCharType="separate"/>
      </w:r>
      <w:r w:rsidR="005B7BA7">
        <w:rPr>
          <w:rFonts w:ascii="Calibri" w:eastAsia="Calibri" w:hAnsi="Calibri" w:cs="Calibri"/>
          <w:noProof/>
        </w:rPr>
        <w:t>(65)</w:t>
      </w:r>
      <w:r w:rsidR="00091C23">
        <w:rPr>
          <w:rFonts w:ascii="Calibri" w:eastAsia="Calibri" w:hAnsi="Calibri" w:cs="Calibri"/>
        </w:rPr>
        <w:fldChar w:fldCharType="end"/>
      </w:r>
      <w:r w:rsidR="00145E8A">
        <w:rPr>
          <w:rFonts w:ascii="Calibri" w:eastAsia="Calibri" w:hAnsi="Calibri" w:cs="Calibri"/>
        </w:rPr>
        <w:t xml:space="preserve">. </w:t>
      </w:r>
      <w:r w:rsidR="007533F0">
        <w:rPr>
          <w:rFonts w:ascii="Calibri" w:eastAsia="Calibri" w:hAnsi="Calibri" w:cs="Calibri"/>
        </w:rPr>
        <w:t>In neurodegenerative disease</w:t>
      </w:r>
      <w:r w:rsidR="0027734B">
        <w:rPr>
          <w:rFonts w:ascii="Calibri" w:eastAsia="Calibri" w:hAnsi="Calibri" w:cs="Calibri"/>
        </w:rPr>
        <w:t xml:space="preserve"> the use of various PRS have been explored</w:t>
      </w:r>
      <w:r w:rsidR="00E2132E">
        <w:rPr>
          <w:rFonts w:ascii="Calibri" w:eastAsia="Calibri" w:hAnsi="Calibri" w:cs="Calibri"/>
        </w:rPr>
        <w:t>, for example they</w:t>
      </w:r>
      <w:r w:rsidR="006D0E3C">
        <w:rPr>
          <w:rFonts w:ascii="Calibri" w:eastAsia="Calibri" w:hAnsi="Calibri" w:cs="Calibri"/>
        </w:rPr>
        <w:t xml:space="preserve"> can be used to</w:t>
      </w:r>
      <w:r w:rsidR="00EA22A7" w:rsidRPr="7FB90E5B">
        <w:rPr>
          <w:rFonts w:ascii="Calibri" w:eastAsia="Calibri" w:hAnsi="Calibri" w:cs="Calibri"/>
        </w:rPr>
        <w:t xml:space="preserve"> identify people at greater risk of developing Alzheimer’s disease</w:t>
      </w:r>
      <w:r w:rsidR="00881FC6">
        <w:rPr>
          <w:rFonts w:ascii="Calibri" w:eastAsia="Calibri" w:hAnsi="Calibri" w:cs="Calibri"/>
        </w:rPr>
        <w:fldChar w:fldCharType="begin"/>
      </w:r>
      <w:r w:rsidR="005B7BA7">
        <w:rPr>
          <w:rFonts w:ascii="Calibri" w:eastAsia="Calibri" w:hAnsi="Calibri" w:cs="Calibri"/>
        </w:rPr>
        <w:instrText xml:space="preserve"> ADDIN EN.CITE &lt;EndNote&gt;&lt;Cite&gt;&lt;Author&gt;Leonenko&lt;/Author&gt;&lt;Year&gt;2021&lt;/Year&gt;&lt;RecNum&gt;1224&lt;/RecNum&gt;&lt;DisplayText&gt;(66)&lt;/DisplayText&gt;&lt;record&gt;&lt;rec-number&gt;1224&lt;/rec-number&gt;&lt;foreign-keys&gt;&lt;key app="EN" db-id="s909ed5ftpvwsce0szpxwwt6209tsw9wze52" timestamp="1704203964"&gt;1224&lt;/key&gt;&lt;/foreign-keys&gt;&lt;ref-type name="Journal Article"&gt;17&lt;/ref-type&gt;&lt;contributors&gt;&lt;authors&gt;&lt;author&gt;Leonenko, Ganna&lt;/author&gt;&lt;author&gt;Baker, Emily&lt;/author&gt;&lt;author&gt;Stevenson-Hoare, Joshua&lt;/author&gt;&lt;author&gt;Sierksma, Annerieke&lt;/author&gt;&lt;author&gt;Fiers, Mark&lt;/author&gt;&lt;author&gt;Williams, Julie&lt;/author&gt;&lt;author&gt;de Strooper, Bart&lt;/author&gt;&lt;author&gt;Escott-Price, Valentina&lt;/author&gt;&lt;/authors&gt;&lt;/contributors&gt;&lt;titles&gt;&lt;title&gt;Identifying individuals with high risk of Alzheimer’s disease using polygenic risk scores&lt;/title&gt;&lt;secondary-title&gt;Nature Communications&lt;/secondary-title&gt;&lt;/titles&gt;&lt;periodical&gt;&lt;full-title&gt;Nature Communications&lt;/full-title&gt;&lt;/periodical&gt;&lt;pages&gt;4506&lt;/pages&gt;&lt;volume&gt;12&lt;/volume&gt;&lt;number&gt;1&lt;/number&gt;&lt;dates&gt;&lt;year&gt;2021&lt;/year&gt;&lt;pub-dates&gt;&lt;date&gt;2021/07/23&lt;/date&gt;&lt;/pub-dates&gt;&lt;/dates&gt;&lt;isbn&gt;2041-1723&lt;/isbn&gt;&lt;urls&gt;&lt;related-urls&gt;&lt;url&gt;https://doi.org/10.1038/s41467-021-24082-z&lt;/url&gt;&lt;/related-urls&gt;&lt;/urls&gt;&lt;electronic-resource-num&gt;10.1038/s41467-021-24082-z&lt;/electronic-resource-num&gt;&lt;/record&gt;&lt;/Cite&gt;&lt;/EndNote&gt;</w:instrText>
      </w:r>
      <w:r w:rsidR="00881FC6">
        <w:rPr>
          <w:rFonts w:ascii="Calibri" w:eastAsia="Calibri" w:hAnsi="Calibri" w:cs="Calibri"/>
        </w:rPr>
        <w:fldChar w:fldCharType="separate"/>
      </w:r>
      <w:r w:rsidR="005B7BA7">
        <w:rPr>
          <w:rFonts w:ascii="Calibri" w:eastAsia="Calibri" w:hAnsi="Calibri" w:cs="Calibri"/>
          <w:noProof/>
        </w:rPr>
        <w:t>(66)</w:t>
      </w:r>
      <w:r w:rsidR="00881FC6">
        <w:rPr>
          <w:rFonts w:ascii="Calibri" w:eastAsia="Calibri" w:hAnsi="Calibri" w:cs="Calibri"/>
        </w:rPr>
        <w:fldChar w:fldCharType="end"/>
      </w:r>
      <w:r w:rsidR="00EA22A7" w:rsidRPr="7FB90E5B">
        <w:rPr>
          <w:rFonts w:ascii="Calibri" w:eastAsia="Calibri" w:hAnsi="Calibri" w:cs="Calibri"/>
        </w:rPr>
        <w:t>.</w:t>
      </w:r>
    </w:p>
    <w:p w14:paraId="7458C09F" w14:textId="115FB7A1" w:rsidR="4D0FB352" w:rsidRDefault="00AD6A16" w:rsidP="00CD69D7">
      <w:pPr>
        <w:spacing w:after="120" w:line="480" w:lineRule="auto"/>
        <w:jc w:val="both"/>
        <w:rPr>
          <w:rFonts w:ascii="Calibri" w:eastAsia="Calibri" w:hAnsi="Calibri" w:cs="Calibri"/>
        </w:rPr>
      </w:pPr>
      <w:r w:rsidRPr="7FB90E5B">
        <w:rPr>
          <w:rFonts w:ascii="Calibri" w:eastAsia="Calibri" w:hAnsi="Calibri" w:cs="Calibri"/>
        </w:rPr>
        <w:t xml:space="preserve">These developments in the clinical application of PRS </w:t>
      </w:r>
      <w:r w:rsidR="00CC3614">
        <w:rPr>
          <w:rFonts w:ascii="Calibri" w:eastAsia="Calibri" w:hAnsi="Calibri" w:cs="Calibri"/>
        </w:rPr>
        <w:t xml:space="preserve">raise the question </w:t>
      </w:r>
      <w:r w:rsidR="004E1812">
        <w:rPr>
          <w:rFonts w:ascii="Calibri" w:eastAsia="Calibri" w:hAnsi="Calibri" w:cs="Calibri"/>
        </w:rPr>
        <w:t xml:space="preserve">of </w:t>
      </w:r>
      <w:r w:rsidR="00CC3614">
        <w:rPr>
          <w:rFonts w:ascii="Calibri" w:eastAsia="Calibri" w:hAnsi="Calibri" w:cs="Calibri"/>
        </w:rPr>
        <w:t xml:space="preserve">whether </w:t>
      </w:r>
      <w:r w:rsidR="00A34311">
        <w:rPr>
          <w:rFonts w:ascii="Calibri" w:eastAsia="Calibri" w:hAnsi="Calibri" w:cs="Calibri"/>
        </w:rPr>
        <w:t xml:space="preserve">a HD </w:t>
      </w:r>
      <w:r>
        <w:rPr>
          <w:rFonts w:ascii="Calibri" w:eastAsia="Calibri" w:hAnsi="Calibri" w:cs="Calibri"/>
        </w:rPr>
        <w:t xml:space="preserve">genetic modifier PRS could be used in HD alongside CAG length to improve the accuracy and clinical utility of age at onset predictions. </w:t>
      </w:r>
      <w:r w:rsidR="0011059B">
        <w:rPr>
          <w:rFonts w:ascii="Calibri" w:eastAsia="Calibri" w:hAnsi="Calibri" w:cs="Calibri"/>
        </w:rPr>
        <w:t xml:space="preserve">In HD, the total effect of all </w:t>
      </w:r>
      <w:r w:rsidR="00DE3687">
        <w:rPr>
          <w:rFonts w:ascii="Calibri" w:eastAsia="Calibri" w:hAnsi="Calibri" w:cs="Calibri"/>
        </w:rPr>
        <w:t xml:space="preserve">genotyped </w:t>
      </w:r>
      <w:r w:rsidR="0011059B">
        <w:rPr>
          <w:rFonts w:ascii="Calibri" w:eastAsia="Calibri" w:hAnsi="Calibri" w:cs="Calibri"/>
        </w:rPr>
        <w:t xml:space="preserve">SNPs </w:t>
      </w:r>
      <w:r w:rsidR="00325939">
        <w:rPr>
          <w:rFonts w:ascii="Calibri" w:eastAsia="Calibri" w:hAnsi="Calibri" w:cs="Calibri"/>
        </w:rPr>
        <w:t xml:space="preserve">in an unselected population </w:t>
      </w:r>
      <w:r w:rsidR="0048753E">
        <w:rPr>
          <w:rFonts w:ascii="Calibri" w:eastAsia="Calibri" w:hAnsi="Calibri" w:cs="Calibri"/>
        </w:rPr>
        <w:t xml:space="preserve">of </w:t>
      </w:r>
      <w:r w:rsidR="002B4BA0">
        <w:rPr>
          <w:rFonts w:ascii="Calibri" w:eastAsia="Calibri" w:hAnsi="Calibri" w:cs="Calibri"/>
        </w:rPr>
        <w:t xml:space="preserve">~9,000 individuals </w:t>
      </w:r>
      <w:r w:rsidR="0011059B">
        <w:rPr>
          <w:rFonts w:ascii="Calibri" w:eastAsia="Calibri" w:hAnsi="Calibri" w:cs="Calibri"/>
        </w:rPr>
        <w:t>has been estimated to explain</w:t>
      </w:r>
      <w:r w:rsidR="00D32D66">
        <w:rPr>
          <w:rFonts w:ascii="Calibri" w:eastAsia="Calibri" w:hAnsi="Calibri" w:cs="Calibri"/>
        </w:rPr>
        <w:t xml:space="preserve"> ~ </w:t>
      </w:r>
      <w:r w:rsidR="0011059B">
        <w:rPr>
          <w:rFonts w:ascii="Calibri" w:eastAsia="Calibri" w:hAnsi="Calibri" w:cs="Calibri"/>
        </w:rPr>
        <w:t xml:space="preserve">25% of the residual age at onset of HD after accounting for CAG length – this </w:t>
      </w:r>
      <w:r w:rsidR="00B61B8D">
        <w:rPr>
          <w:rFonts w:ascii="Calibri" w:eastAsia="Calibri" w:hAnsi="Calibri" w:cs="Calibri"/>
        </w:rPr>
        <w:t>i</w:t>
      </w:r>
      <w:r w:rsidR="0011059B">
        <w:rPr>
          <w:rFonts w:ascii="Calibri" w:eastAsia="Calibri" w:hAnsi="Calibri" w:cs="Calibri"/>
        </w:rPr>
        <w:t>s the SNP-heritability</w:t>
      </w:r>
      <w:r w:rsidR="00D32D66">
        <w:rPr>
          <w:rFonts w:ascii="Calibri" w:eastAsia="Calibri" w:hAnsi="Calibri" w:cs="Calibri"/>
        </w:rPr>
        <w:t xml:space="preserve"> </w:t>
      </w:r>
      <w:r w:rsidR="00B61B8D">
        <w:rPr>
          <w:rFonts w:ascii="Calibri" w:eastAsia="Calibri" w:hAnsi="Calibri" w:cs="Calibri"/>
        </w:rPr>
        <w:t xml:space="preserve">of residual age at onset </w:t>
      </w:r>
      <w:r w:rsidR="009859E7">
        <w:rPr>
          <w:rFonts w:ascii="Calibri" w:eastAsia="Calibri" w:hAnsi="Calibri" w:cs="Calibri"/>
        </w:rPr>
        <w:fldChar w:fldCharType="begin">
          <w:fldData xml:space="preserve">PEVuZE5vdGU+PENpdGU+PEF1dGhvcj5NY0FsbGlzdGVyPC9BdXRob3I+PFllYXI+MjAyMjwvWWVh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</w:fldData>
        </w:fldChar>
      </w:r>
      <w:r w:rsidR="0002499F">
        <w:rPr>
          <w:rFonts w:ascii="Calibri" w:eastAsia="Calibri" w:hAnsi="Calibri" w:cs="Calibri"/>
        </w:rPr>
        <w:instrText xml:space="preserve"> ADDIN EN.CITE </w:instrText>
      </w:r>
      <w:r w:rsidR="0002499F">
        <w:rPr>
          <w:rFonts w:ascii="Calibri" w:eastAsia="Calibri" w:hAnsi="Calibri" w:cs="Calibri"/>
        </w:rPr>
        <w:fldChar w:fldCharType="begin">
          <w:fldData xml:space="preserve">PEVuZE5vdGU+PENpdGU+PEF1dGhvcj5NY0FsbGlzdGVyPC9BdXRob3I+PFllYXI+MjAyMjwvWWVh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</w:fldData>
        </w:fldChar>
      </w:r>
      <w:r w:rsidR="0002499F">
        <w:rPr>
          <w:rFonts w:ascii="Calibri" w:eastAsia="Calibri" w:hAnsi="Calibri" w:cs="Calibri"/>
        </w:rPr>
        <w:instrText xml:space="preserve"> ADDIN EN.CITE.DATA </w:instrText>
      </w:r>
      <w:r w:rsidR="0002499F">
        <w:rPr>
          <w:rFonts w:ascii="Calibri" w:eastAsia="Calibri" w:hAnsi="Calibri" w:cs="Calibri"/>
        </w:rPr>
      </w:r>
      <w:r w:rsidR="0002499F">
        <w:rPr>
          <w:rFonts w:ascii="Calibri" w:eastAsia="Calibri" w:hAnsi="Calibri" w:cs="Calibri"/>
        </w:rPr>
        <w:fldChar w:fldCharType="end"/>
      </w:r>
      <w:r w:rsidR="009859E7">
        <w:rPr>
          <w:rFonts w:ascii="Calibri" w:eastAsia="Calibri" w:hAnsi="Calibri" w:cs="Calibri"/>
        </w:rPr>
      </w:r>
      <w:r w:rsidR="009859E7">
        <w:rPr>
          <w:rFonts w:ascii="Calibri" w:eastAsia="Calibri" w:hAnsi="Calibri" w:cs="Calibri"/>
        </w:rPr>
        <w:fldChar w:fldCharType="separate"/>
      </w:r>
      <w:r w:rsidR="0002499F">
        <w:rPr>
          <w:rFonts w:ascii="Calibri" w:eastAsia="Calibri" w:hAnsi="Calibri" w:cs="Calibri"/>
          <w:noProof/>
        </w:rPr>
        <w:t>(14)</w:t>
      </w:r>
      <w:r w:rsidR="009859E7">
        <w:rPr>
          <w:rFonts w:ascii="Calibri" w:eastAsia="Calibri" w:hAnsi="Calibri" w:cs="Calibri"/>
        </w:rPr>
        <w:fldChar w:fldCharType="end"/>
      </w:r>
      <w:r w:rsidR="0011059B">
        <w:rPr>
          <w:rFonts w:ascii="Calibri" w:eastAsia="Calibri" w:hAnsi="Calibri" w:cs="Calibri"/>
        </w:rPr>
        <w:t>.</w:t>
      </w:r>
      <w:r w:rsidR="0097091E">
        <w:rPr>
          <w:rFonts w:ascii="Calibri" w:eastAsia="Calibri" w:hAnsi="Calibri" w:cs="Calibri"/>
        </w:rPr>
        <w:t xml:space="preserve"> </w:t>
      </w:r>
      <w:proofErr w:type="gramStart"/>
      <w:r w:rsidR="00AC5D12">
        <w:rPr>
          <w:rFonts w:ascii="Calibri" w:eastAsia="Calibri" w:hAnsi="Calibri" w:cs="Calibri"/>
        </w:rPr>
        <w:t>So</w:t>
      </w:r>
      <w:proofErr w:type="gramEnd"/>
      <w:r w:rsidR="00AC5D12">
        <w:rPr>
          <w:rFonts w:ascii="Calibri" w:eastAsia="Calibri" w:hAnsi="Calibri" w:cs="Calibri"/>
        </w:rPr>
        <w:t xml:space="preserve"> if CAG length </w:t>
      </w:r>
      <w:r w:rsidR="001A24C4">
        <w:rPr>
          <w:rFonts w:ascii="Calibri" w:eastAsia="Calibri" w:hAnsi="Calibri" w:cs="Calibri"/>
        </w:rPr>
        <w:t xml:space="preserve">accounts for ~60% of the variance in age at onset, all SNPs </w:t>
      </w:r>
      <w:r w:rsidR="00584EF0">
        <w:rPr>
          <w:rFonts w:ascii="Calibri" w:eastAsia="Calibri" w:hAnsi="Calibri" w:cs="Calibri"/>
        </w:rPr>
        <w:t>combined could explain a maximum of</w:t>
      </w:r>
      <w:r w:rsidR="00C507C1">
        <w:rPr>
          <w:rFonts w:ascii="Calibri" w:eastAsia="Calibri" w:hAnsi="Calibri" w:cs="Calibri"/>
        </w:rPr>
        <w:t xml:space="preserve"> an additional</w:t>
      </w:r>
      <w:r w:rsidR="00584EF0">
        <w:rPr>
          <w:rFonts w:ascii="Calibri" w:eastAsia="Calibri" w:hAnsi="Calibri" w:cs="Calibri"/>
        </w:rPr>
        <w:t xml:space="preserve"> ~10% </w:t>
      </w:r>
      <w:r w:rsidR="001F656F">
        <w:rPr>
          <w:rFonts w:ascii="Calibri" w:eastAsia="Calibri" w:hAnsi="Calibri" w:cs="Calibri"/>
        </w:rPr>
        <w:t xml:space="preserve">of the </w:t>
      </w:r>
      <w:r w:rsidR="001C22C3">
        <w:rPr>
          <w:rFonts w:ascii="Calibri" w:eastAsia="Calibri" w:hAnsi="Calibri" w:cs="Calibri"/>
        </w:rPr>
        <w:t xml:space="preserve">absolute </w:t>
      </w:r>
      <w:r w:rsidR="001F656F">
        <w:rPr>
          <w:rFonts w:ascii="Calibri" w:eastAsia="Calibri" w:hAnsi="Calibri" w:cs="Calibri"/>
        </w:rPr>
        <w:t xml:space="preserve">variance </w:t>
      </w:r>
      <w:r w:rsidR="001C22C3">
        <w:rPr>
          <w:rFonts w:ascii="Calibri" w:eastAsia="Calibri" w:hAnsi="Calibri" w:cs="Calibri"/>
        </w:rPr>
        <w:t xml:space="preserve">in age at onset </w:t>
      </w:r>
      <w:r w:rsidR="00584EF0">
        <w:rPr>
          <w:rFonts w:ascii="Calibri" w:eastAsia="Calibri" w:hAnsi="Calibri" w:cs="Calibri"/>
        </w:rPr>
        <w:t>(</w:t>
      </w:r>
      <w:r w:rsidR="00C507C1">
        <w:rPr>
          <w:rFonts w:ascii="Calibri" w:eastAsia="Calibri" w:hAnsi="Calibri" w:cs="Calibri"/>
        </w:rPr>
        <w:t>25% of remaining 40% variance)</w:t>
      </w:r>
      <w:r w:rsidR="001C22C3">
        <w:rPr>
          <w:rFonts w:ascii="Calibri" w:eastAsia="Calibri" w:hAnsi="Calibri" w:cs="Calibri"/>
        </w:rPr>
        <w:t xml:space="preserve">. </w:t>
      </w:r>
      <w:r w:rsidR="00851153">
        <w:rPr>
          <w:rFonts w:ascii="Calibri" w:eastAsia="Calibri" w:hAnsi="Calibri" w:cs="Calibri"/>
        </w:rPr>
        <w:t xml:space="preserve">Thus, </w:t>
      </w:r>
      <w:r w:rsidR="00851153">
        <w:rPr>
          <w:rFonts w:ascii="Calibri" w:eastAsia="Calibri" w:hAnsi="Calibri" w:cs="Calibri"/>
        </w:rPr>
        <w:lastRenderedPageBreak/>
        <w:t>theoretically, PRS could add a small amount to onset prediction over CAG length alone</w:t>
      </w:r>
      <w:r w:rsidR="007B393E">
        <w:rPr>
          <w:rFonts w:ascii="Calibri" w:eastAsia="Calibri" w:hAnsi="Calibri" w:cs="Calibri"/>
        </w:rPr>
        <w:fldChar w:fldCharType="begin">
          <w:fldData xml:space="preserve">PEVuZE5vdGU+PENpdGU+PEF1dGhvcj5HZU0tSEQtQ29uc29ydGl1bTwvQXV0aG9yPjxZZWFyPjIw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</w:fldData>
        </w:fldChar>
      </w:r>
      <w:r w:rsidR="007B393E">
        <w:rPr>
          <w:rFonts w:ascii="Calibri" w:eastAsia="Calibri" w:hAnsi="Calibri" w:cs="Calibri"/>
        </w:rPr>
        <w:instrText xml:space="preserve"> ADDIN EN.CITE </w:instrText>
      </w:r>
      <w:r w:rsidR="007B393E">
        <w:rPr>
          <w:rFonts w:ascii="Calibri" w:eastAsia="Calibri" w:hAnsi="Calibri" w:cs="Calibri"/>
        </w:rPr>
        <w:fldChar w:fldCharType="begin">
          <w:fldData xml:space="preserve">PEVuZE5vdGU+PENpdGU+PEF1dGhvcj5HZU0tSEQtQ29uc29ydGl1bTwvQXV0aG9yPjxZZWFyPjIw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</w:fldData>
        </w:fldChar>
      </w:r>
      <w:r w:rsidR="007B393E">
        <w:rPr>
          <w:rFonts w:ascii="Calibri" w:eastAsia="Calibri" w:hAnsi="Calibri" w:cs="Calibri"/>
        </w:rPr>
        <w:instrText xml:space="preserve"> ADDIN EN.CITE.DATA </w:instrText>
      </w:r>
      <w:r w:rsidR="007B393E">
        <w:rPr>
          <w:rFonts w:ascii="Calibri" w:eastAsia="Calibri" w:hAnsi="Calibri" w:cs="Calibri"/>
        </w:rPr>
      </w:r>
      <w:r w:rsidR="007B393E">
        <w:rPr>
          <w:rFonts w:ascii="Calibri" w:eastAsia="Calibri" w:hAnsi="Calibri" w:cs="Calibri"/>
        </w:rPr>
        <w:fldChar w:fldCharType="end"/>
      </w:r>
      <w:r w:rsidR="007B393E">
        <w:rPr>
          <w:rFonts w:ascii="Calibri" w:eastAsia="Calibri" w:hAnsi="Calibri" w:cs="Calibri"/>
        </w:rPr>
      </w:r>
      <w:r w:rsidR="007B393E">
        <w:rPr>
          <w:rFonts w:ascii="Calibri" w:eastAsia="Calibri" w:hAnsi="Calibri" w:cs="Calibri"/>
        </w:rPr>
        <w:fldChar w:fldCharType="separate"/>
      </w:r>
      <w:r w:rsidR="007B393E">
        <w:rPr>
          <w:rFonts w:ascii="Calibri" w:eastAsia="Calibri" w:hAnsi="Calibri" w:cs="Calibri"/>
          <w:noProof/>
        </w:rPr>
        <w:t>(10, 14)</w:t>
      </w:r>
      <w:r w:rsidR="007B393E">
        <w:rPr>
          <w:rFonts w:ascii="Calibri" w:eastAsia="Calibri" w:hAnsi="Calibri" w:cs="Calibri"/>
        </w:rPr>
        <w:fldChar w:fldCharType="end"/>
      </w:r>
      <w:r w:rsidR="00851153">
        <w:rPr>
          <w:rFonts w:ascii="Calibri" w:eastAsia="Calibri" w:hAnsi="Calibri" w:cs="Calibri"/>
        </w:rPr>
        <w:t>. In practice</w:t>
      </w:r>
      <w:r w:rsidR="00BB1D7E">
        <w:rPr>
          <w:rFonts w:ascii="Calibri" w:eastAsia="Calibri" w:hAnsi="Calibri" w:cs="Calibri"/>
        </w:rPr>
        <w:t xml:space="preserve">, the predictive power of PRS in an individual will </w:t>
      </w:r>
      <w:r w:rsidR="00EA7D1D">
        <w:rPr>
          <w:rFonts w:ascii="Calibri" w:eastAsia="Calibri" w:hAnsi="Calibri" w:cs="Calibri"/>
        </w:rPr>
        <w:t>likely be significantly</w:t>
      </w:r>
      <w:r w:rsidR="00CC082B">
        <w:rPr>
          <w:rFonts w:ascii="Calibri" w:eastAsia="Calibri" w:hAnsi="Calibri" w:cs="Calibri"/>
        </w:rPr>
        <w:t xml:space="preserve"> less than the SNP-heritability</w:t>
      </w:r>
      <w:r w:rsidR="00C507C1">
        <w:rPr>
          <w:rFonts w:ascii="Calibri" w:eastAsia="Calibri" w:hAnsi="Calibri" w:cs="Calibri"/>
        </w:rPr>
        <w:t xml:space="preserve"> </w:t>
      </w:r>
      <w:r w:rsidR="00A36D64">
        <w:rPr>
          <w:rFonts w:ascii="Calibri" w:eastAsia="Calibri" w:hAnsi="Calibri" w:cs="Calibri"/>
        </w:rPr>
        <w:t xml:space="preserve">as </w:t>
      </w:r>
      <w:r w:rsidR="4D0FB352" w:rsidRPr="7FB90E5B">
        <w:rPr>
          <w:rFonts w:ascii="Calibri" w:eastAsia="Calibri" w:hAnsi="Calibri" w:cs="Calibri"/>
        </w:rPr>
        <w:t xml:space="preserve">causal variants and effect sizes </w:t>
      </w:r>
      <w:r w:rsidR="00E2401C">
        <w:rPr>
          <w:rFonts w:ascii="Calibri" w:eastAsia="Calibri" w:hAnsi="Calibri" w:cs="Calibri"/>
        </w:rPr>
        <w:t>are</w:t>
      </w:r>
      <w:r w:rsidR="4D0FB352" w:rsidRPr="7FB90E5B">
        <w:rPr>
          <w:rFonts w:ascii="Calibri" w:eastAsia="Calibri" w:hAnsi="Calibri" w:cs="Calibri"/>
        </w:rPr>
        <w:t xml:space="preserve"> inferred from GWAS data</w:t>
      </w:r>
      <w:r w:rsidR="007B393E">
        <w:rPr>
          <w:rFonts w:ascii="Calibri" w:eastAsia="Calibri" w:hAnsi="Calibri" w:cs="Calibri"/>
        </w:rPr>
        <w:fldChar w:fldCharType="begin">
          <w:fldData xml:space="preserve">PEVuZE5vdGU+PENpdGU+PEF1dGhvcj5EaW5nPC9BdXRob3I+PFllYXI+MjAyMjwvWWVhcj48UmVj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</w:fldData>
        </w:fldChar>
      </w:r>
      <w:r w:rsidR="005B7BA7">
        <w:rPr>
          <w:rFonts w:ascii="Calibri" w:eastAsia="Calibri" w:hAnsi="Calibri" w:cs="Calibri"/>
        </w:rPr>
        <w:instrText xml:space="preserve"> ADDIN EN.CITE </w:instrText>
      </w:r>
      <w:r w:rsidR="005B7BA7">
        <w:rPr>
          <w:rFonts w:ascii="Calibri" w:eastAsia="Calibri" w:hAnsi="Calibri" w:cs="Calibri"/>
        </w:rPr>
        <w:fldChar w:fldCharType="begin">
          <w:fldData xml:space="preserve">PEVuZE5vdGU+PENpdGU+PEF1dGhvcj5EaW5nPC9BdXRob3I+PFllYXI+MjAyMjwvWWVhcj48UmVj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</w:fldData>
        </w:fldChar>
      </w:r>
      <w:r w:rsidR="005B7BA7">
        <w:rPr>
          <w:rFonts w:ascii="Calibri" w:eastAsia="Calibri" w:hAnsi="Calibri" w:cs="Calibri"/>
        </w:rPr>
        <w:instrText xml:space="preserve"> ADDIN EN.CITE.DATA </w:instrText>
      </w:r>
      <w:r w:rsidR="005B7BA7">
        <w:rPr>
          <w:rFonts w:ascii="Calibri" w:eastAsia="Calibri" w:hAnsi="Calibri" w:cs="Calibri"/>
        </w:rPr>
      </w:r>
      <w:r w:rsidR="005B7BA7">
        <w:rPr>
          <w:rFonts w:ascii="Calibri" w:eastAsia="Calibri" w:hAnsi="Calibri" w:cs="Calibri"/>
        </w:rPr>
        <w:fldChar w:fldCharType="end"/>
      </w:r>
      <w:r w:rsidR="007B393E">
        <w:rPr>
          <w:rFonts w:ascii="Calibri" w:eastAsia="Calibri" w:hAnsi="Calibri" w:cs="Calibri"/>
        </w:rPr>
      </w:r>
      <w:r w:rsidR="007B393E">
        <w:rPr>
          <w:rFonts w:ascii="Calibri" w:eastAsia="Calibri" w:hAnsi="Calibri" w:cs="Calibri"/>
        </w:rPr>
        <w:fldChar w:fldCharType="separate"/>
      </w:r>
      <w:r w:rsidR="005B7BA7">
        <w:rPr>
          <w:rFonts w:ascii="Calibri" w:eastAsia="Calibri" w:hAnsi="Calibri" w:cs="Calibri"/>
          <w:noProof/>
        </w:rPr>
        <w:t>(67)</w:t>
      </w:r>
      <w:r w:rsidR="007B393E">
        <w:rPr>
          <w:rFonts w:ascii="Calibri" w:eastAsia="Calibri" w:hAnsi="Calibri" w:cs="Calibri"/>
        </w:rPr>
        <w:fldChar w:fldCharType="end"/>
      </w:r>
      <w:r w:rsidR="0036245F">
        <w:rPr>
          <w:rFonts w:ascii="Calibri" w:eastAsia="Calibri" w:hAnsi="Calibri" w:cs="Calibri"/>
        </w:rPr>
        <w:t>.</w:t>
      </w:r>
      <w:r w:rsidR="0097091E">
        <w:rPr>
          <w:rFonts w:ascii="Calibri" w:eastAsia="Calibri" w:hAnsi="Calibri" w:cs="Calibri"/>
        </w:rPr>
        <w:t xml:space="preserve"> </w:t>
      </w:r>
      <w:r w:rsidR="4D0FB352" w:rsidRPr="7FB90E5B">
        <w:rPr>
          <w:rFonts w:ascii="Calibri" w:eastAsia="Calibri" w:hAnsi="Calibri" w:cs="Calibri"/>
        </w:rPr>
        <w:t>This leads to uncertainty</w:t>
      </w:r>
      <w:r w:rsidR="00B36BD1">
        <w:rPr>
          <w:rFonts w:ascii="Calibri" w:eastAsia="Calibri" w:hAnsi="Calibri" w:cs="Calibri"/>
        </w:rPr>
        <w:t xml:space="preserve"> at the variant level </w:t>
      </w:r>
      <w:r w:rsidR="007C6276">
        <w:rPr>
          <w:rFonts w:ascii="Calibri" w:eastAsia="Calibri" w:hAnsi="Calibri" w:cs="Calibri"/>
        </w:rPr>
        <w:t>in terms of causal associations</w:t>
      </w:r>
      <w:r w:rsidR="007F3A71">
        <w:rPr>
          <w:rFonts w:ascii="Calibri" w:eastAsia="Calibri" w:hAnsi="Calibri" w:cs="Calibri"/>
        </w:rPr>
        <w:t xml:space="preserve"> which translates into </w:t>
      </w:r>
      <w:r w:rsidR="001139C2">
        <w:rPr>
          <w:rFonts w:ascii="Calibri" w:eastAsia="Calibri" w:hAnsi="Calibri" w:cs="Calibri"/>
        </w:rPr>
        <w:t xml:space="preserve">even larger </w:t>
      </w:r>
      <w:r w:rsidR="4D0FB352" w:rsidRPr="7FB90E5B">
        <w:rPr>
          <w:rFonts w:ascii="Calibri" w:eastAsia="Calibri" w:hAnsi="Calibri" w:cs="Calibri"/>
        </w:rPr>
        <w:t xml:space="preserve">uncertainties in polygenic risk score estimates at the individual level </w:t>
      </w:r>
      <w:r w:rsidR="007B393E">
        <w:rPr>
          <w:rFonts w:ascii="Calibri" w:eastAsia="Calibri" w:hAnsi="Calibri" w:cs="Calibri"/>
        </w:rPr>
        <w:fldChar w:fldCharType="begin">
          <w:fldData xml:space="preserve">PEVuZE5vdGU+PENpdGU+PEF1dGhvcj5EaW5nPC9BdXRob3I+PFllYXI+MjAyMjwvWWVhcj48UmVj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</w:fldData>
        </w:fldChar>
      </w:r>
      <w:r w:rsidR="005B7BA7">
        <w:rPr>
          <w:rFonts w:ascii="Calibri" w:eastAsia="Calibri" w:hAnsi="Calibri" w:cs="Calibri"/>
        </w:rPr>
        <w:instrText xml:space="preserve"> ADDIN EN.CITE </w:instrText>
      </w:r>
      <w:r w:rsidR="005B7BA7">
        <w:rPr>
          <w:rFonts w:ascii="Calibri" w:eastAsia="Calibri" w:hAnsi="Calibri" w:cs="Calibri"/>
        </w:rPr>
        <w:fldChar w:fldCharType="begin">
          <w:fldData xml:space="preserve">PEVuZE5vdGU+PENpdGU+PEF1dGhvcj5EaW5nPC9BdXRob3I+PFllYXI+MjAyMjwvWWVhcj48UmVj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</w:fldData>
        </w:fldChar>
      </w:r>
      <w:r w:rsidR="005B7BA7">
        <w:rPr>
          <w:rFonts w:ascii="Calibri" w:eastAsia="Calibri" w:hAnsi="Calibri" w:cs="Calibri"/>
        </w:rPr>
        <w:instrText xml:space="preserve"> ADDIN EN.CITE.DATA </w:instrText>
      </w:r>
      <w:r w:rsidR="005B7BA7">
        <w:rPr>
          <w:rFonts w:ascii="Calibri" w:eastAsia="Calibri" w:hAnsi="Calibri" w:cs="Calibri"/>
        </w:rPr>
      </w:r>
      <w:r w:rsidR="005B7BA7">
        <w:rPr>
          <w:rFonts w:ascii="Calibri" w:eastAsia="Calibri" w:hAnsi="Calibri" w:cs="Calibri"/>
        </w:rPr>
        <w:fldChar w:fldCharType="end"/>
      </w:r>
      <w:r w:rsidR="007B393E">
        <w:rPr>
          <w:rFonts w:ascii="Calibri" w:eastAsia="Calibri" w:hAnsi="Calibri" w:cs="Calibri"/>
        </w:rPr>
      </w:r>
      <w:r w:rsidR="007B393E">
        <w:rPr>
          <w:rFonts w:ascii="Calibri" w:eastAsia="Calibri" w:hAnsi="Calibri" w:cs="Calibri"/>
        </w:rPr>
        <w:fldChar w:fldCharType="separate"/>
      </w:r>
      <w:r w:rsidR="005B7BA7">
        <w:rPr>
          <w:rFonts w:ascii="Calibri" w:eastAsia="Calibri" w:hAnsi="Calibri" w:cs="Calibri"/>
          <w:noProof/>
        </w:rPr>
        <w:t>(67)</w:t>
      </w:r>
      <w:r w:rsidR="007B393E">
        <w:rPr>
          <w:rFonts w:ascii="Calibri" w:eastAsia="Calibri" w:hAnsi="Calibri" w:cs="Calibri"/>
        </w:rPr>
        <w:fldChar w:fldCharType="end"/>
      </w:r>
      <w:r w:rsidR="4D0FB352" w:rsidRPr="7FB90E5B">
        <w:rPr>
          <w:rFonts w:ascii="Calibri" w:eastAsia="Calibri" w:hAnsi="Calibri" w:cs="Calibri"/>
        </w:rPr>
        <w:t>.</w:t>
      </w:r>
      <w:r w:rsidR="0097091E">
        <w:rPr>
          <w:rFonts w:ascii="Calibri" w:eastAsia="Calibri" w:hAnsi="Calibri" w:cs="Calibri"/>
        </w:rPr>
        <w:t xml:space="preserve"> </w:t>
      </w:r>
      <w:r w:rsidR="005A2195">
        <w:rPr>
          <w:rFonts w:ascii="Calibri" w:eastAsia="Calibri" w:hAnsi="Calibri" w:cs="Calibri"/>
        </w:rPr>
        <w:t xml:space="preserve">Therefore, </w:t>
      </w:r>
      <w:r w:rsidR="53E5228C" w:rsidRPr="7FB90E5B">
        <w:rPr>
          <w:rFonts w:ascii="Calibri" w:eastAsia="Calibri" w:hAnsi="Calibri" w:cs="Calibri"/>
        </w:rPr>
        <w:t>while</w:t>
      </w:r>
      <w:r w:rsidR="005A2195">
        <w:rPr>
          <w:rFonts w:ascii="Calibri" w:eastAsia="Calibri" w:hAnsi="Calibri" w:cs="Calibri"/>
        </w:rPr>
        <w:t xml:space="preserve"> PRS</w:t>
      </w:r>
      <w:r w:rsidR="53E5228C" w:rsidRPr="7FB90E5B">
        <w:rPr>
          <w:rFonts w:ascii="Calibri" w:eastAsia="Calibri" w:hAnsi="Calibri" w:cs="Calibri"/>
        </w:rPr>
        <w:t xml:space="preserve"> </w:t>
      </w:r>
      <w:r w:rsidR="005A2195">
        <w:rPr>
          <w:rFonts w:ascii="Calibri" w:eastAsia="Calibri" w:hAnsi="Calibri" w:cs="Calibri"/>
        </w:rPr>
        <w:t>could</w:t>
      </w:r>
      <w:r w:rsidR="53E5228C" w:rsidRPr="7FB90E5B">
        <w:rPr>
          <w:rFonts w:ascii="Calibri" w:eastAsia="Calibri" w:hAnsi="Calibri" w:cs="Calibri"/>
        </w:rPr>
        <w:t xml:space="preserve"> explain variation at a group level</w:t>
      </w:r>
      <w:r w:rsidR="7B535479" w:rsidRPr="7FB90E5B">
        <w:rPr>
          <w:rFonts w:ascii="Calibri" w:eastAsia="Calibri" w:hAnsi="Calibri" w:cs="Calibri"/>
        </w:rPr>
        <w:t xml:space="preserve">, and </w:t>
      </w:r>
      <w:r w:rsidR="006C3EB9">
        <w:rPr>
          <w:rFonts w:ascii="Calibri" w:eastAsia="Calibri" w:hAnsi="Calibri" w:cs="Calibri"/>
        </w:rPr>
        <w:t>have been</w:t>
      </w:r>
      <w:r w:rsidR="7B535479" w:rsidRPr="7FB90E5B">
        <w:rPr>
          <w:rFonts w:ascii="Calibri" w:eastAsia="Calibri" w:hAnsi="Calibri" w:cs="Calibri"/>
        </w:rPr>
        <w:t xml:space="preserve"> useful for showing genetic overlap between psychiatric </w:t>
      </w:r>
      <w:r w:rsidR="006C3EB9">
        <w:rPr>
          <w:rFonts w:ascii="Calibri" w:eastAsia="Calibri" w:hAnsi="Calibri" w:cs="Calibri"/>
        </w:rPr>
        <w:t>disease risk</w:t>
      </w:r>
      <w:r w:rsidR="7B535479" w:rsidRPr="7FB90E5B">
        <w:rPr>
          <w:rFonts w:ascii="Calibri" w:eastAsia="Calibri" w:hAnsi="Calibri" w:cs="Calibri"/>
        </w:rPr>
        <w:t xml:space="preserve"> and psychiatric symptoms in HD patients</w:t>
      </w:r>
      <w:r w:rsidR="000B1150">
        <w:rPr>
          <w:rFonts w:ascii="Calibri" w:eastAsia="Calibri" w:hAnsi="Calibri" w:cs="Calibri"/>
        </w:rPr>
        <w:fldChar w:fldCharType="begin">
          <w:fldData xml:space="preserve">PEVuZE5vdGU+PENpdGU+PEF1dGhvcj5FbGxpczwvQXV0aG9yPjxZZWFyPjIwMjA8L1llYXI+PFJl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</w:fldData>
        </w:fldChar>
      </w:r>
      <w:r w:rsidR="005B7BA7">
        <w:rPr>
          <w:rFonts w:ascii="Calibri" w:eastAsia="Calibri" w:hAnsi="Calibri" w:cs="Calibri"/>
        </w:rPr>
        <w:instrText xml:space="preserve"> ADDIN EN.CITE </w:instrText>
      </w:r>
      <w:r w:rsidR="005B7BA7">
        <w:rPr>
          <w:rFonts w:ascii="Calibri" w:eastAsia="Calibri" w:hAnsi="Calibri" w:cs="Calibri"/>
        </w:rPr>
        <w:fldChar w:fldCharType="begin">
          <w:fldData xml:space="preserve">PEVuZE5vdGU+PENpdGU+PEF1dGhvcj5FbGxpczwvQXV0aG9yPjxZZWFyPjIwMjA8L1llYXI+PFJl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</w:fldData>
        </w:fldChar>
      </w:r>
      <w:r w:rsidR="005B7BA7">
        <w:rPr>
          <w:rFonts w:ascii="Calibri" w:eastAsia="Calibri" w:hAnsi="Calibri" w:cs="Calibri"/>
        </w:rPr>
        <w:instrText xml:space="preserve"> ADDIN EN.CITE.DATA </w:instrText>
      </w:r>
      <w:r w:rsidR="005B7BA7">
        <w:rPr>
          <w:rFonts w:ascii="Calibri" w:eastAsia="Calibri" w:hAnsi="Calibri" w:cs="Calibri"/>
        </w:rPr>
      </w:r>
      <w:r w:rsidR="005B7BA7">
        <w:rPr>
          <w:rFonts w:ascii="Calibri" w:eastAsia="Calibri" w:hAnsi="Calibri" w:cs="Calibri"/>
        </w:rPr>
        <w:fldChar w:fldCharType="end"/>
      </w:r>
      <w:r w:rsidR="000B1150">
        <w:rPr>
          <w:rFonts w:ascii="Calibri" w:eastAsia="Calibri" w:hAnsi="Calibri" w:cs="Calibri"/>
        </w:rPr>
      </w:r>
      <w:r w:rsidR="000B1150">
        <w:rPr>
          <w:rFonts w:ascii="Calibri" w:eastAsia="Calibri" w:hAnsi="Calibri" w:cs="Calibri"/>
        </w:rPr>
        <w:fldChar w:fldCharType="separate"/>
      </w:r>
      <w:r w:rsidR="005B7BA7">
        <w:rPr>
          <w:rFonts w:ascii="Calibri" w:eastAsia="Calibri" w:hAnsi="Calibri" w:cs="Calibri"/>
          <w:noProof/>
        </w:rPr>
        <w:t>(68)</w:t>
      </w:r>
      <w:r w:rsidR="000B1150">
        <w:rPr>
          <w:rFonts w:ascii="Calibri" w:eastAsia="Calibri" w:hAnsi="Calibri" w:cs="Calibri"/>
        </w:rPr>
        <w:fldChar w:fldCharType="end"/>
      </w:r>
      <w:r w:rsidR="53E5228C" w:rsidRPr="7FB90E5B">
        <w:rPr>
          <w:rFonts w:ascii="Calibri" w:eastAsia="Calibri" w:hAnsi="Calibri" w:cs="Calibri"/>
        </w:rPr>
        <w:t xml:space="preserve">, </w:t>
      </w:r>
      <w:r w:rsidR="4D0FB352" w:rsidRPr="7FB90E5B">
        <w:rPr>
          <w:rFonts w:ascii="Calibri" w:eastAsia="Calibri" w:hAnsi="Calibri" w:cs="Calibri"/>
        </w:rPr>
        <w:t>the</w:t>
      </w:r>
      <w:r w:rsidR="005A2195">
        <w:rPr>
          <w:rFonts w:ascii="Calibri" w:eastAsia="Calibri" w:hAnsi="Calibri" w:cs="Calibri"/>
        </w:rPr>
        <w:t xml:space="preserve">y are currently </w:t>
      </w:r>
      <w:r w:rsidR="4D0FB352" w:rsidRPr="7FB90E5B">
        <w:rPr>
          <w:rFonts w:ascii="Calibri" w:eastAsia="Calibri" w:hAnsi="Calibri" w:cs="Calibri"/>
        </w:rPr>
        <w:t xml:space="preserve">not sufficiently predictive to give any particular </w:t>
      </w:r>
      <w:r w:rsidR="005A2195">
        <w:rPr>
          <w:rFonts w:ascii="Calibri" w:eastAsia="Calibri" w:hAnsi="Calibri" w:cs="Calibri"/>
        </w:rPr>
        <w:t>individual</w:t>
      </w:r>
      <w:r w:rsidR="4D0FB352" w:rsidRPr="7FB90E5B">
        <w:rPr>
          <w:rFonts w:ascii="Calibri" w:eastAsia="Calibri" w:hAnsi="Calibri" w:cs="Calibri"/>
        </w:rPr>
        <w:t xml:space="preserve"> refinement </w:t>
      </w:r>
      <w:r w:rsidR="00015855">
        <w:rPr>
          <w:rFonts w:ascii="Calibri" w:eastAsia="Calibri" w:hAnsi="Calibri" w:cs="Calibri"/>
        </w:rPr>
        <w:t>of</w:t>
      </w:r>
      <w:r w:rsidR="4D0FB352" w:rsidRPr="7FB90E5B">
        <w:rPr>
          <w:rFonts w:ascii="Calibri" w:eastAsia="Calibri" w:hAnsi="Calibri" w:cs="Calibri"/>
        </w:rPr>
        <w:t xml:space="preserve"> expected age at developing symptoms of HD.</w:t>
      </w:r>
      <w:r w:rsidR="0097091E">
        <w:rPr>
          <w:rFonts w:ascii="Calibri" w:eastAsia="Calibri" w:hAnsi="Calibri" w:cs="Calibri"/>
        </w:rPr>
        <w:t xml:space="preserve"> </w:t>
      </w:r>
      <w:r w:rsidR="005A2195">
        <w:rPr>
          <w:rFonts w:ascii="Calibri" w:eastAsia="Calibri" w:hAnsi="Calibri" w:cs="Calibri"/>
        </w:rPr>
        <w:t>Future work in this area, combining greater understanding of common and rare variants</w:t>
      </w:r>
      <w:r w:rsidR="006E1A01">
        <w:rPr>
          <w:rFonts w:ascii="Calibri" w:eastAsia="Calibri" w:hAnsi="Calibri" w:cs="Calibri"/>
        </w:rPr>
        <w:t xml:space="preserve"> that impact HD onset</w:t>
      </w:r>
      <w:r w:rsidR="00F92FF2">
        <w:rPr>
          <w:rFonts w:ascii="Calibri" w:eastAsia="Calibri" w:hAnsi="Calibri" w:cs="Calibri"/>
        </w:rPr>
        <w:t xml:space="preserve"> and their </w:t>
      </w:r>
      <w:r w:rsidR="0058072D">
        <w:rPr>
          <w:rFonts w:ascii="Calibri" w:eastAsia="Calibri" w:hAnsi="Calibri" w:cs="Calibri"/>
        </w:rPr>
        <w:t>interaction with CAG length, the dominant predictor of onset,</w:t>
      </w:r>
      <w:r w:rsidR="00D476B8">
        <w:rPr>
          <w:rFonts w:ascii="Calibri" w:eastAsia="Calibri" w:hAnsi="Calibri" w:cs="Calibri"/>
        </w:rPr>
        <w:t xml:space="preserve"> could</w:t>
      </w:r>
      <w:r w:rsidR="006E1A01">
        <w:rPr>
          <w:rFonts w:ascii="Calibri" w:eastAsia="Calibri" w:hAnsi="Calibri" w:cs="Calibri"/>
        </w:rPr>
        <w:t xml:space="preserve"> lead to PRS of clinical utility.</w:t>
      </w:r>
    </w:p>
    <w:p w14:paraId="21E764D0" w14:textId="77777777" w:rsidR="003B7799" w:rsidRDefault="003B7799" w:rsidP="00CD69D7">
      <w:pPr>
        <w:spacing w:after="120" w:line="480" w:lineRule="auto"/>
        <w:ind w:left="-20" w:right="-20"/>
        <w:jc w:val="both"/>
        <w:rPr>
          <w:rFonts w:ascii="Calibri" w:eastAsia="Calibri" w:hAnsi="Calibri" w:cs="Calibri"/>
        </w:rPr>
      </w:pPr>
    </w:p>
    <w:p w14:paraId="5096F817" w14:textId="2C9B2545" w:rsidR="7BCB61DF" w:rsidRPr="00724B48" w:rsidRDefault="006E1A01" w:rsidP="00CD69D7">
      <w:pPr>
        <w:spacing w:after="120" w:line="480" w:lineRule="auto"/>
        <w:ind w:right="-20"/>
        <w:jc w:val="both"/>
        <w:rPr>
          <w:rFonts w:ascii="Calibri" w:eastAsia="Calibri" w:hAnsi="Calibri" w:cs="Calibri"/>
          <w:b/>
          <w:bCs/>
          <w:sz w:val="28"/>
          <w:szCs w:val="28"/>
        </w:rPr>
      </w:pPr>
      <w:r>
        <w:rPr>
          <w:rFonts w:ascii="Calibri" w:eastAsia="Calibri" w:hAnsi="Calibri" w:cs="Calibri"/>
          <w:b/>
          <w:bCs/>
          <w:sz w:val="28"/>
          <w:szCs w:val="28"/>
        </w:rPr>
        <w:t>Could</w:t>
      </w:r>
      <w:r w:rsidR="00A45ECA" w:rsidRPr="00724B48">
        <w:rPr>
          <w:rFonts w:ascii="Calibri" w:eastAsia="Calibri" w:hAnsi="Calibri" w:cs="Calibri"/>
          <w:b/>
          <w:bCs/>
          <w:sz w:val="28"/>
          <w:szCs w:val="28"/>
        </w:rPr>
        <w:t xml:space="preserve"> genetic data </w:t>
      </w:r>
      <w:r>
        <w:rPr>
          <w:rFonts w:ascii="Calibri" w:eastAsia="Calibri" w:hAnsi="Calibri" w:cs="Calibri"/>
          <w:b/>
          <w:bCs/>
          <w:sz w:val="28"/>
          <w:szCs w:val="28"/>
        </w:rPr>
        <w:t xml:space="preserve">be used to stratify populations </w:t>
      </w:r>
      <w:r w:rsidR="00A45ECA" w:rsidRPr="00724B48">
        <w:rPr>
          <w:rFonts w:ascii="Calibri" w:eastAsia="Calibri" w:hAnsi="Calibri" w:cs="Calibri"/>
          <w:b/>
          <w:bCs/>
          <w:sz w:val="28"/>
          <w:szCs w:val="28"/>
        </w:rPr>
        <w:t>in HD clinical trials</w:t>
      </w:r>
      <w:r>
        <w:rPr>
          <w:rFonts w:ascii="Calibri" w:eastAsia="Calibri" w:hAnsi="Calibri" w:cs="Calibri"/>
          <w:b/>
          <w:bCs/>
          <w:sz w:val="28"/>
          <w:szCs w:val="28"/>
        </w:rPr>
        <w:t>?</w:t>
      </w:r>
    </w:p>
    <w:p w14:paraId="66012E67" w14:textId="7333FF67" w:rsidR="00A45ECA" w:rsidRPr="00A45ECA" w:rsidRDefault="00A45ECA" w:rsidP="00CD69D7">
      <w:pPr>
        <w:spacing w:after="120" w:line="480" w:lineRule="auto"/>
        <w:jc w:val="both"/>
        <w:rPr>
          <w:rFonts w:ascii="Calibri" w:eastAsia="Calibri" w:hAnsi="Calibri" w:cs="Calibri"/>
          <w:color w:val="0D0D0D" w:themeColor="text1" w:themeTint="F2"/>
        </w:rPr>
      </w:pPr>
      <w:r>
        <w:t xml:space="preserve">Incorporation of genetic modifier data for clinical trials risk stratification has been </w:t>
      </w:r>
      <w:r w:rsidR="000440D0">
        <w:t xml:space="preserve">deployed </w:t>
      </w:r>
      <w:r>
        <w:t>prior to incorporation in clinical practice in other disease areas and could be consider</w:t>
      </w:r>
      <w:r w:rsidR="003239EF">
        <w:t>ed</w:t>
      </w:r>
      <w:r>
        <w:t xml:space="preserve"> </w:t>
      </w:r>
      <w:r w:rsidR="003239EF">
        <w:t>in</w:t>
      </w:r>
      <w:r>
        <w:t xml:space="preserve"> HD</w:t>
      </w:r>
      <w:r w:rsidR="00B6141F">
        <w:t>, particularly</w:t>
      </w:r>
      <w:r w:rsidR="008B7D22">
        <w:t xml:space="preserve"> </w:t>
      </w:r>
      <w:r w:rsidR="00796AC6">
        <w:t>the use of</w:t>
      </w:r>
      <w:r w:rsidR="00B6141F">
        <w:t xml:space="preserve"> accurate repeat structure</w:t>
      </w:r>
      <w:r w:rsidR="008B326C">
        <w:t xml:space="preserve"> sequences</w:t>
      </w:r>
      <w:r>
        <w:t>.</w:t>
      </w:r>
      <w:r w:rsidR="0097091E">
        <w:t xml:space="preserve"> </w:t>
      </w:r>
      <w:r w:rsidRPr="00A45ECA">
        <w:rPr>
          <w:rFonts w:ascii="Calibri" w:eastAsia="Calibri" w:hAnsi="Calibri" w:cs="Calibri"/>
          <w:color w:val="0D0D0D" w:themeColor="text1" w:themeTint="F2"/>
        </w:rPr>
        <w:t>The US Food and Drug Administration outlined two approaches for the enrichment of clinical trials</w:t>
      </w:r>
      <w:r w:rsidR="000B1150">
        <w:rPr>
          <w:rFonts w:ascii="Calibri" w:eastAsia="Calibri" w:hAnsi="Calibri" w:cs="Calibri"/>
          <w:color w:val="0D0D0D" w:themeColor="text1" w:themeTint="F2"/>
        </w:rPr>
        <w:fldChar w:fldCharType="begin"/>
      </w:r>
      <w:r w:rsidR="005B7BA7">
        <w:rPr>
          <w:rFonts w:ascii="Calibri" w:eastAsia="Calibri" w:hAnsi="Calibri" w:cs="Calibri"/>
          <w:color w:val="0D0D0D" w:themeColor="text1" w:themeTint="F2"/>
        </w:rPr>
        <w:instrText xml:space="preserve"> ADDIN EN.CITE &lt;EndNote&gt;&lt;Cite&gt;&lt;Author&gt;U.S. Food and Drug Administration&lt;/Author&gt;&lt;Year&gt;2019&lt;/Year&gt;&lt;RecNum&gt;1174&lt;/RecNum&gt;&lt;DisplayText&gt;(69)&lt;/DisplayText&gt;&lt;record&gt;&lt;rec-number&gt;1174&lt;/rec-number&gt;&lt;foreign-keys&gt;&lt;key app="EN" db-id="s909ed5ftpvwsce0szpxwwt6209tsw9wze52" timestamp="1695046227"&gt;1174&lt;/key&gt;&lt;/foreign-keys&gt;&lt;ref-type name="Web Page"&gt;12&lt;/ref-type&gt;&lt;contributors&gt;&lt;authors&gt;&lt;author&gt;U.S. Food and Drug Administration,&lt;/author&gt;&lt;/authors&gt;&lt;/contributors&gt;&lt;titles&gt;&lt;title&gt;Enrichment strategies for clinical trials to&amp;#xD;support approval of human drugs and biological products.&lt;/title&gt;&lt;/titles&gt;&lt;dates&gt;&lt;year&gt;2019&lt;/year&gt;&lt;/dates&gt;&lt;urls&gt;&lt;related-urls&gt;&lt;url&gt;https://www.fda.gov/regulatory-information/search-fda-guidance-documents/enrichment-strategies-clinical-trials-support-approval-human-drugs-and-biological-products&lt;/url&gt;&lt;/related-urls&gt;&lt;/urls&gt;&lt;/record&gt;&lt;/Cite&gt;&lt;/EndNote&gt;</w:instrText>
      </w:r>
      <w:r w:rsidR="000B1150">
        <w:rPr>
          <w:rFonts w:ascii="Calibri" w:eastAsia="Calibri" w:hAnsi="Calibri" w:cs="Calibri"/>
          <w:color w:val="0D0D0D" w:themeColor="text1" w:themeTint="F2"/>
        </w:rPr>
        <w:fldChar w:fldCharType="separate"/>
      </w:r>
      <w:r w:rsidR="005B7BA7">
        <w:rPr>
          <w:rFonts w:ascii="Calibri" w:eastAsia="Calibri" w:hAnsi="Calibri" w:cs="Calibri"/>
          <w:noProof/>
          <w:color w:val="0D0D0D" w:themeColor="text1" w:themeTint="F2"/>
        </w:rPr>
        <w:t>(69)</w:t>
      </w:r>
      <w:r w:rsidR="000B1150">
        <w:rPr>
          <w:rFonts w:ascii="Calibri" w:eastAsia="Calibri" w:hAnsi="Calibri" w:cs="Calibri"/>
          <w:color w:val="0D0D0D" w:themeColor="text1" w:themeTint="F2"/>
        </w:rPr>
        <w:fldChar w:fldCharType="end"/>
      </w:r>
      <w:r w:rsidRPr="00A45ECA">
        <w:rPr>
          <w:rFonts w:ascii="Calibri" w:eastAsia="Calibri" w:hAnsi="Calibri" w:cs="Calibri"/>
          <w:color w:val="0D0D0D" w:themeColor="text1" w:themeTint="F2"/>
        </w:rPr>
        <w:t>. ‘Prognostic enrichment’ aims to increase statistical power</w:t>
      </w:r>
      <w:r w:rsidR="00646361">
        <w:rPr>
          <w:rFonts w:ascii="Calibri" w:eastAsia="Calibri" w:hAnsi="Calibri" w:cs="Calibri"/>
          <w:color w:val="0D0D0D" w:themeColor="text1" w:themeTint="F2"/>
        </w:rPr>
        <w:t xml:space="preserve"> (</w:t>
      </w:r>
      <w:r w:rsidRPr="00A45ECA">
        <w:rPr>
          <w:rFonts w:ascii="Calibri" w:eastAsia="Calibri" w:hAnsi="Calibri" w:cs="Calibri"/>
          <w:color w:val="0D0D0D" w:themeColor="text1" w:themeTint="F2"/>
        </w:rPr>
        <w:t>and thus decrease sample size and cost</w:t>
      </w:r>
      <w:r w:rsidR="00646361">
        <w:rPr>
          <w:rFonts w:ascii="Calibri" w:eastAsia="Calibri" w:hAnsi="Calibri" w:cs="Calibri"/>
          <w:color w:val="0D0D0D" w:themeColor="text1" w:themeTint="F2"/>
        </w:rPr>
        <w:t xml:space="preserve">) </w:t>
      </w:r>
      <w:r w:rsidRPr="00A45ECA">
        <w:rPr>
          <w:rFonts w:ascii="Calibri" w:eastAsia="Calibri" w:hAnsi="Calibri" w:cs="Calibri"/>
          <w:color w:val="0D0D0D" w:themeColor="text1" w:themeTint="F2"/>
        </w:rPr>
        <w:t>by increasing the proportion of patients likely to demonstrate disease onset or progression.</w:t>
      </w:r>
      <w:r w:rsidR="0097091E">
        <w:rPr>
          <w:rFonts w:ascii="Calibri" w:eastAsia="Calibri" w:hAnsi="Calibri" w:cs="Calibri"/>
          <w:color w:val="0D0D0D" w:themeColor="text1" w:themeTint="F2"/>
        </w:rPr>
        <w:t xml:space="preserve"> </w:t>
      </w:r>
      <w:r w:rsidRPr="00A45ECA">
        <w:rPr>
          <w:rFonts w:ascii="Calibri" w:eastAsia="Calibri" w:hAnsi="Calibri" w:cs="Calibri"/>
          <w:color w:val="0D0D0D" w:themeColor="text1" w:themeTint="F2"/>
        </w:rPr>
        <w:t xml:space="preserve">‘Predictive enrichment’ aims to enrol participants who are more likely to have an </w:t>
      </w:r>
      <w:r w:rsidR="00563780">
        <w:rPr>
          <w:rFonts w:ascii="Calibri" w:eastAsia="Calibri" w:hAnsi="Calibri" w:cs="Calibri"/>
          <w:color w:val="0D0D0D" w:themeColor="text1" w:themeTint="F2"/>
        </w:rPr>
        <w:t>increased</w:t>
      </w:r>
      <w:r w:rsidR="00563780" w:rsidRPr="00A45ECA">
        <w:rPr>
          <w:rFonts w:ascii="Calibri" w:eastAsia="Calibri" w:hAnsi="Calibri" w:cs="Calibri"/>
          <w:color w:val="0D0D0D" w:themeColor="text1" w:themeTint="F2"/>
        </w:rPr>
        <w:t xml:space="preserve"> </w:t>
      </w:r>
      <w:r w:rsidRPr="00A45ECA">
        <w:rPr>
          <w:rFonts w:ascii="Calibri" w:eastAsia="Calibri" w:hAnsi="Calibri" w:cs="Calibri"/>
          <w:color w:val="0D0D0D" w:themeColor="text1" w:themeTint="F2"/>
        </w:rPr>
        <w:t>benefit to the trial intervention.</w:t>
      </w:r>
      <w:r w:rsidR="0097091E">
        <w:rPr>
          <w:rFonts w:ascii="Calibri" w:eastAsia="Calibri" w:hAnsi="Calibri" w:cs="Calibri"/>
          <w:color w:val="0D0D0D" w:themeColor="text1" w:themeTint="F2"/>
        </w:rPr>
        <w:t xml:space="preserve"> </w:t>
      </w:r>
      <w:r w:rsidRPr="00A45ECA">
        <w:rPr>
          <w:rFonts w:ascii="Calibri" w:eastAsia="Calibri" w:hAnsi="Calibri" w:cs="Calibri"/>
          <w:color w:val="0D0D0D" w:themeColor="text1" w:themeTint="F2"/>
        </w:rPr>
        <w:t>Post</w:t>
      </w:r>
      <w:r w:rsidR="00EF467C">
        <w:rPr>
          <w:rFonts w:ascii="Calibri" w:eastAsia="Calibri" w:hAnsi="Calibri" w:cs="Calibri"/>
          <w:color w:val="0D0D0D" w:themeColor="text1" w:themeTint="F2"/>
        </w:rPr>
        <w:t>-</w:t>
      </w:r>
      <w:r w:rsidRPr="00A45ECA">
        <w:rPr>
          <w:rFonts w:ascii="Calibri" w:eastAsia="Calibri" w:hAnsi="Calibri" w:cs="Calibri"/>
          <w:color w:val="0D0D0D" w:themeColor="text1" w:themeTint="F2"/>
        </w:rPr>
        <w:t>hoc analys</w:t>
      </w:r>
      <w:r w:rsidR="007E304B">
        <w:rPr>
          <w:rFonts w:ascii="Calibri" w:eastAsia="Calibri" w:hAnsi="Calibri" w:cs="Calibri"/>
          <w:color w:val="0D0D0D" w:themeColor="text1" w:themeTint="F2"/>
        </w:rPr>
        <w:t>e</w:t>
      </w:r>
      <w:r w:rsidRPr="00A45ECA">
        <w:rPr>
          <w:rFonts w:ascii="Calibri" w:eastAsia="Calibri" w:hAnsi="Calibri" w:cs="Calibri"/>
          <w:color w:val="0D0D0D" w:themeColor="text1" w:themeTint="F2"/>
        </w:rPr>
        <w:t xml:space="preserve">s of clinical trials of statins and cardiovascular events suggest that enrolling only people in the top quintile of polygenic risk score may have required 90% </w:t>
      </w:r>
      <w:r w:rsidR="006E1A01">
        <w:rPr>
          <w:rFonts w:ascii="Calibri" w:eastAsia="Calibri" w:hAnsi="Calibri" w:cs="Calibri"/>
          <w:color w:val="0D0D0D" w:themeColor="text1" w:themeTint="F2"/>
        </w:rPr>
        <w:t>fewer</w:t>
      </w:r>
      <w:r w:rsidRPr="00A45ECA">
        <w:rPr>
          <w:rFonts w:ascii="Calibri" w:eastAsia="Calibri" w:hAnsi="Calibri" w:cs="Calibri"/>
          <w:color w:val="0D0D0D" w:themeColor="text1" w:themeTint="F2"/>
        </w:rPr>
        <w:t xml:space="preserve"> participants and demonstrate a greater relative risk reduction compared with the overall trial population</w:t>
      </w:r>
      <w:r w:rsidR="00602860">
        <w:rPr>
          <w:rFonts w:ascii="Calibri" w:eastAsia="Calibri" w:hAnsi="Calibri" w:cs="Calibri"/>
          <w:color w:val="0D0D0D" w:themeColor="text1" w:themeTint="F2"/>
        </w:rPr>
        <w:fldChar w:fldCharType="begin">
          <w:fldData xml:space="preserve">PEVuZE5vdGU+PENpdGU+PEF1dGhvcj5GYWhlZDwvQXV0aG9yPjxZZWFyPjIwMjI8L1llYXI+PFJl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</w:fldData>
        </w:fldChar>
      </w:r>
      <w:r w:rsidR="005B7BA7">
        <w:rPr>
          <w:rFonts w:ascii="Calibri" w:eastAsia="Calibri" w:hAnsi="Calibri" w:cs="Calibri"/>
          <w:color w:val="0D0D0D" w:themeColor="text1" w:themeTint="F2"/>
        </w:rPr>
        <w:instrText xml:space="preserve"> ADDIN EN.CITE </w:instrText>
      </w:r>
      <w:r w:rsidR="005B7BA7">
        <w:rPr>
          <w:rFonts w:ascii="Calibri" w:eastAsia="Calibri" w:hAnsi="Calibri" w:cs="Calibri"/>
          <w:color w:val="0D0D0D" w:themeColor="text1" w:themeTint="F2"/>
        </w:rPr>
        <w:fldChar w:fldCharType="begin">
          <w:fldData xml:space="preserve">PEVuZE5vdGU+PENpdGU+PEF1dGhvcj5GYWhlZDwvQXV0aG9yPjxZZWFyPjIwMjI8L1llYXI+PFJl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</w:fldData>
        </w:fldChar>
      </w:r>
      <w:r w:rsidR="005B7BA7">
        <w:rPr>
          <w:rFonts w:ascii="Calibri" w:eastAsia="Calibri" w:hAnsi="Calibri" w:cs="Calibri"/>
          <w:color w:val="0D0D0D" w:themeColor="text1" w:themeTint="F2"/>
        </w:rPr>
        <w:instrText xml:space="preserve"> ADDIN EN.CITE.DATA </w:instrText>
      </w:r>
      <w:r w:rsidR="005B7BA7">
        <w:rPr>
          <w:rFonts w:ascii="Calibri" w:eastAsia="Calibri" w:hAnsi="Calibri" w:cs="Calibri"/>
          <w:color w:val="0D0D0D" w:themeColor="text1" w:themeTint="F2"/>
        </w:rPr>
      </w:r>
      <w:r w:rsidR="005B7BA7">
        <w:rPr>
          <w:rFonts w:ascii="Calibri" w:eastAsia="Calibri" w:hAnsi="Calibri" w:cs="Calibri"/>
          <w:color w:val="0D0D0D" w:themeColor="text1" w:themeTint="F2"/>
        </w:rPr>
        <w:fldChar w:fldCharType="end"/>
      </w:r>
      <w:r w:rsidR="00602860">
        <w:rPr>
          <w:rFonts w:ascii="Calibri" w:eastAsia="Calibri" w:hAnsi="Calibri" w:cs="Calibri"/>
          <w:color w:val="0D0D0D" w:themeColor="text1" w:themeTint="F2"/>
        </w:rPr>
      </w:r>
      <w:r w:rsidR="00602860">
        <w:rPr>
          <w:rFonts w:ascii="Calibri" w:eastAsia="Calibri" w:hAnsi="Calibri" w:cs="Calibri"/>
          <w:color w:val="0D0D0D" w:themeColor="text1" w:themeTint="F2"/>
        </w:rPr>
        <w:fldChar w:fldCharType="separate"/>
      </w:r>
      <w:r w:rsidR="005B7BA7">
        <w:rPr>
          <w:rFonts w:ascii="Calibri" w:eastAsia="Calibri" w:hAnsi="Calibri" w:cs="Calibri"/>
          <w:noProof/>
          <w:color w:val="0D0D0D" w:themeColor="text1" w:themeTint="F2"/>
        </w:rPr>
        <w:t>(70)</w:t>
      </w:r>
      <w:r w:rsidR="00602860">
        <w:rPr>
          <w:rFonts w:ascii="Calibri" w:eastAsia="Calibri" w:hAnsi="Calibri" w:cs="Calibri"/>
          <w:color w:val="0D0D0D" w:themeColor="text1" w:themeTint="F2"/>
        </w:rPr>
        <w:fldChar w:fldCharType="end"/>
      </w:r>
      <w:r w:rsidRPr="00A45ECA">
        <w:rPr>
          <w:rFonts w:ascii="Calibri" w:eastAsia="Calibri" w:hAnsi="Calibri" w:cs="Calibri"/>
          <w:color w:val="0D0D0D" w:themeColor="text1" w:themeTint="F2"/>
        </w:rPr>
        <w:t>, leading PRS to be explored for the trial design of various conditions</w:t>
      </w:r>
      <w:r w:rsidR="00091C23">
        <w:rPr>
          <w:rFonts w:ascii="Calibri" w:eastAsia="Calibri" w:hAnsi="Calibri" w:cs="Calibri"/>
          <w:color w:val="0D0D0D" w:themeColor="text1" w:themeTint="F2"/>
        </w:rPr>
        <w:fldChar w:fldCharType="begin">
          <w:fldData xml:space="preserve">PEVuZE5vdGU+PENpdGU+PEF1dGhvcj5EYW1hc2s8L0F1dGhvcj48WWVhcj4yMDIwPC9ZZWFyPjxS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</w:fldData>
        </w:fldChar>
      </w:r>
      <w:r w:rsidR="005B7BA7">
        <w:rPr>
          <w:rFonts w:ascii="Calibri" w:eastAsia="Calibri" w:hAnsi="Calibri" w:cs="Calibri"/>
          <w:color w:val="0D0D0D" w:themeColor="text1" w:themeTint="F2"/>
        </w:rPr>
        <w:instrText xml:space="preserve"> ADDIN EN.CITE </w:instrText>
      </w:r>
      <w:r w:rsidR="005B7BA7">
        <w:rPr>
          <w:rFonts w:ascii="Calibri" w:eastAsia="Calibri" w:hAnsi="Calibri" w:cs="Calibri"/>
          <w:color w:val="0D0D0D" w:themeColor="text1" w:themeTint="F2"/>
        </w:rPr>
        <w:fldChar w:fldCharType="begin">
          <w:fldData xml:space="preserve">PEVuZE5vdGU+PENpdGU+PEF1dGhvcj5EYW1hc2s8L0F1dGhvcj48WWVhcj4yMDIwPC9ZZWFyPjxS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</w:fldData>
        </w:fldChar>
      </w:r>
      <w:r w:rsidR="005B7BA7">
        <w:rPr>
          <w:rFonts w:ascii="Calibri" w:eastAsia="Calibri" w:hAnsi="Calibri" w:cs="Calibri"/>
          <w:color w:val="0D0D0D" w:themeColor="text1" w:themeTint="F2"/>
        </w:rPr>
        <w:instrText xml:space="preserve"> ADDIN EN.CITE.DATA </w:instrText>
      </w:r>
      <w:r w:rsidR="005B7BA7">
        <w:rPr>
          <w:rFonts w:ascii="Calibri" w:eastAsia="Calibri" w:hAnsi="Calibri" w:cs="Calibri"/>
          <w:color w:val="0D0D0D" w:themeColor="text1" w:themeTint="F2"/>
        </w:rPr>
      </w:r>
      <w:r w:rsidR="005B7BA7">
        <w:rPr>
          <w:rFonts w:ascii="Calibri" w:eastAsia="Calibri" w:hAnsi="Calibri" w:cs="Calibri"/>
          <w:color w:val="0D0D0D" w:themeColor="text1" w:themeTint="F2"/>
        </w:rPr>
        <w:fldChar w:fldCharType="end"/>
      </w:r>
      <w:r w:rsidR="00091C23">
        <w:rPr>
          <w:rFonts w:ascii="Calibri" w:eastAsia="Calibri" w:hAnsi="Calibri" w:cs="Calibri"/>
          <w:color w:val="0D0D0D" w:themeColor="text1" w:themeTint="F2"/>
        </w:rPr>
      </w:r>
      <w:r w:rsidR="00091C23">
        <w:rPr>
          <w:rFonts w:ascii="Calibri" w:eastAsia="Calibri" w:hAnsi="Calibri" w:cs="Calibri"/>
          <w:color w:val="0D0D0D" w:themeColor="text1" w:themeTint="F2"/>
        </w:rPr>
        <w:fldChar w:fldCharType="separate"/>
      </w:r>
      <w:r w:rsidR="005B7BA7">
        <w:rPr>
          <w:rFonts w:ascii="Calibri" w:eastAsia="Calibri" w:hAnsi="Calibri" w:cs="Calibri"/>
          <w:noProof/>
          <w:color w:val="0D0D0D" w:themeColor="text1" w:themeTint="F2"/>
        </w:rPr>
        <w:t>(71, 72)</w:t>
      </w:r>
      <w:r w:rsidR="00091C23">
        <w:rPr>
          <w:rFonts w:ascii="Calibri" w:eastAsia="Calibri" w:hAnsi="Calibri" w:cs="Calibri"/>
          <w:color w:val="0D0D0D" w:themeColor="text1" w:themeTint="F2"/>
        </w:rPr>
        <w:fldChar w:fldCharType="end"/>
      </w:r>
      <w:r w:rsidRPr="00A45ECA">
        <w:rPr>
          <w:rFonts w:ascii="Calibri" w:eastAsia="Calibri" w:hAnsi="Calibri" w:cs="Calibri"/>
          <w:color w:val="0D0D0D" w:themeColor="text1" w:themeTint="F2"/>
        </w:rPr>
        <w:t>.</w:t>
      </w:r>
      <w:r w:rsidR="0097091E">
        <w:rPr>
          <w:rFonts w:ascii="Calibri" w:eastAsia="Calibri" w:hAnsi="Calibri" w:cs="Calibri"/>
          <w:color w:val="0D0D0D" w:themeColor="text1" w:themeTint="F2"/>
        </w:rPr>
        <w:t xml:space="preserve"> </w:t>
      </w:r>
    </w:p>
    <w:p w14:paraId="565E113D" w14:textId="4098AF6F" w:rsidR="00A45ECA" w:rsidRDefault="00A45ECA" w:rsidP="00CD69D7">
      <w:pPr>
        <w:spacing w:after="120" w:line="480" w:lineRule="auto"/>
        <w:jc w:val="both"/>
        <w:rPr>
          <w:rFonts w:ascii="Calibri" w:eastAsia="Calibri" w:hAnsi="Calibri" w:cs="Calibri"/>
          <w:color w:val="0D0D0D" w:themeColor="text1" w:themeTint="F2"/>
        </w:rPr>
      </w:pPr>
      <w:r w:rsidRPr="00A45ECA">
        <w:rPr>
          <w:rFonts w:ascii="Calibri" w:eastAsia="Calibri" w:hAnsi="Calibri" w:cs="Calibri"/>
          <w:color w:val="0D0D0D" w:themeColor="text1" w:themeTint="F2"/>
        </w:rPr>
        <w:lastRenderedPageBreak/>
        <w:t xml:space="preserve">In Parkinson’s disease (PD), the impact of </w:t>
      </w:r>
      <w:r w:rsidRPr="00A45ECA">
        <w:rPr>
          <w:rFonts w:ascii="Calibri" w:eastAsia="Calibri" w:hAnsi="Calibri" w:cs="Calibri"/>
          <w:i/>
          <w:iCs/>
          <w:color w:val="0D0D0D" w:themeColor="text1" w:themeTint="F2"/>
        </w:rPr>
        <w:t>not</w:t>
      </w:r>
      <w:r w:rsidRPr="00A45ECA">
        <w:rPr>
          <w:rFonts w:ascii="Calibri" w:eastAsia="Calibri" w:hAnsi="Calibri" w:cs="Calibri"/>
          <w:color w:val="0D0D0D" w:themeColor="text1" w:themeTint="F2"/>
        </w:rPr>
        <w:t xml:space="preserve"> considering the genetic make-up of participants in clinical trials has also been considered.</w:t>
      </w:r>
      <w:r w:rsidR="0097091E">
        <w:rPr>
          <w:rFonts w:ascii="Calibri" w:eastAsia="Calibri" w:hAnsi="Calibri" w:cs="Calibri"/>
          <w:color w:val="0D0D0D" w:themeColor="text1" w:themeTint="F2"/>
        </w:rPr>
        <w:t xml:space="preserve"> </w:t>
      </w:r>
      <w:r w:rsidRPr="00A45ECA">
        <w:rPr>
          <w:rFonts w:ascii="Calibri" w:eastAsia="Calibri" w:hAnsi="Calibri" w:cs="Calibri"/>
          <w:color w:val="0D0D0D" w:themeColor="text1" w:themeTint="F2"/>
        </w:rPr>
        <w:t>The PD genetic risk score can predict PD progression</w:t>
      </w:r>
      <w:r w:rsidR="00602860">
        <w:rPr>
          <w:rFonts w:ascii="Calibri" w:eastAsia="Calibri" w:hAnsi="Calibri" w:cs="Calibri"/>
          <w:color w:val="0D0D0D" w:themeColor="text1" w:themeTint="F2"/>
        </w:rPr>
        <w:fldChar w:fldCharType="begin"/>
      </w:r>
      <w:r w:rsidR="005B7BA7">
        <w:rPr>
          <w:rFonts w:ascii="Calibri" w:eastAsia="Calibri" w:hAnsi="Calibri" w:cs="Calibri"/>
          <w:color w:val="0D0D0D" w:themeColor="text1" w:themeTint="F2"/>
        </w:rPr>
        <w:instrText xml:space="preserve"> ADDIN EN.CITE &lt;EndNote&gt;&lt;Cite&gt;&lt;Author&gt;Pihlstrøm&lt;/Author&gt;&lt;Year&gt;2016&lt;/Year&gt;&lt;RecNum&gt;1175&lt;/RecNum&gt;&lt;DisplayText&gt;(73)&lt;/DisplayText&gt;&lt;record&gt;&lt;rec-number&gt;1175&lt;/rec-number&gt;&lt;foreign-keys&gt;&lt;key app="EN" db-id="s909ed5ftpvwsce0szpxwwt6209tsw9wze52" timestamp="1695048359"&gt;1175&lt;/key&gt;&lt;/foreign-keys&gt;&lt;ref-type name="Journal Article"&gt;17&lt;/ref-type&gt;&lt;contributors&gt;&lt;authors&gt;&lt;author&gt;Pihlstrøm, L.&lt;/author&gt;&lt;author&gt;Morset, K. R.&lt;/author&gt;&lt;author&gt;Grimstad, E.&lt;/author&gt;&lt;author&gt;Vitelli, V.&lt;/author&gt;&lt;author&gt;Toft, M.&lt;/author&gt;&lt;/authors&gt;&lt;/contributors&gt;&lt;auth-address&gt;Institute of Clinical Medicine, Faculty of Medicine, University of Oslo, Oslo, Norway.&amp;#xD;Department of Neurology, Oslo University Hospital, Oslo, Norway.&amp;#xD;Oslo Center for Biostatistics and Epidemiology, Department of Biostatistics, University of Oslo, Oslo, Norway.&lt;/auth-address&gt;&lt;titles&gt;&lt;title&gt;A cumulative genetic risk score predicts progression in Parkinson&amp;apos;s disease&lt;/title&gt;&lt;secondary-title&gt;Mov Disord&lt;/secondary-title&gt;&lt;/titles&gt;&lt;periodical&gt;&lt;full-title&gt;Mov Disord&lt;/full-title&gt;&lt;abbr-1&gt;Movement disorders : official journal of the Movement Disorder Society&lt;/abbr-1&gt;&lt;/periodical&gt;&lt;pages&gt;487-90&lt;/pages&gt;&lt;volume&gt;31&lt;/volume&gt;&lt;number&gt;4&lt;/number&gt;&lt;edition&gt;20160208&lt;/edition&gt;&lt;keywords&gt;&lt;keyword&gt;*Disease Progression&lt;/keyword&gt;&lt;keyword&gt;Genetic Predisposition to Disease/*genetics&lt;/keyword&gt;&lt;keyword&gt;Genome-Wide Association Study&lt;/keyword&gt;&lt;keyword&gt;Humans&lt;/keyword&gt;&lt;keyword&gt;Parkinson Disease/*genetics/physiopathology&lt;/keyword&gt;&lt;keyword&gt;Risk Assessment&lt;/keyword&gt;&lt;keyword&gt;*Severity of Illness Index&lt;/keyword&gt;&lt;keyword&gt;Survival Analysis&lt;/keyword&gt;&lt;keyword&gt;Gwas&lt;/keyword&gt;&lt;keyword&gt;Hoehn and Yahr&lt;/keyword&gt;&lt;keyword&gt;Parkinson&amp;apos;s disease&lt;/keyword&gt;&lt;keyword&gt;genetics&lt;/keyword&gt;&lt;keyword&gt;progression&lt;/keyword&gt;&lt;/keywords&gt;&lt;dates&gt;&lt;year&gt;2016&lt;/year&gt;&lt;pub-dates&gt;&lt;date&gt;Apr&lt;/date&gt;&lt;/pub-dates&gt;&lt;/dates&gt;&lt;isbn&gt;0885-3185&lt;/isbn&gt;&lt;accession-num&gt;26853697&lt;/accession-num&gt;&lt;urls&gt;&lt;/urls&gt;&lt;electronic-resource-num&gt;10.1002/mds.26505&lt;/electronic-resource-num&gt;&lt;remote-database-provider&gt;NLM&lt;/remote-database-provider&gt;&lt;language&gt;eng&lt;/language&gt;&lt;/record&gt;&lt;/Cite&gt;&lt;/EndNote&gt;</w:instrText>
      </w:r>
      <w:r w:rsidR="00602860">
        <w:rPr>
          <w:rFonts w:ascii="Calibri" w:eastAsia="Calibri" w:hAnsi="Calibri" w:cs="Calibri"/>
          <w:color w:val="0D0D0D" w:themeColor="text1" w:themeTint="F2"/>
        </w:rPr>
        <w:fldChar w:fldCharType="separate"/>
      </w:r>
      <w:r w:rsidR="005B7BA7">
        <w:rPr>
          <w:rFonts w:ascii="Calibri" w:eastAsia="Calibri" w:hAnsi="Calibri" w:cs="Calibri"/>
          <w:noProof/>
          <w:color w:val="0D0D0D" w:themeColor="text1" w:themeTint="F2"/>
        </w:rPr>
        <w:t>(73)</w:t>
      </w:r>
      <w:r w:rsidR="00602860">
        <w:rPr>
          <w:rFonts w:ascii="Calibri" w:eastAsia="Calibri" w:hAnsi="Calibri" w:cs="Calibri"/>
          <w:color w:val="0D0D0D" w:themeColor="text1" w:themeTint="F2"/>
        </w:rPr>
        <w:fldChar w:fldCharType="end"/>
      </w:r>
      <w:r w:rsidRPr="00A45ECA">
        <w:rPr>
          <w:rFonts w:ascii="Calibri" w:eastAsia="Calibri" w:hAnsi="Calibri" w:cs="Calibri"/>
          <w:color w:val="0D0D0D" w:themeColor="text1" w:themeTint="F2"/>
        </w:rPr>
        <w:t>: in a simulation study it was demonstrated that if patients are randomly allocated into clinical trial arms and the sample size is small, then there is a high chance of PD genetic risk score differences between groups</w:t>
      </w:r>
      <w:r w:rsidR="0059565C">
        <w:rPr>
          <w:rFonts w:ascii="Calibri" w:eastAsia="Calibri" w:hAnsi="Calibri" w:cs="Calibri"/>
          <w:color w:val="0D0D0D" w:themeColor="text1" w:themeTint="F2"/>
        </w:rPr>
        <w:fldChar w:fldCharType="begin">
          <w:fldData xml:space="preserve">PEVuZE5vdGU+PENpdGU+PEF1dGhvcj5MZW9uYXJkPC9BdXRob3I+PFllYXI+MjAyMDwvWWVhcj48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</w:fldData>
        </w:fldChar>
      </w:r>
      <w:r w:rsidR="005B7BA7">
        <w:rPr>
          <w:rFonts w:ascii="Calibri" w:eastAsia="Calibri" w:hAnsi="Calibri" w:cs="Calibri"/>
          <w:color w:val="0D0D0D" w:themeColor="text1" w:themeTint="F2"/>
        </w:rPr>
        <w:instrText xml:space="preserve"> ADDIN EN.CITE </w:instrText>
      </w:r>
      <w:r w:rsidR="005B7BA7">
        <w:rPr>
          <w:rFonts w:ascii="Calibri" w:eastAsia="Calibri" w:hAnsi="Calibri" w:cs="Calibri"/>
          <w:color w:val="0D0D0D" w:themeColor="text1" w:themeTint="F2"/>
        </w:rPr>
        <w:fldChar w:fldCharType="begin">
          <w:fldData xml:space="preserve">PEVuZE5vdGU+PENpdGU+PEF1dGhvcj5MZW9uYXJkPC9BdXRob3I+PFllYXI+MjAyMDwvWWVhcj48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</w:fldData>
        </w:fldChar>
      </w:r>
      <w:r w:rsidR="005B7BA7">
        <w:rPr>
          <w:rFonts w:ascii="Calibri" w:eastAsia="Calibri" w:hAnsi="Calibri" w:cs="Calibri"/>
          <w:color w:val="0D0D0D" w:themeColor="text1" w:themeTint="F2"/>
        </w:rPr>
        <w:instrText xml:space="preserve"> ADDIN EN.CITE.DATA </w:instrText>
      </w:r>
      <w:r w:rsidR="005B7BA7">
        <w:rPr>
          <w:rFonts w:ascii="Calibri" w:eastAsia="Calibri" w:hAnsi="Calibri" w:cs="Calibri"/>
          <w:color w:val="0D0D0D" w:themeColor="text1" w:themeTint="F2"/>
        </w:rPr>
      </w:r>
      <w:r w:rsidR="005B7BA7">
        <w:rPr>
          <w:rFonts w:ascii="Calibri" w:eastAsia="Calibri" w:hAnsi="Calibri" w:cs="Calibri"/>
          <w:color w:val="0D0D0D" w:themeColor="text1" w:themeTint="F2"/>
        </w:rPr>
        <w:fldChar w:fldCharType="end"/>
      </w:r>
      <w:r w:rsidR="0059565C">
        <w:rPr>
          <w:rFonts w:ascii="Calibri" w:eastAsia="Calibri" w:hAnsi="Calibri" w:cs="Calibri"/>
          <w:color w:val="0D0D0D" w:themeColor="text1" w:themeTint="F2"/>
        </w:rPr>
      </w:r>
      <w:r w:rsidR="0059565C">
        <w:rPr>
          <w:rFonts w:ascii="Calibri" w:eastAsia="Calibri" w:hAnsi="Calibri" w:cs="Calibri"/>
          <w:color w:val="0D0D0D" w:themeColor="text1" w:themeTint="F2"/>
        </w:rPr>
        <w:fldChar w:fldCharType="separate"/>
      </w:r>
      <w:r w:rsidR="005B7BA7">
        <w:rPr>
          <w:rFonts w:ascii="Calibri" w:eastAsia="Calibri" w:hAnsi="Calibri" w:cs="Calibri"/>
          <w:noProof/>
          <w:color w:val="0D0D0D" w:themeColor="text1" w:themeTint="F2"/>
        </w:rPr>
        <w:t>(74)</w:t>
      </w:r>
      <w:r w:rsidR="0059565C">
        <w:rPr>
          <w:rFonts w:ascii="Calibri" w:eastAsia="Calibri" w:hAnsi="Calibri" w:cs="Calibri"/>
          <w:color w:val="0D0D0D" w:themeColor="text1" w:themeTint="F2"/>
        </w:rPr>
        <w:fldChar w:fldCharType="end"/>
      </w:r>
      <w:r w:rsidRPr="00A45ECA">
        <w:rPr>
          <w:rFonts w:ascii="Calibri" w:eastAsia="Calibri" w:hAnsi="Calibri" w:cs="Calibri"/>
          <w:color w:val="0D0D0D" w:themeColor="text1" w:themeTint="F2"/>
        </w:rPr>
        <w:t>.</w:t>
      </w:r>
      <w:r w:rsidR="0097091E">
        <w:rPr>
          <w:rFonts w:ascii="Calibri" w:eastAsia="Calibri" w:hAnsi="Calibri" w:cs="Calibri"/>
          <w:color w:val="0D0D0D" w:themeColor="text1" w:themeTint="F2"/>
        </w:rPr>
        <w:t xml:space="preserve"> </w:t>
      </w:r>
      <w:r w:rsidRPr="00A45ECA">
        <w:rPr>
          <w:rFonts w:ascii="Calibri" w:eastAsia="Calibri" w:hAnsi="Calibri" w:cs="Calibri"/>
          <w:color w:val="0D0D0D" w:themeColor="text1" w:themeTint="F2"/>
        </w:rPr>
        <w:t>Thus</w:t>
      </w:r>
      <w:r w:rsidR="00D43033">
        <w:rPr>
          <w:rFonts w:ascii="Calibri" w:eastAsia="Calibri" w:hAnsi="Calibri" w:cs="Calibri"/>
          <w:color w:val="0D0D0D" w:themeColor="text1" w:themeTint="F2"/>
        </w:rPr>
        <w:t>,</w:t>
      </w:r>
      <w:r w:rsidRPr="00A45ECA">
        <w:rPr>
          <w:rFonts w:ascii="Calibri" w:eastAsia="Calibri" w:hAnsi="Calibri" w:cs="Calibri"/>
          <w:color w:val="0D0D0D" w:themeColor="text1" w:themeTint="F2"/>
        </w:rPr>
        <w:t xml:space="preserve"> classic randomisation will create differences in genetic risk score between trial arms, which could lead to false positive and false negative results</w:t>
      </w:r>
      <w:r w:rsidR="0059565C">
        <w:rPr>
          <w:rFonts w:ascii="Calibri" w:eastAsia="Calibri" w:hAnsi="Calibri" w:cs="Calibri"/>
          <w:color w:val="0D0D0D" w:themeColor="text1" w:themeTint="F2"/>
        </w:rPr>
        <w:fldChar w:fldCharType="begin"/>
      </w:r>
      <w:r w:rsidR="005B7BA7">
        <w:rPr>
          <w:rFonts w:ascii="Calibri" w:eastAsia="Calibri" w:hAnsi="Calibri" w:cs="Calibri"/>
          <w:color w:val="0D0D0D" w:themeColor="text1" w:themeTint="F2"/>
        </w:rPr>
        <w:instrText xml:space="preserve"> ADDIN EN.CITE &lt;EndNote&gt;&lt;Cite&gt;&lt;Author&gt;Pihlstrøm&lt;/Author&gt;&lt;Year&gt;2016&lt;/Year&gt;&lt;RecNum&gt;1175&lt;/RecNum&gt;&lt;DisplayText&gt;(73)&lt;/DisplayText&gt;&lt;record&gt;&lt;rec-number&gt;1175&lt;/rec-number&gt;&lt;foreign-keys&gt;&lt;key app="EN" db-id="s909ed5ftpvwsce0szpxwwt6209tsw9wze52" timestamp="1695048359"&gt;1175&lt;/key&gt;&lt;/foreign-keys&gt;&lt;ref-type name="Journal Article"&gt;17&lt;/ref-type&gt;&lt;contributors&gt;&lt;authors&gt;&lt;author&gt;Pihlstrøm, L.&lt;/author&gt;&lt;author&gt;Morset, K. R.&lt;/author&gt;&lt;author&gt;Grimstad, E.&lt;/author&gt;&lt;author&gt;Vitelli, V.&lt;/author&gt;&lt;author&gt;Toft, M.&lt;/author&gt;&lt;/authors&gt;&lt;/contributors&gt;&lt;auth-address&gt;Institute of Clinical Medicine, Faculty of Medicine, University of Oslo, Oslo, Norway.&amp;#xD;Department of Neurology, Oslo University Hospital, Oslo, Norway.&amp;#xD;Oslo Center for Biostatistics and Epidemiology, Department of Biostatistics, University of Oslo, Oslo, Norway.&lt;/auth-address&gt;&lt;titles&gt;&lt;title&gt;A cumulative genetic risk score predicts progression in Parkinson&amp;apos;s disease&lt;/title&gt;&lt;secondary-title&gt;Mov Disord&lt;/secondary-title&gt;&lt;/titles&gt;&lt;periodical&gt;&lt;full-title&gt;Mov Disord&lt;/full-title&gt;&lt;abbr-1&gt;Movement disorders : official journal of the Movement Disorder Society&lt;/abbr-1&gt;&lt;/periodical&gt;&lt;pages&gt;487-90&lt;/pages&gt;&lt;volume&gt;31&lt;/volume&gt;&lt;number&gt;4&lt;/number&gt;&lt;edition&gt;20160208&lt;/edition&gt;&lt;keywords&gt;&lt;keyword&gt;*Disease Progression&lt;/keyword&gt;&lt;keyword&gt;Genetic Predisposition to Disease/*genetics&lt;/keyword&gt;&lt;keyword&gt;Genome-Wide Association Study&lt;/keyword&gt;&lt;keyword&gt;Humans&lt;/keyword&gt;&lt;keyword&gt;Parkinson Disease/*genetics/physiopathology&lt;/keyword&gt;&lt;keyword&gt;Risk Assessment&lt;/keyword&gt;&lt;keyword&gt;*Severity of Illness Index&lt;/keyword&gt;&lt;keyword&gt;Survival Analysis&lt;/keyword&gt;&lt;keyword&gt;Gwas&lt;/keyword&gt;&lt;keyword&gt;Hoehn and Yahr&lt;/keyword&gt;&lt;keyword&gt;Parkinson&amp;apos;s disease&lt;/keyword&gt;&lt;keyword&gt;genetics&lt;/keyword&gt;&lt;keyword&gt;progression&lt;/keyword&gt;&lt;/keywords&gt;&lt;dates&gt;&lt;year&gt;2016&lt;/year&gt;&lt;pub-dates&gt;&lt;date&gt;Apr&lt;/date&gt;&lt;/pub-dates&gt;&lt;/dates&gt;&lt;isbn&gt;0885-3185&lt;/isbn&gt;&lt;accession-num&gt;26853697&lt;/accession-num&gt;&lt;urls&gt;&lt;/urls&gt;&lt;electronic-resource-num&gt;10.1002/mds.26505&lt;/electronic-resource-num&gt;&lt;remote-database-provider&gt;NLM&lt;/remote-database-provider&gt;&lt;language&gt;eng&lt;/language&gt;&lt;/record&gt;&lt;/Cite&gt;&lt;/EndNote&gt;</w:instrText>
      </w:r>
      <w:r w:rsidR="0059565C">
        <w:rPr>
          <w:rFonts w:ascii="Calibri" w:eastAsia="Calibri" w:hAnsi="Calibri" w:cs="Calibri"/>
          <w:color w:val="0D0D0D" w:themeColor="text1" w:themeTint="F2"/>
        </w:rPr>
        <w:fldChar w:fldCharType="separate"/>
      </w:r>
      <w:r w:rsidR="005B7BA7">
        <w:rPr>
          <w:rFonts w:ascii="Calibri" w:eastAsia="Calibri" w:hAnsi="Calibri" w:cs="Calibri"/>
          <w:noProof/>
          <w:color w:val="0D0D0D" w:themeColor="text1" w:themeTint="F2"/>
        </w:rPr>
        <w:t>(73)</w:t>
      </w:r>
      <w:r w:rsidR="0059565C">
        <w:rPr>
          <w:rFonts w:ascii="Calibri" w:eastAsia="Calibri" w:hAnsi="Calibri" w:cs="Calibri"/>
          <w:color w:val="0D0D0D" w:themeColor="text1" w:themeTint="F2"/>
        </w:rPr>
        <w:fldChar w:fldCharType="end"/>
      </w:r>
      <w:r w:rsidRPr="00A45ECA">
        <w:rPr>
          <w:rFonts w:ascii="Calibri" w:eastAsia="Calibri" w:hAnsi="Calibri" w:cs="Calibri"/>
          <w:color w:val="0D0D0D" w:themeColor="text1" w:themeTint="F2"/>
        </w:rPr>
        <w:t>.</w:t>
      </w:r>
    </w:p>
    <w:p w14:paraId="04E4D0DD" w14:textId="011E54DA" w:rsidR="009339CF" w:rsidRPr="00A45ECA" w:rsidRDefault="00236410" w:rsidP="00CD69D7">
      <w:pPr>
        <w:spacing w:after="120" w:line="480" w:lineRule="auto"/>
        <w:jc w:val="both"/>
        <w:rPr>
          <w:rFonts w:ascii="Calibri" w:eastAsia="Calibri" w:hAnsi="Calibri" w:cs="Calibri"/>
          <w:color w:val="0D0D0D" w:themeColor="text1" w:themeTint="F2"/>
        </w:rPr>
      </w:pPr>
      <w:r>
        <w:rPr>
          <w:rFonts w:ascii="Calibri" w:eastAsia="Calibri" w:hAnsi="Calibri" w:cs="Calibri"/>
          <w:color w:val="0D0D0D" w:themeColor="text1" w:themeTint="F2"/>
        </w:rPr>
        <w:t>In HD, developing PRS for clinical trial enrichment could be considered</w:t>
      </w:r>
      <w:r w:rsidR="00824789">
        <w:rPr>
          <w:rFonts w:ascii="Calibri" w:eastAsia="Calibri" w:hAnsi="Calibri" w:cs="Calibri"/>
          <w:color w:val="0D0D0D" w:themeColor="text1" w:themeTint="F2"/>
        </w:rPr>
        <w:t>,</w:t>
      </w:r>
      <w:r w:rsidR="001B4B30">
        <w:rPr>
          <w:rFonts w:ascii="Calibri" w:eastAsia="Calibri" w:hAnsi="Calibri" w:cs="Calibri"/>
          <w:color w:val="0D0D0D" w:themeColor="text1" w:themeTint="F2"/>
        </w:rPr>
        <w:t xml:space="preserve"> </w:t>
      </w:r>
      <w:r w:rsidR="0057676D">
        <w:rPr>
          <w:rFonts w:ascii="Calibri" w:eastAsia="Calibri" w:hAnsi="Calibri" w:cs="Calibri"/>
          <w:color w:val="0D0D0D" w:themeColor="text1" w:themeTint="F2"/>
        </w:rPr>
        <w:t xml:space="preserve">particularly </w:t>
      </w:r>
      <w:r w:rsidR="0057676D" w:rsidRPr="00D8197F">
        <w:rPr>
          <w:rFonts w:ascii="Calibri" w:eastAsia="Calibri" w:hAnsi="Calibri" w:cs="Calibri"/>
          <w:color w:val="0D0D0D" w:themeColor="text1" w:themeTint="F2"/>
        </w:rPr>
        <w:t>for</w:t>
      </w:r>
      <w:r w:rsidR="003823DE" w:rsidRPr="00D8197F">
        <w:rPr>
          <w:rFonts w:ascii="Calibri" w:eastAsia="Calibri" w:hAnsi="Calibri" w:cs="Calibri"/>
          <w:color w:val="0D0D0D" w:themeColor="text1" w:themeTint="F2"/>
        </w:rPr>
        <w:t xml:space="preserve"> </w:t>
      </w:r>
      <w:r w:rsidR="003823DE" w:rsidRPr="00D8197F">
        <w:rPr>
          <w:i/>
          <w:iCs/>
        </w:rPr>
        <w:t>HTT</w:t>
      </w:r>
      <w:r w:rsidR="003823DE" w:rsidRPr="00D8197F">
        <w:t xml:space="preserve"> CAG sequence variants</w:t>
      </w:r>
      <w:r w:rsidR="00735271" w:rsidRPr="00D8197F">
        <w:t xml:space="preserve"> having a large impact on AAO in the context of</w:t>
      </w:r>
      <w:r w:rsidR="00726E7D" w:rsidRPr="00D8197F">
        <w:t xml:space="preserve"> </w:t>
      </w:r>
      <w:r w:rsidR="00981E3D" w:rsidRPr="00D8197F">
        <w:t>a desire for</w:t>
      </w:r>
      <w:r w:rsidR="00981E3D">
        <w:rPr>
          <w:b/>
          <w:bCs/>
        </w:rPr>
        <w:t xml:space="preserve"> </w:t>
      </w:r>
      <w:r w:rsidR="00981E3D" w:rsidRPr="00D8197F">
        <w:t>t</w:t>
      </w:r>
      <w:r w:rsidR="00083D2C">
        <w:rPr>
          <w:rFonts w:ascii="Calibri" w:eastAsia="Calibri" w:hAnsi="Calibri" w:cs="Calibri"/>
          <w:color w:val="0D0D0D" w:themeColor="text1" w:themeTint="F2"/>
        </w:rPr>
        <w:t xml:space="preserve">rials </w:t>
      </w:r>
      <w:r w:rsidR="00D8197F">
        <w:rPr>
          <w:rFonts w:ascii="Calibri" w:eastAsia="Calibri" w:hAnsi="Calibri" w:cs="Calibri"/>
          <w:color w:val="0D0D0D" w:themeColor="text1" w:themeTint="F2"/>
        </w:rPr>
        <w:t>targeting</w:t>
      </w:r>
      <w:r>
        <w:rPr>
          <w:rFonts w:ascii="Calibri" w:eastAsia="Calibri" w:hAnsi="Calibri" w:cs="Calibri"/>
          <w:color w:val="0D0D0D" w:themeColor="text1" w:themeTint="F2"/>
        </w:rPr>
        <w:t xml:space="preserve"> presymptomatic </w:t>
      </w:r>
      <w:r w:rsidR="00083D2C">
        <w:rPr>
          <w:rFonts w:ascii="Calibri" w:eastAsia="Calibri" w:hAnsi="Calibri" w:cs="Calibri"/>
          <w:color w:val="0D0D0D" w:themeColor="text1" w:themeTint="F2"/>
        </w:rPr>
        <w:t xml:space="preserve">or </w:t>
      </w:r>
      <w:r w:rsidR="002D1195">
        <w:rPr>
          <w:rFonts w:ascii="Calibri" w:eastAsia="Calibri" w:hAnsi="Calibri" w:cs="Calibri"/>
          <w:color w:val="0D0D0D" w:themeColor="text1" w:themeTint="F2"/>
        </w:rPr>
        <w:t>early symptomatic group</w:t>
      </w:r>
      <w:r w:rsidR="00D8197F">
        <w:rPr>
          <w:rFonts w:ascii="Calibri" w:eastAsia="Calibri" w:hAnsi="Calibri" w:cs="Calibri"/>
          <w:color w:val="0D0D0D" w:themeColor="text1" w:themeTint="F2"/>
        </w:rPr>
        <w:t>s</w:t>
      </w:r>
      <w:r w:rsidR="00091C23">
        <w:rPr>
          <w:rFonts w:ascii="Calibri" w:eastAsia="Calibri" w:hAnsi="Calibri" w:cs="Calibri"/>
          <w:color w:val="0D0D0D" w:themeColor="text1" w:themeTint="F2"/>
        </w:rPr>
        <w:fldChar w:fldCharType="begin">
          <w:fldData xml:space="preserve">PEVuZE5vdGU+PENpdGU+PEF1dGhvcj5TY2FoaWxsPC9BdXRob3I+PFllYXI+MjAyNTwvWWVhcj48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</w:fldData>
        </w:fldChar>
      </w:r>
      <w:r w:rsidR="005B7BA7">
        <w:rPr>
          <w:rFonts w:ascii="Calibri" w:eastAsia="Calibri" w:hAnsi="Calibri" w:cs="Calibri"/>
          <w:color w:val="0D0D0D" w:themeColor="text1" w:themeTint="F2"/>
        </w:rPr>
        <w:instrText xml:space="preserve"> ADDIN EN.CITE </w:instrText>
      </w:r>
      <w:r w:rsidR="005B7BA7">
        <w:rPr>
          <w:rFonts w:ascii="Calibri" w:eastAsia="Calibri" w:hAnsi="Calibri" w:cs="Calibri"/>
          <w:color w:val="0D0D0D" w:themeColor="text1" w:themeTint="F2"/>
        </w:rPr>
        <w:fldChar w:fldCharType="begin">
          <w:fldData xml:space="preserve">PEVuZE5vdGU+PENpdGU+PEF1dGhvcj5TY2FoaWxsPC9BdXRob3I+PFllYXI+MjAyNTwvWWVhcj48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</w:fldData>
        </w:fldChar>
      </w:r>
      <w:r w:rsidR="005B7BA7">
        <w:rPr>
          <w:rFonts w:ascii="Calibri" w:eastAsia="Calibri" w:hAnsi="Calibri" w:cs="Calibri"/>
          <w:color w:val="0D0D0D" w:themeColor="text1" w:themeTint="F2"/>
        </w:rPr>
        <w:instrText xml:space="preserve"> ADDIN EN.CITE.DATA </w:instrText>
      </w:r>
      <w:r w:rsidR="005B7BA7">
        <w:rPr>
          <w:rFonts w:ascii="Calibri" w:eastAsia="Calibri" w:hAnsi="Calibri" w:cs="Calibri"/>
          <w:color w:val="0D0D0D" w:themeColor="text1" w:themeTint="F2"/>
        </w:rPr>
      </w:r>
      <w:r w:rsidR="005B7BA7">
        <w:rPr>
          <w:rFonts w:ascii="Calibri" w:eastAsia="Calibri" w:hAnsi="Calibri" w:cs="Calibri"/>
          <w:color w:val="0D0D0D" w:themeColor="text1" w:themeTint="F2"/>
        </w:rPr>
        <w:fldChar w:fldCharType="end"/>
      </w:r>
      <w:r w:rsidR="00091C23">
        <w:rPr>
          <w:rFonts w:ascii="Calibri" w:eastAsia="Calibri" w:hAnsi="Calibri" w:cs="Calibri"/>
          <w:color w:val="0D0D0D" w:themeColor="text1" w:themeTint="F2"/>
        </w:rPr>
      </w:r>
      <w:r w:rsidR="00091C23">
        <w:rPr>
          <w:rFonts w:ascii="Calibri" w:eastAsia="Calibri" w:hAnsi="Calibri" w:cs="Calibri"/>
          <w:color w:val="0D0D0D" w:themeColor="text1" w:themeTint="F2"/>
        </w:rPr>
        <w:fldChar w:fldCharType="separate"/>
      </w:r>
      <w:r w:rsidR="005B7BA7">
        <w:rPr>
          <w:rFonts w:ascii="Calibri" w:eastAsia="Calibri" w:hAnsi="Calibri" w:cs="Calibri"/>
          <w:noProof/>
          <w:color w:val="0D0D0D" w:themeColor="text1" w:themeTint="F2"/>
        </w:rPr>
        <w:t>(75)</w:t>
      </w:r>
      <w:r w:rsidR="00091C23">
        <w:rPr>
          <w:rFonts w:ascii="Calibri" w:eastAsia="Calibri" w:hAnsi="Calibri" w:cs="Calibri"/>
          <w:color w:val="0D0D0D" w:themeColor="text1" w:themeTint="F2"/>
        </w:rPr>
        <w:fldChar w:fldCharType="end"/>
      </w:r>
      <w:r w:rsidR="002D1195">
        <w:rPr>
          <w:rFonts w:ascii="Calibri" w:eastAsia="Calibri" w:hAnsi="Calibri" w:cs="Calibri"/>
          <w:color w:val="0D0D0D" w:themeColor="text1" w:themeTint="F2"/>
        </w:rPr>
        <w:t xml:space="preserve">. </w:t>
      </w:r>
      <w:r>
        <w:rPr>
          <w:rFonts w:ascii="Calibri" w:eastAsia="Calibri" w:hAnsi="Calibri" w:cs="Calibri"/>
          <w:color w:val="0D0D0D" w:themeColor="text1" w:themeTint="F2"/>
        </w:rPr>
        <w:t xml:space="preserve">In addition, </w:t>
      </w:r>
      <w:proofErr w:type="gramStart"/>
      <w:r>
        <w:rPr>
          <w:rFonts w:ascii="Calibri" w:eastAsia="Calibri" w:hAnsi="Calibri" w:cs="Calibri"/>
          <w:color w:val="0D0D0D" w:themeColor="text1" w:themeTint="F2"/>
        </w:rPr>
        <w:t>t</w:t>
      </w:r>
      <w:r w:rsidR="009339CF">
        <w:rPr>
          <w:rFonts w:ascii="Calibri" w:eastAsia="Calibri" w:hAnsi="Calibri" w:cs="Calibri"/>
          <w:color w:val="0D0D0D" w:themeColor="text1" w:themeTint="F2"/>
        </w:rPr>
        <w:t>aking into account</w:t>
      </w:r>
      <w:proofErr w:type="gramEnd"/>
      <w:r w:rsidR="009339CF">
        <w:rPr>
          <w:rFonts w:ascii="Calibri" w:eastAsia="Calibri" w:hAnsi="Calibri" w:cs="Calibri"/>
          <w:color w:val="0D0D0D" w:themeColor="text1" w:themeTint="F2"/>
        </w:rPr>
        <w:t xml:space="preserve"> the genetic variation in DNA repair genes of trial participants may be particularly relevant for drugs targeting DNA repair pathways</w:t>
      </w:r>
      <w:r w:rsidR="0062051C">
        <w:rPr>
          <w:rFonts w:ascii="Calibri" w:eastAsia="Calibri" w:hAnsi="Calibri" w:cs="Calibri"/>
          <w:color w:val="0D0D0D" w:themeColor="text1" w:themeTint="F2"/>
        </w:rPr>
        <w:t>,</w:t>
      </w:r>
      <w:r w:rsidR="009339CF">
        <w:rPr>
          <w:rFonts w:ascii="Calibri" w:eastAsia="Calibri" w:hAnsi="Calibri" w:cs="Calibri"/>
          <w:color w:val="0D0D0D" w:themeColor="text1" w:themeTint="F2"/>
        </w:rPr>
        <w:t xml:space="preserve"> if existing genetic variation m</w:t>
      </w:r>
      <w:r w:rsidR="002D1195">
        <w:rPr>
          <w:rFonts w:ascii="Calibri" w:eastAsia="Calibri" w:hAnsi="Calibri" w:cs="Calibri"/>
          <w:color w:val="0D0D0D" w:themeColor="text1" w:themeTint="F2"/>
        </w:rPr>
        <w:t>ight</w:t>
      </w:r>
      <w:r w:rsidR="009339CF">
        <w:rPr>
          <w:rFonts w:ascii="Calibri" w:eastAsia="Calibri" w:hAnsi="Calibri" w:cs="Calibri"/>
          <w:color w:val="0D0D0D" w:themeColor="text1" w:themeTint="F2"/>
        </w:rPr>
        <w:t xml:space="preserve"> influence drug efficacy.</w:t>
      </w:r>
    </w:p>
    <w:p w14:paraId="71C8399C" w14:textId="123727DE" w:rsidR="00A45ECA" w:rsidRPr="00A45ECA" w:rsidRDefault="00A45ECA" w:rsidP="00CD69D7">
      <w:pPr>
        <w:spacing w:after="120" w:line="480" w:lineRule="auto"/>
        <w:jc w:val="both"/>
        <w:rPr>
          <w:rFonts w:ascii="Calibri" w:eastAsia="Calibri" w:hAnsi="Calibri" w:cs="Calibri"/>
          <w:color w:val="0D0D0D" w:themeColor="text1" w:themeTint="F2"/>
        </w:rPr>
      </w:pPr>
      <w:r w:rsidRPr="00A45ECA">
        <w:rPr>
          <w:rFonts w:ascii="Calibri" w:eastAsia="Calibri" w:hAnsi="Calibri" w:cs="Calibri"/>
          <w:color w:val="0D0D0D" w:themeColor="text1" w:themeTint="F2"/>
        </w:rPr>
        <w:t xml:space="preserve">Limitations of the use of PRS in clinical trials include ancestry (most </w:t>
      </w:r>
      <w:r w:rsidR="00F35FBB">
        <w:rPr>
          <w:rFonts w:ascii="Calibri" w:eastAsia="Calibri" w:hAnsi="Calibri" w:cs="Calibri"/>
          <w:color w:val="0D0D0D" w:themeColor="text1" w:themeTint="F2"/>
        </w:rPr>
        <w:t xml:space="preserve">GWAS </w:t>
      </w:r>
      <w:r w:rsidRPr="00A45ECA">
        <w:rPr>
          <w:rFonts w:ascii="Calibri" w:eastAsia="Calibri" w:hAnsi="Calibri" w:cs="Calibri"/>
          <w:color w:val="0D0D0D" w:themeColor="text1" w:themeTint="F2"/>
        </w:rPr>
        <w:t>thus far have focused on European ancestries</w:t>
      </w:r>
      <w:r w:rsidR="00E17296">
        <w:rPr>
          <w:rFonts w:ascii="Calibri" w:eastAsia="Calibri" w:hAnsi="Calibri" w:cs="Calibri"/>
          <w:color w:val="0D0D0D" w:themeColor="text1" w:themeTint="F2"/>
        </w:rPr>
        <w:t>, albeit so do many trials</w:t>
      </w:r>
      <w:r w:rsidR="00AF70C4">
        <w:rPr>
          <w:rFonts w:ascii="Calibri" w:eastAsia="Calibri" w:hAnsi="Calibri" w:cs="Calibri"/>
          <w:color w:val="0D0D0D" w:themeColor="text1" w:themeTint="F2"/>
        </w:rPr>
        <w:t xml:space="preserve"> to date</w:t>
      </w:r>
      <w:r w:rsidRPr="00A45ECA">
        <w:rPr>
          <w:rFonts w:ascii="Calibri" w:eastAsia="Calibri" w:hAnsi="Calibri" w:cs="Calibri"/>
          <w:color w:val="0D0D0D" w:themeColor="text1" w:themeTint="F2"/>
        </w:rPr>
        <w:t xml:space="preserve">), and a requirement for regulatory approval </w:t>
      </w:r>
      <w:r w:rsidR="00AF70C4">
        <w:rPr>
          <w:rFonts w:ascii="Calibri" w:eastAsia="Calibri" w:hAnsi="Calibri" w:cs="Calibri"/>
          <w:color w:val="0D0D0D" w:themeColor="text1" w:themeTint="F2"/>
        </w:rPr>
        <w:t>of</w:t>
      </w:r>
      <w:r w:rsidRPr="00A45ECA">
        <w:rPr>
          <w:rFonts w:ascii="Calibri" w:eastAsia="Calibri" w:hAnsi="Calibri" w:cs="Calibri"/>
          <w:color w:val="0D0D0D" w:themeColor="text1" w:themeTint="F2"/>
        </w:rPr>
        <w:t xml:space="preserve"> </w:t>
      </w:r>
      <w:r w:rsidR="00252234">
        <w:rPr>
          <w:rFonts w:ascii="Calibri" w:eastAsia="Calibri" w:hAnsi="Calibri" w:cs="Calibri"/>
          <w:color w:val="0D0D0D" w:themeColor="text1" w:themeTint="F2"/>
        </w:rPr>
        <w:t>PRS use.</w:t>
      </w:r>
    </w:p>
    <w:p w14:paraId="4792489C" w14:textId="51E0D904" w:rsidR="7BCB61DF" w:rsidRDefault="7BCB61DF" w:rsidP="00CD69D7">
      <w:pPr>
        <w:spacing w:after="120" w:line="480" w:lineRule="auto"/>
        <w:jc w:val="both"/>
        <w:rPr>
          <w:color w:val="000000" w:themeColor="text1"/>
        </w:rPr>
      </w:pPr>
    </w:p>
    <w:p w14:paraId="366A0806" w14:textId="7EF7BBDC" w:rsidR="005D480A" w:rsidRPr="001D596A" w:rsidRDefault="00934AAA" w:rsidP="00CD69D7">
      <w:pPr>
        <w:spacing w:after="120" w:line="480" w:lineRule="auto"/>
        <w:rPr>
          <w:b/>
          <w:bCs/>
          <w:sz w:val="28"/>
          <w:szCs w:val="28"/>
        </w:rPr>
      </w:pPr>
      <w:r w:rsidRPr="0A32485F">
        <w:rPr>
          <w:b/>
          <w:bCs/>
          <w:sz w:val="28"/>
          <w:szCs w:val="28"/>
        </w:rPr>
        <w:t xml:space="preserve">Recommendations for </w:t>
      </w:r>
      <w:r w:rsidR="00460BAB">
        <w:rPr>
          <w:b/>
          <w:bCs/>
          <w:sz w:val="28"/>
          <w:szCs w:val="28"/>
        </w:rPr>
        <w:t xml:space="preserve">the </w:t>
      </w:r>
      <w:r w:rsidR="00367624">
        <w:rPr>
          <w:b/>
          <w:bCs/>
          <w:sz w:val="28"/>
          <w:szCs w:val="28"/>
        </w:rPr>
        <w:t xml:space="preserve">clinical application of HD genetic data </w:t>
      </w:r>
      <w:r w:rsidR="00F15689">
        <w:rPr>
          <w:b/>
          <w:bCs/>
          <w:sz w:val="28"/>
          <w:szCs w:val="28"/>
        </w:rPr>
        <w:t xml:space="preserve">to improve genetic </w:t>
      </w:r>
      <w:r w:rsidR="00D003FF">
        <w:rPr>
          <w:b/>
          <w:bCs/>
          <w:sz w:val="28"/>
          <w:szCs w:val="28"/>
        </w:rPr>
        <w:t>counselling</w:t>
      </w:r>
      <w:r w:rsidR="00F15689">
        <w:rPr>
          <w:b/>
          <w:bCs/>
          <w:sz w:val="28"/>
          <w:szCs w:val="28"/>
        </w:rPr>
        <w:t xml:space="preserve"> and clinical trials.</w:t>
      </w:r>
    </w:p>
    <w:tbl>
      <w:tblPr>
        <w:tblStyle w:val="TableGrid"/>
        <w:tblW w:w="0" w:type="auto"/>
        <w:tblInd w:w="0" w:type="dxa"/>
        <w:tblLayout w:type="fixed"/>
        <w:tblLook w:val="06A0" w:firstRow="1" w:lastRow="0" w:firstColumn="1" w:lastColumn="0" w:noHBand="1" w:noVBand="1"/>
      </w:tblPr>
      <w:tblGrid>
        <w:gridCol w:w="3114"/>
        <w:gridCol w:w="6622"/>
      </w:tblGrid>
      <w:tr w:rsidR="0A32485F" w14:paraId="0064B63E" w14:textId="77777777" w:rsidTr="003409FE">
        <w:trPr>
          <w:trHeight w:val="300"/>
        </w:trPr>
        <w:tc>
          <w:tcPr>
            <w:tcW w:w="3114" w:type="dxa"/>
          </w:tcPr>
          <w:p w14:paraId="6A1101E2" w14:textId="49A82F53" w:rsidR="73363023" w:rsidRDefault="73363023" w:rsidP="00CD69D7">
            <w:pPr>
              <w:spacing w:after="120" w:line="480" w:lineRule="auto"/>
              <w:ind w:firstLine="0"/>
            </w:pPr>
            <w:r>
              <w:t>Short term recommendations</w:t>
            </w:r>
          </w:p>
        </w:tc>
        <w:tc>
          <w:tcPr>
            <w:tcW w:w="6622" w:type="dxa"/>
          </w:tcPr>
          <w:p w14:paraId="146B716A" w14:textId="25BA88B6" w:rsidR="73363023" w:rsidRPr="004C2DA4" w:rsidRDefault="73363023" w:rsidP="00CD69D7">
            <w:pPr>
              <w:pStyle w:val="ListParagraph"/>
              <w:numPr>
                <w:ilvl w:val="0"/>
                <w:numId w:val="10"/>
              </w:numPr>
              <w:spacing w:after="120" w:line="480" w:lineRule="auto"/>
              <w:ind w:left="530"/>
            </w:pPr>
            <w:r w:rsidRPr="004C2DA4">
              <w:t>Ensure accurate reporting of CAG repeat length</w:t>
            </w:r>
            <w:r w:rsidR="00ED17C8">
              <w:t xml:space="preserve"> </w:t>
            </w:r>
            <w:r w:rsidR="00B65090">
              <w:t xml:space="preserve">through adherence to current best practice </w:t>
            </w:r>
            <w:r w:rsidR="003E2A7B">
              <w:t>guidelines</w:t>
            </w:r>
          </w:p>
          <w:p w14:paraId="7021D66B" w14:textId="2C3A6B9E" w:rsidR="00BF7D27" w:rsidRDefault="006E1A01" w:rsidP="00CD69D7">
            <w:pPr>
              <w:pStyle w:val="ListParagraph"/>
              <w:numPr>
                <w:ilvl w:val="0"/>
                <w:numId w:val="10"/>
              </w:numPr>
              <w:spacing w:after="120" w:line="480" w:lineRule="auto"/>
              <w:ind w:left="530"/>
            </w:pPr>
            <w:r>
              <w:t>Focus groups</w:t>
            </w:r>
            <w:r w:rsidR="00236410">
              <w:t>/further research</w:t>
            </w:r>
            <w:r>
              <w:t xml:space="preserve"> with patients</w:t>
            </w:r>
            <w:r w:rsidR="73363023" w:rsidRPr="004C2DA4">
              <w:t xml:space="preserve"> and clinicians to explore understanding </w:t>
            </w:r>
            <w:r w:rsidR="00D003FF">
              <w:t>and</w:t>
            </w:r>
            <w:r w:rsidR="00236410">
              <w:t xml:space="preserve"> acceptability of incorporating </w:t>
            </w:r>
            <w:r w:rsidR="73363023" w:rsidRPr="004C2DA4">
              <w:t xml:space="preserve">genetic data </w:t>
            </w:r>
            <w:r w:rsidR="00CB84C8" w:rsidRPr="004C2DA4">
              <w:t>in</w:t>
            </w:r>
            <w:r w:rsidR="00D6160B">
              <w:t>to routine</w:t>
            </w:r>
            <w:r w:rsidR="00CB84C8" w:rsidRPr="004C2DA4">
              <w:t xml:space="preserve"> </w:t>
            </w:r>
            <w:r w:rsidR="00236410">
              <w:t>clinical practi</w:t>
            </w:r>
            <w:r w:rsidR="00D22D80">
              <w:t>c</w:t>
            </w:r>
            <w:r w:rsidR="00236410">
              <w:t>e</w:t>
            </w:r>
            <w:r w:rsidR="001F6E55">
              <w:t xml:space="preserve"> (CAG</w:t>
            </w:r>
            <w:r w:rsidR="00925186">
              <w:t xml:space="preserve"> size, repeat sequence)</w:t>
            </w:r>
          </w:p>
          <w:p w14:paraId="7D22ABE1" w14:textId="2219457E" w:rsidR="00D003FF" w:rsidRDefault="00BF7D27" w:rsidP="00CD69D7">
            <w:pPr>
              <w:pStyle w:val="ListParagraph"/>
              <w:numPr>
                <w:ilvl w:val="0"/>
                <w:numId w:val="10"/>
              </w:numPr>
              <w:spacing w:after="120" w:line="480" w:lineRule="auto"/>
              <w:ind w:left="530"/>
            </w:pPr>
            <w:r>
              <w:lastRenderedPageBreak/>
              <w:t xml:space="preserve">Focus groups/ further research </w:t>
            </w:r>
            <w:r w:rsidR="007F4A2D">
              <w:t>t</w:t>
            </w:r>
            <w:r>
              <w:rPr>
                <w:rStyle w:val="cf01"/>
              </w:rPr>
              <w:t xml:space="preserve">o explore understanding in relation to use of </w:t>
            </w:r>
            <w:r w:rsidR="00F60432">
              <w:rPr>
                <w:rStyle w:val="cf01"/>
              </w:rPr>
              <w:t>genetic data (</w:t>
            </w:r>
            <w:r w:rsidR="00925186">
              <w:rPr>
                <w:rStyle w:val="cf01"/>
              </w:rPr>
              <w:t xml:space="preserve">repeat sequence, polygenic </w:t>
            </w:r>
            <w:r w:rsidR="003B0221">
              <w:rPr>
                <w:rStyle w:val="cf01"/>
              </w:rPr>
              <w:t>modification scores</w:t>
            </w:r>
            <w:r w:rsidR="00F60432">
              <w:rPr>
                <w:rStyle w:val="cf01"/>
              </w:rPr>
              <w:t>)</w:t>
            </w:r>
            <w:r>
              <w:rPr>
                <w:rStyle w:val="cf01"/>
              </w:rPr>
              <w:t xml:space="preserve"> in </w:t>
            </w:r>
            <w:r w:rsidR="003B0221">
              <w:rPr>
                <w:rStyle w:val="cf01"/>
              </w:rPr>
              <w:t xml:space="preserve">HD </w:t>
            </w:r>
            <w:r>
              <w:rPr>
                <w:rStyle w:val="cf01"/>
              </w:rPr>
              <w:t>clinical trials</w:t>
            </w:r>
          </w:p>
          <w:p w14:paraId="1427B914" w14:textId="0ABA04AE" w:rsidR="000D235B" w:rsidRPr="004C2DA4" w:rsidRDefault="000D235B" w:rsidP="00CD69D7">
            <w:pPr>
              <w:pStyle w:val="ListParagraph"/>
              <w:numPr>
                <w:ilvl w:val="0"/>
                <w:numId w:val="10"/>
              </w:numPr>
              <w:spacing w:after="120" w:line="480" w:lineRule="auto"/>
              <w:ind w:left="530"/>
            </w:pPr>
            <w:r>
              <w:t>Develop educational tools for incorporating genetic data into clinical practise</w:t>
            </w:r>
          </w:p>
        </w:tc>
      </w:tr>
      <w:tr w:rsidR="0A32485F" w14:paraId="12AD526A" w14:textId="77777777" w:rsidTr="003409FE">
        <w:trPr>
          <w:trHeight w:val="300"/>
        </w:trPr>
        <w:tc>
          <w:tcPr>
            <w:tcW w:w="3114" w:type="dxa"/>
          </w:tcPr>
          <w:p w14:paraId="23BEDE91" w14:textId="69B9E466" w:rsidR="73363023" w:rsidRDefault="73363023" w:rsidP="00CD69D7">
            <w:pPr>
              <w:spacing w:after="120" w:line="480" w:lineRule="auto"/>
              <w:ind w:firstLine="0"/>
            </w:pPr>
            <w:r>
              <w:lastRenderedPageBreak/>
              <w:t xml:space="preserve">Medium term </w:t>
            </w:r>
            <w:r w:rsidR="3ED95078">
              <w:t>recommendations</w:t>
            </w:r>
          </w:p>
        </w:tc>
        <w:tc>
          <w:tcPr>
            <w:tcW w:w="6622" w:type="dxa"/>
          </w:tcPr>
          <w:p w14:paraId="6396A4D1" w14:textId="02DBD37F" w:rsidR="00A42317" w:rsidRDefault="00A42317" w:rsidP="00CD69D7">
            <w:pPr>
              <w:pStyle w:val="ListParagraph"/>
              <w:numPr>
                <w:ilvl w:val="0"/>
                <w:numId w:val="10"/>
              </w:numPr>
              <w:spacing w:after="120" w:line="480" w:lineRule="auto"/>
              <w:ind w:left="527" w:hanging="357"/>
            </w:pPr>
            <w:r>
              <w:t>Two</w:t>
            </w:r>
            <w:r w:rsidR="002C08B4">
              <w:t>-</w:t>
            </w:r>
            <w:r>
              <w:t xml:space="preserve">step predictive testing CAG repeat sizing: </w:t>
            </w:r>
          </w:p>
          <w:p w14:paraId="253DE0A9" w14:textId="71BEA58C" w:rsidR="00A42317" w:rsidRDefault="00A42317" w:rsidP="00CD69D7">
            <w:pPr>
              <w:pStyle w:val="ListParagraph"/>
              <w:numPr>
                <w:ilvl w:val="0"/>
                <w:numId w:val="12"/>
              </w:numPr>
              <w:spacing w:after="120" w:line="480" w:lineRule="auto"/>
            </w:pPr>
            <w:r>
              <w:t xml:space="preserve">Existing </w:t>
            </w:r>
            <w:r w:rsidR="00DA77F8">
              <w:t>PCR/capillary electrophoresis</w:t>
            </w:r>
            <w:r>
              <w:t xml:space="preserve"> method </w:t>
            </w:r>
          </w:p>
          <w:p w14:paraId="51E07B1A" w14:textId="4828A43D" w:rsidR="00A42317" w:rsidRDefault="00A42317" w:rsidP="00CD69D7">
            <w:pPr>
              <w:pStyle w:val="ListParagraph"/>
              <w:numPr>
                <w:ilvl w:val="0"/>
                <w:numId w:val="12"/>
              </w:numPr>
              <w:spacing w:after="120" w:line="480" w:lineRule="auto"/>
            </w:pPr>
            <w:r>
              <w:t>For those with 3</w:t>
            </w:r>
            <w:r w:rsidR="0051166D">
              <w:t>5</w:t>
            </w:r>
            <w:r>
              <w:t>-42 CAG repeats recommend additional testing to incorporate accurate sequencing o</w:t>
            </w:r>
            <w:r w:rsidRPr="00A42317">
              <w:t>f</w:t>
            </w:r>
            <w:r w:rsidRPr="00A42317">
              <w:rPr>
                <w:i/>
                <w:iCs/>
              </w:rPr>
              <w:t xml:space="preserve"> HTT</w:t>
            </w:r>
            <w:r w:rsidRPr="00A42317">
              <w:t xml:space="preserve"> CAG repeat locus sequence variants </w:t>
            </w:r>
            <w:r w:rsidR="00013BC9">
              <w:t>using next generation sequencing technologies</w:t>
            </w:r>
            <w:r w:rsidR="00F73867">
              <w:t xml:space="preserve"> </w:t>
            </w:r>
            <w:r w:rsidR="0099627F">
              <w:t>(</w:t>
            </w:r>
          </w:p>
          <w:p w14:paraId="1DBC1B6C" w14:textId="288754B1" w:rsidR="006F283F" w:rsidRDefault="006F283F" w:rsidP="00CD69D7">
            <w:pPr>
              <w:pStyle w:val="ListParagraph"/>
              <w:numPr>
                <w:ilvl w:val="0"/>
                <w:numId w:val="10"/>
              </w:numPr>
              <w:spacing w:after="120" w:line="480" w:lineRule="auto"/>
              <w:ind w:left="527" w:hanging="357"/>
            </w:pPr>
            <w:r>
              <w:t>Ensure that external quality assessment (EQA) programs integrate new sequencing techniques and bioinformatic tools</w:t>
            </w:r>
          </w:p>
          <w:p w14:paraId="176BAA86" w14:textId="32BD2834" w:rsidR="00D35793" w:rsidRPr="00F44B7F" w:rsidRDefault="00F44B7F" w:rsidP="00CD69D7">
            <w:pPr>
              <w:pStyle w:val="ListParagraph"/>
              <w:numPr>
                <w:ilvl w:val="0"/>
                <w:numId w:val="10"/>
              </w:numPr>
              <w:spacing w:after="120" w:line="480" w:lineRule="auto"/>
              <w:ind w:left="527" w:hanging="357"/>
            </w:pPr>
            <w:r>
              <w:t>Validate mathematical models of age of onset prediction</w:t>
            </w:r>
            <w:r w:rsidR="00741DEF">
              <w:t xml:space="preserve"> for incorporation into clinical practise</w:t>
            </w:r>
          </w:p>
          <w:p w14:paraId="6777C7C7" w14:textId="54051E39" w:rsidR="00236410" w:rsidRPr="00A42317" w:rsidRDefault="00236410" w:rsidP="00CD69D7">
            <w:pPr>
              <w:pStyle w:val="ListParagraph"/>
              <w:numPr>
                <w:ilvl w:val="0"/>
                <w:numId w:val="10"/>
              </w:numPr>
              <w:spacing w:after="120" w:line="480" w:lineRule="auto"/>
              <w:ind w:left="527" w:hanging="357"/>
            </w:pPr>
            <w:r w:rsidRPr="00A42317">
              <w:t>Establish best practi</w:t>
            </w:r>
            <w:r w:rsidR="00D22D80" w:rsidRPr="00A42317">
              <w:t>c</w:t>
            </w:r>
            <w:r w:rsidRPr="00A42317">
              <w:t>e in communication</w:t>
            </w:r>
            <w:r w:rsidR="00BB1F4F">
              <w:t xml:space="preserve"> of genetic modifiers and age of onset</w:t>
            </w:r>
            <w:r w:rsidRPr="00A42317">
              <w:t xml:space="preserve"> </w:t>
            </w:r>
            <w:r w:rsidR="00BB1F4F">
              <w:t>and incorporate into predictive test recommendations</w:t>
            </w:r>
          </w:p>
          <w:p w14:paraId="28DFB56A" w14:textId="261AA2E2" w:rsidR="07BD3A6A" w:rsidRPr="00A42317" w:rsidRDefault="00236410" w:rsidP="00CD69D7">
            <w:pPr>
              <w:pStyle w:val="ListParagraph"/>
              <w:numPr>
                <w:ilvl w:val="0"/>
                <w:numId w:val="10"/>
              </w:numPr>
              <w:spacing w:after="120" w:line="480" w:lineRule="auto"/>
              <w:ind w:left="527" w:hanging="357"/>
            </w:pPr>
            <w:r>
              <w:t>Develop guidelines for the use of genetic modifier data in HD clinical trials</w:t>
            </w:r>
          </w:p>
        </w:tc>
      </w:tr>
      <w:tr w:rsidR="0A32485F" w14:paraId="09BC8537" w14:textId="77777777" w:rsidTr="003409FE">
        <w:trPr>
          <w:trHeight w:val="300"/>
        </w:trPr>
        <w:tc>
          <w:tcPr>
            <w:tcW w:w="3114" w:type="dxa"/>
          </w:tcPr>
          <w:p w14:paraId="60B31ED7" w14:textId="35198C99" w:rsidR="73363023" w:rsidRDefault="73363023" w:rsidP="00CD69D7">
            <w:pPr>
              <w:spacing w:after="120" w:line="480" w:lineRule="auto"/>
              <w:ind w:firstLine="0"/>
            </w:pPr>
            <w:r>
              <w:t xml:space="preserve">Long term </w:t>
            </w:r>
            <w:r w:rsidR="00842C1C">
              <w:t>recommendations</w:t>
            </w:r>
          </w:p>
        </w:tc>
        <w:tc>
          <w:tcPr>
            <w:tcW w:w="6622" w:type="dxa"/>
          </w:tcPr>
          <w:p w14:paraId="500098D0" w14:textId="070683C8" w:rsidR="67632E85" w:rsidRPr="007E3163" w:rsidRDefault="67632E85" w:rsidP="00CD69D7">
            <w:pPr>
              <w:pStyle w:val="ListParagraph"/>
              <w:numPr>
                <w:ilvl w:val="0"/>
                <w:numId w:val="10"/>
              </w:numPr>
              <w:spacing w:after="120" w:line="480" w:lineRule="auto"/>
              <w:ind w:left="530"/>
            </w:pPr>
            <w:r w:rsidRPr="007E3163">
              <w:t>Accurate sequencing o</w:t>
            </w:r>
            <w:r w:rsidR="00D003FF" w:rsidRPr="007E3163">
              <w:t>f</w:t>
            </w:r>
            <w:r w:rsidRPr="007E3163">
              <w:t xml:space="preserve"> </w:t>
            </w:r>
            <w:r w:rsidRPr="007E3163">
              <w:rPr>
                <w:i/>
                <w:iCs/>
              </w:rPr>
              <w:t>HTT</w:t>
            </w:r>
            <w:r w:rsidRPr="007E3163">
              <w:t xml:space="preserve"> CAG repeat</w:t>
            </w:r>
            <w:r w:rsidR="00236410" w:rsidRPr="007E3163">
              <w:t xml:space="preserve"> to be incorporated </w:t>
            </w:r>
            <w:r w:rsidR="00352676" w:rsidRPr="007E3163">
              <w:t>for predictive</w:t>
            </w:r>
            <w:r w:rsidRPr="007E3163">
              <w:t xml:space="preserve"> and diagnostic</w:t>
            </w:r>
            <w:r w:rsidR="00236410" w:rsidRPr="007E3163">
              <w:t xml:space="preserve"> testing</w:t>
            </w:r>
            <w:r w:rsidR="00C23A73" w:rsidRPr="007E3163">
              <w:t xml:space="preserve">: based on </w:t>
            </w:r>
            <w:r w:rsidR="00783811" w:rsidRPr="007E3163">
              <w:t xml:space="preserve">the </w:t>
            </w:r>
            <w:r w:rsidR="00390874" w:rsidRPr="007E3163">
              <w:t xml:space="preserve">outcomes from the </w:t>
            </w:r>
            <w:proofErr w:type="gramStart"/>
            <w:r w:rsidR="00390874" w:rsidRPr="007E3163">
              <w:t>short and medium term</w:t>
            </w:r>
            <w:proofErr w:type="gramEnd"/>
            <w:r w:rsidR="00390874" w:rsidRPr="007E3163">
              <w:t xml:space="preserve"> recommendation</w:t>
            </w:r>
            <w:r w:rsidR="00783811" w:rsidRPr="007E3163">
              <w:t>s</w:t>
            </w:r>
          </w:p>
          <w:p w14:paraId="09826DAC" w14:textId="77777777" w:rsidR="00D003FF" w:rsidRPr="007E3163" w:rsidRDefault="00D003FF" w:rsidP="00CD69D7">
            <w:pPr>
              <w:pStyle w:val="ListParagraph"/>
              <w:numPr>
                <w:ilvl w:val="0"/>
                <w:numId w:val="10"/>
              </w:numPr>
              <w:spacing w:after="120" w:line="480" w:lineRule="auto"/>
              <w:ind w:left="530"/>
            </w:pPr>
            <w:r w:rsidRPr="007E3163">
              <w:t xml:space="preserve">Development of clinically useful predictive models for HD onset incorporating CAG length and sequence, </w:t>
            </w:r>
            <w:r w:rsidRPr="007E3163">
              <w:rPr>
                <w:i/>
                <w:iCs/>
              </w:rPr>
              <w:t>trans</w:t>
            </w:r>
            <w:r w:rsidRPr="007E3163">
              <w:t xml:space="preserve"> modifiers</w:t>
            </w:r>
            <w:r w:rsidR="009624FE" w:rsidRPr="007E3163">
              <w:t xml:space="preserve"> and phenotypic data</w:t>
            </w:r>
          </w:p>
          <w:p w14:paraId="2E79A5CC" w14:textId="59623E80" w:rsidR="008100DC" w:rsidRPr="007E3163" w:rsidRDefault="008100DC" w:rsidP="00CD69D7">
            <w:pPr>
              <w:pStyle w:val="ListParagraph"/>
              <w:numPr>
                <w:ilvl w:val="0"/>
                <w:numId w:val="10"/>
              </w:numPr>
              <w:spacing w:after="120" w:line="480" w:lineRule="auto"/>
              <w:ind w:left="530"/>
            </w:pPr>
            <w:r w:rsidRPr="007E3163">
              <w:t xml:space="preserve">Explore </w:t>
            </w:r>
            <w:r w:rsidR="001B20ED" w:rsidRPr="007E3163">
              <w:t>how</w:t>
            </w:r>
            <w:r w:rsidR="00AB1F43" w:rsidRPr="007E3163">
              <w:t xml:space="preserve"> </w:t>
            </w:r>
            <w:r w:rsidR="00B815F0">
              <w:t xml:space="preserve">short-read and long-read </w:t>
            </w:r>
            <w:r w:rsidR="00AB1F43" w:rsidRPr="007E3163">
              <w:t>whole genome sequencing</w:t>
            </w:r>
            <w:r w:rsidR="00D44FCB" w:rsidRPr="007E3163">
              <w:t xml:space="preserve"> data</w:t>
            </w:r>
            <w:r w:rsidR="00042971" w:rsidRPr="007E3163">
              <w:t>,</w:t>
            </w:r>
            <w:r w:rsidR="001B20ED" w:rsidRPr="007E3163">
              <w:t xml:space="preserve"> </w:t>
            </w:r>
            <w:r w:rsidR="00DF4D58" w:rsidRPr="007E3163">
              <w:t xml:space="preserve">which is increasingly </w:t>
            </w:r>
            <w:r w:rsidR="00D44FCB" w:rsidRPr="007E3163">
              <w:t>available</w:t>
            </w:r>
            <w:r w:rsidR="00042971" w:rsidRPr="007E3163">
              <w:t>,</w:t>
            </w:r>
            <w:r w:rsidR="00DF4D58" w:rsidRPr="007E3163">
              <w:t xml:space="preserve"> may be used</w:t>
            </w:r>
            <w:r w:rsidR="008508B2" w:rsidRPr="007E3163">
              <w:t xml:space="preserve"> to </w:t>
            </w:r>
            <w:r w:rsidR="00F35FBB">
              <w:t>identify</w:t>
            </w:r>
            <w:r w:rsidR="008508B2" w:rsidRPr="007E3163">
              <w:t xml:space="preserve"> repeat </w:t>
            </w:r>
            <w:r w:rsidR="008508B2" w:rsidRPr="007E3163">
              <w:lastRenderedPageBreak/>
              <w:t>sequence</w:t>
            </w:r>
            <w:r w:rsidR="00AB1F43" w:rsidRPr="007E3163">
              <w:t xml:space="preserve">, </w:t>
            </w:r>
            <w:r w:rsidR="001E6596" w:rsidRPr="007E3163">
              <w:t>a</w:t>
            </w:r>
            <w:r w:rsidR="00F35FBB">
              <w:t>long with</w:t>
            </w:r>
            <w:r w:rsidR="0097091E">
              <w:t xml:space="preserve"> </w:t>
            </w:r>
            <w:r w:rsidR="00BC55CF" w:rsidRPr="007E3163">
              <w:t xml:space="preserve">presence of </w:t>
            </w:r>
            <w:r w:rsidR="001E6596" w:rsidRPr="007E3163">
              <w:t>common and rare modifier variants</w:t>
            </w:r>
            <w:r w:rsidR="00205A90" w:rsidRPr="007E3163">
              <w:t>, while acknowledging that</w:t>
            </w:r>
            <w:r w:rsidR="00B815F0">
              <w:t>, for short-read WGS,</w:t>
            </w:r>
            <w:r w:rsidR="00205A90" w:rsidRPr="007E3163">
              <w:t xml:space="preserve"> read depth and read length are likely to preclude its use</w:t>
            </w:r>
            <w:r w:rsidR="00BF464B" w:rsidRPr="007E3163">
              <w:t xml:space="preserve"> as a definitive diagnostic test</w:t>
            </w:r>
            <w:r w:rsidR="00B815F0">
              <w:t xml:space="preserve"> for the CAG repeat</w:t>
            </w:r>
            <w:r w:rsidR="00BF464B" w:rsidRPr="007E3163">
              <w:t xml:space="preserve">. </w:t>
            </w:r>
          </w:p>
        </w:tc>
      </w:tr>
    </w:tbl>
    <w:p w14:paraId="50278B70" w14:textId="7189C17A" w:rsidR="00060AD3" w:rsidRPr="00705D28" w:rsidRDefault="00060AD3" w:rsidP="00CD69D7">
      <w:pPr>
        <w:spacing w:after="120" w:line="480" w:lineRule="auto"/>
        <w:rPr>
          <w:i/>
          <w:iCs/>
        </w:rPr>
      </w:pPr>
      <w:r w:rsidRPr="00705D28">
        <w:rPr>
          <w:i/>
          <w:iCs/>
        </w:rPr>
        <w:lastRenderedPageBreak/>
        <w:t>Table</w:t>
      </w:r>
      <w:r w:rsidR="00E85ECE">
        <w:rPr>
          <w:i/>
          <w:iCs/>
        </w:rPr>
        <w:t xml:space="preserve"> </w:t>
      </w:r>
      <w:r w:rsidR="00564EF7">
        <w:rPr>
          <w:i/>
          <w:iCs/>
        </w:rPr>
        <w:t>2</w:t>
      </w:r>
      <w:r w:rsidRPr="00705D28">
        <w:rPr>
          <w:i/>
          <w:iCs/>
        </w:rPr>
        <w:t xml:space="preserve">: </w:t>
      </w:r>
      <w:r w:rsidR="00705D28" w:rsidRPr="00705D28">
        <w:rPr>
          <w:i/>
          <w:iCs/>
        </w:rPr>
        <w:t>Summary of recommendations to improve the use of genetic data to</w:t>
      </w:r>
      <w:r w:rsidR="00D003FF">
        <w:rPr>
          <w:i/>
          <w:iCs/>
        </w:rPr>
        <w:t xml:space="preserve"> in</w:t>
      </w:r>
      <w:r w:rsidR="00705D28" w:rsidRPr="00705D28">
        <w:rPr>
          <w:i/>
          <w:iCs/>
        </w:rPr>
        <w:t xml:space="preserve"> clinical practice </w:t>
      </w:r>
      <w:r w:rsidR="00D003FF">
        <w:rPr>
          <w:i/>
          <w:iCs/>
        </w:rPr>
        <w:t>and clinical trials</w:t>
      </w:r>
      <w:r w:rsidR="00705D28" w:rsidRPr="00705D28">
        <w:rPr>
          <w:i/>
          <w:iCs/>
        </w:rPr>
        <w:t>.</w:t>
      </w:r>
    </w:p>
    <w:p w14:paraId="7D4BA437" w14:textId="0390167E" w:rsidR="002B067B" w:rsidRDefault="002B067B" w:rsidP="00CD69D7">
      <w:pPr>
        <w:spacing w:after="120" w:line="480" w:lineRule="auto"/>
      </w:pPr>
    </w:p>
    <w:p w14:paraId="46753B26" w14:textId="46D04559" w:rsidR="00A65FD5" w:rsidRPr="00A65FD5" w:rsidRDefault="00236410" w:rsidP="00CD69D7">
      <w:pPr>
        <w:spacing w:after="120" w:line="480" w:lineRule="auto"/>
        <w:rPr>
          <w:b/>
          <w:bCs/>
          <w:sz w:val="28"/>
          <w:szCs w:val="28"/>
        </w:rPr>
      </w:pPr>
      <w:r>
        <w:rPr>
          <w:b/>
          <w:bCs/>
          <w:sz w:val="28"/>
          <w:szCs w:val="28"/>
        </w:rPr>
        <w:t>CONCLUSION</w:t>
      </w:r>
    </w:p>
    <w:p w14:paraId="7E0CFED0" w14:textId="1F5DC8D7" w:rsidR="00236410" w:rsidRDefault="005B2B8D" w:rsidP="00CD69D7">
      <w:pPr>
        <w:spacing w:after="120" w:line="480" w:lineRule="auto"/>
      </w:pPr>
      <w:r>
        <w:t>The last decade has seen</w:t>
      </w:r>
      <w:r w:rsidR="0093374C">
        <w:t xml:space="preserve"> significant advances in our understanding of genetic factors which influence</w:t>
      </w:r>
      <w:r w:rsidR="009A05C3">
        <w:t xml:space="preserve"> the </w:t>
      </w:r>
      <w:r w:rsidR="00CB3670">
        <w:t xml:space="preserve">development of various </w:t>
      </w:r>
      <w:r w:rsidR="00B5042F">
        <w:t>diseases</w:t>
      </w:r>
      <w:r w:rsidR="009A05C3">
        <w:t xml:space="preserve">. </w:t>
      </w:r>
      <w:r w:rsidR="00236410">
        <w:t>Whilst topical, t</w:t>
      </w:r>
      <w:r w:rsidR="008F5EBA">
        <w:t>ranslating these genetic risk factors</w:t>
      </w:r>
      <w:r w:rsidR="00B47460">
        <w:t xml:space="preserve"> identified in research studies</w:t>
      </w:r>
      <w:r w:rsidR="008F5EBA">
        <w:t xml:space="preserve"> into clinical use</w:t>
      </w:r>
      <w:r w:rsidR="00541462">
        <w:t xml:space="preserve"> on an individual basis</w:t>
      </w:r>
      <w:r w:rsidR="00CB3670">
        <w:t xml:space="preserve"> poses </w:t>
      </w:r>
      <w:r w:rsidR="00804226">
        <w:t xml:space="preserve">considerable </w:t>
      </w:r>
      <w:r w:rsidR="00CB3670">
        <w:t>statistical</w:t>
      </w:r>
      <w:r w:rsidR="00236410">
        <w:t>, technological and counselling</w:t>
      </w:r>
      <w:r w:rsidR="00CB3670">
        <w:t xml:space="preserve"> challenges</w:t>
      </w:r>
      <w:r w:rsidR="00236410">
        <w:t>.</w:t>
      </w:r>
      <w:r w:rsidR="00D66276">
        <w:t xml:space="preserve"> </w:t>
      </w:r>
      <w:r w:rsidR="000D4B19">
        <w:t>H</w:t>
      </w:r>
      <w:r w:rsidR="008D5D81">
        <w:t xml:space="preserve">D, </w:t>
      </w:r>
      <w:r w:rsidR="00236410">
        <w:t>a paradigm for a fully penetrant autosomal dominant neurodegenerative disease,</w:t>
      </w:r>
      <w:r w:rsidR="008D5D81">
        <w:t xml:space="preserve"> </w:t>
      </w:r>
      <w:r w:rsidR="00236410">
        <w:t xml:space="preserve">is now </w:t>
      </w:r>
      <w:r w:rsidR="00810EE9">
        <w:t>well</w:t>
      </w:r>
      <w:r w:rsidR="00236410">
        <w:t xml:space="preserve"> established as </w:t>
      </w:r>
      <w:r w:rsidR="006F0BEC">
        <w:t xml:space="preserve">being </w:t>
      </w:r>
      <w:r w:rsidR="00810EE9">
        <w:t xml:space="preserve">strongly </w:t>
      </w:r>
      <w:r w:rsidR="005C6D2B">
        <w:t>influenced by other genetic variants</w:t>
      </w:r>
      <w:r w:rsidR="00236410">
        <w:t xml:space="preserve"> and</w:t>
      </w:r>
      <w:r w:rsidR="004B4452">
        <w:t xml:space="preserve"> </w:t>
      </w:r>
      <w:r w:rsidR="005C6D2B">
        <w:t>provides a good example of these</w:t>
      </w:r>
      <w:r w:rsidR="00236410">
        <w:t xml:space="preserve"> translational challenges.</w:t>
      </w:r>
      <w:r w:rsidR="00D47EE1">
        <w:t xml:space="preserve"> </w:t>
      </w:r>
      <w:r w:rsidR="00236410">
        <w:t xml:space="preserve">Although the results from </w:t>
      </w:r>
      <w:r w:rsidR="00682E97">
        <w:t>GWAS</w:t>
      </w:r>
      <w:r w:rsidR="00236410">
        <w:t xml:space="preserve"> are highly </w:t>
      </w:r>
      <w:r w:rsidR="00F35FBB">
        <w:t xml:space="preserve">statistically </w:t>
      </w:r>
      <w:r w:rsidR="00236410">
        <w:t>significant</w:t>
      </w:r>
      <w:r w:rsidR="002F223A">
        <w:t>, and have</w:t>
      </w:r>
      <w:r w:rsidR="00236410">
        <w:t xml:space="preserve"> increas</w:t>
      </w:r>
      <w:r w:rsidR="002F223A">
        <w:t>ed</w:t>
      </w:r>
      <w:r w:rsidR="00236410">
        <w:t xml:space="preserve"> understanding of disease mechanism, the </w:t>
      </w:r>
      <w:r w:rsidR="00AC7023">
        <w:t xml:space="preserve">overall </w:t>
      </w:r>
      <w:r w:rsidR="00236410">
        <w:t xml:space="preserve">contribution of </w:t>
      </w:r>
      <w:r w:rsidR="00CA25AE">
        <w:t xml:space="preserve">population-derived </w:t>
      </w:r>
      <w:r w:rsidR="00236410">
        <w:t xml:space="preserve">variants to an individual’s age at onset is </w:t>
      </w:r>
      <w:proofErr w:type="gramStart"/>
      <w:r w:rsidR="00236410">
        <w:t>small</w:t>
      </w:r>
      <w:r w:rsidR="00421814">
        <w:t>,</w:t>
      </w:r>
      <w:r w:rsidR="00236410">
        <w:t xml:space="preserve"> and</w:t>
      </w:r>
      <w:proofErr w:type="gramEnd"/>
      <w:r w:rsidR="006E3D66">
        <w:t xml:space="preserve"> dwarfed by the effect of CAG length.</w:t>
      </w:r>
      <w:r w:rsidR="00236410">
        <w:t xml:space="preserve"> </w:t>
      </w:r>
      <w:r w:rsidR="00682E97">
        <w:t>T</w:t>
      </w:r>
      <w:r w:rsidR="00236410">
        <w:t>hus</w:t>
      </w:r>
      <w:r w:rsidR="0068588D">
        <w:t>,</w:t>
      </w:r>
      <w:r w:rsidR="00236410">
        <w:t xml:space="preserve"> we caution against premature clinical incorporation</w:t>
      </w:r>
      <w:r w:rsidR="00CB7176">
        <w:t xml:space="preserve"> </w:t>
      </w:r>
      <w:r w:rsidR="00E03E11">
        <w:t>of PRS in onset prediction and genetic counselling</w:t>
      </w:r>
      <w:r w:rsidR="00236410">
        <w:t>.</w:t>
      </w:r>
    </w:p>
    <w:p w14:paraId="0E4D6810" w14:textId="79D133BB" w:rsidR="00F2490D" w:rsidRDefault="00236410" w:rsidP="00CD69D7">
      <w:pPr>
        <w:spacing w:after="120" w:line="480" w:lineRule="auto"/>
      </w:pPr>
      <w:r>
        <w:t>The</w:t>
      </w:r>
      <w:r w:rsidR="00923FE7">
        <w:t xml:space="preserve"> priority should be </w:t>
      </w:r>
      <w:r>
        <w:t xml:space="preserve">to </w:t>
      </w:r>
      <w:r w:rsidR="0068588D">
        <w:t>employ</w:t>
      </w:r>
      <w:r>
        <w:t xml:space="preserve"> existing technologies</w:t>
      </w:r>
      <w:r w:rsidR="0097091E">
        <w:t xml:space="preserve"> </w:t>
      </w:r>
      <w:r>
        <w:t>appropriately</w:t>
      </w:r>
      <w:r w:rsidR="0068588D">
        <w:t>,</w:t>
      </w:r>
      <w:r w:rsidR="0097091E">
        <w:t xml:space="preserve"> </w:t>
      </w:r>
      <w:r w:rsidR="00DF7530">
        <w:t xml:space="preserve">particularly </w:t>
      </w:r>
      <w:r>
        <w:t xml:space="preserve">to ensure accurate </w:t>
      </w:r>
      <w:r w:rsidR="00923FE7">
        <w:t>CAG repeat sizing</w:t>
      </w:r>
      <w:r>
        <w:t xml:space="preserve"> and </w:t>
      </w:r>
      <w:r w:rsidR="002E6EE1">
        <w:t xml:space="preserve">effective </w:t>
      </w:r>
      <w:r>
        <w:t>communication</w:t>
      </w:r>
      <w:r w:rsidR="003C22EB">
        <w:t xml:space="preserve"> of the results to patients</w:t>
      </w:r>
      <w:r>
        <w:t>.</w:t>
      </w:r>
      <w:r w:rsidR="00682E97">
        <w:t xml:space="preserve"> </w:t>
      </w:r>
      <w:r>
        <w:t>Next, the development of clinical testing pathways incorporating</w:t>
      </w:r>
      <w:r w:rsidR="00682E97">
        <w:t xml:space="preserve"> </w:t>
      </w:r>
      <w:r w:rsidR="00BC4EA1">
        <w:t xml:space="preserve">technologies </w:t>
      </w:r>
      <w:r w:rsidR="00592142">
        <w:t xml:space="preserve">which enable both accurate sizing of the CAG </w:t>
      </w:r>
      <w:proofErr w:type="gramStart"/>
      <w:r w:rsidR="00592142">
        <w:t>repeat</w:t>
      </w:r>
      <w:proofErr w:type="gramEnd"/>
      <w:r w:rsidR="00592142">
        <w:t xml:space="preserve"> </w:t>
      </w:r>
      <w:r>
        <w:t>and identification of</w:t>
      </w:r>
      <w:r w:rsidR="00592142">
        <w:t xml:space="preserve"> </w:t>
      </w:r>
      <w:r w:rsidR="006B2244" w:rsidRPr="004E414C">
        <w:rPr>
          <w:i/>
          <w:iCs/>
        </w:rPr>
        <w:t xml:space="preserve">HTT </w:t>
      </w:r>
      <w:r w:rsidR="0033734F">
        <w:t>sequence variants</w:t>
      </w:r>
      <w:r>
        <w:t xml:space="preserve"> should be developed.</w:t>
      </w:r>
      <w:r w:rsidR="0097091E">
        <w:t xml:space="preserve"> </w:t>
      </w:r>
      <w:r>
        <w:t>It is imperative that family and clinician engagement and education occurs in parallel to ensure accurate communication of these genomic advances and incorporation into predictive testing recommendations</w:t>
      </w:r>
      <w:r w:rsidR="002657E2">
        <w:t xml:space="preserve">. </w:t>
      </w:r>
      <w:r>
        <w:t>The long</w:t>
      </w:r>
      <w:r w:rsidR="00682E97">
        <w:t>-</w:t>
      </w:r>
      <w:r>
        <w:t xml:space="preserve">term aspiration </w:t>
      </w:r>
      <w:r w:rsidR="00B1763C">
        <w:t>is</w:t>
      </w:r>
      <w:r>
        <w:t xml:space="preserve"> for the clinical application of</w:t>
      </w:r>
      <w:r w:rsidR="00682E97">
        <w:t xml:space="preserve"> </w:t>
      </w:r>
      <w:r w:rsidR="00F2490D" w:rsidRPr="00411476">
        <w:rPr>
          <w:i/>
          <w:iCs/>
        </w:rPr>
        <w:t>HTT</w:t>
      </w:r>
      <w:r>
        <w:t xml:space="preserve"> and genetic modifier variant sequencing with the </w:t>
      </w:r>
      <w:r>
        <w:lastRenderedPageBreak/>
        <w:t xml:space="preserve">development of a clinically useful individualised PRS to be offered within </w:t>
      </w:r>
      <w:r w:rsidR="00F2490D" w:rsidRPr="00411476">
        <w:t xml:space="preserve">predictive and diagnostic </w:t>
      </w:r>
      <w:r>
        <w:t>testing pathways</w:t>
      </w:r>
      <w:r w:rsidR="00F2490D" w:rsidRPr="00411476">
        <w:t>.</w:t>
      </w:r>
    </w:p>
    <w:p w14:paraId="3CCA8932" w14:textId="77777777" w:rsidR="00696CE1" w:rsidRDefault="00696CE1" w:rsidP="00CD69D7">
      <w:pPr>
        <w:spacing w:after="120" w:line="480" w:lineRule="auto"/>
        <w:rPr>
          <w:rStyle w:val="Strong"/>
        </w:rPr>
      </w:pPr>
    </w:p>
    <w:p w14:paraId="658B75D2" w14:textId="63FBD236" w:rsidR="008D5BF5" w:rsidRPr="008D5BF5" w:rsidRDefault="00D81E9C" w:rsidP="00CD69D7">
      <w:pPr>
        <w:spacing w:after="120" w:line="480" w:lineRule="auto"/>
        <w:rPr>
          <w:sz w:val="28"/>
          <w:szCs w:val="28"/>
        </w:rPr>
      </w:pPr>
      <w:r w:rsidRPr="008D5BF5">
        <w:rPr>
          <w:rStyle w:val="Strong"/>
          <w:sz w:val="28"/>
          <w:szCs w:val="28"/>
        </w:rPr>
        <w:t>Datasets/Data Availability Statement</w:t>
      </w:r>
    </w:p>
    <w:p w14:paraId="6CEEF999" w14:textId="26C16D51" w:rsidR="00D81E9C" w:rsidRDefault="0097091E" w:rsidP="00CD69D7">
      <w:pPr>
        <w:spacing w:after="120" w:line="480" w:lineRule="auto"/>
      </w:pPr>
      <w:r>
        <w:t xml:space="preserve"> </w:t>
      </w:r>
      <w:r w:rsidR="00301B6E">
        <w:t xml:space="preserve">Data sharing is not applicable to this article as no datasets were generated or </w:t>
      </w:r>
      <w:r w:rsidR="0049300C">
        <w:t>analysed</w:t>
      </w:r>
      <w:r w:rsidR="00301B6E">
        <w:t xml:space="preserve"> during this study.</w:t>
      </w:r>
    </w:p>
    <w:p w14:paraId="19C078B1" w14:textId="77777777" w:rsidR="008D5BF5" w:rsidRPr="008D5BF5" w:rsidRDefault="006933D2" w:rsidP="00CD69D7">
      <w:pPr>
        <w:spacing w:after="120" w:line="480" w:lineRule="auto"/>
        <w:rPr>
          <w:sz w:val="28"/>
          <w:szCs w:val="28"/>
        </w:rPr>
      </w:pPr>
      <w:r w:rsidRPr="008D5BF5">
        <w:rPr>
          <w:b/>
          <w:bCs/>
          <w:sz w:val="28"/>
          <w:szCs w:val="28"/>
        </w:rPr>
        <w:t>Acknowledgements:</w:t>
      </w:r>
      <w:r w:rsidRPr="008D5BF5">
        <w:rPr>
          <w:sz w:val="28"/>
          <w:szCs w:val="28"/>
        </w:rPr>
        <w:t xml:space="preserve"> </w:t>
      </w:r>
    </w:p>
    <w:p w14:paraId="667FC805" w14:textId="3738D141" w:rsidR="006933D2" w:rsidRDefault="006933D2" w:rsidP="00CD69D7">
      <w:pPr>
        <w:spacing w:after="120" w:line="480" w:lineRule="auto"/>
      </w:pPr>
      <w:r>
        <w:t xml:space="preserve">With thanks to the EHDN </w:t>
      </w:r>
      <w:r w:rsidR="006A750A">
        <w:t>Executive Committee for their guidance, and the</w:t>
      </w:r>
      <w:r w:rsidR="00430E55">
        <w:t xml:space="preserve"> patients and people at risk of Huntington’s disease who have contributed to discussions</w:t>
      </w:r>
      <w:r w:rsidR="004A4F7E">
        <w:t xml:space="preserve"> that have enhanced this article. </w:t>
      </w:r>
    </w:p>
    <w:p w14:paraId="04EDCC15" w14:textId="321A4FF1" w:rsidR="006F3132" w:rsidRPr="00F54C95" w:rsidRDefault="006F3132" w:rsidP="00CD69D7">
      <w:pPr>
        <w:spacing w:after="120" w:line="480" w:lineRule="auto"/>
        <w:rPr>
          <w:b/>
          <w:bCs/>
          <w:sz w:val="28"/>
          <w:szCs w:val="28"/>
        </w:rPr>
      </w:pPr>
      <w:r w:rsidRPr="00F54C95">
        <w:rPr>
          <w:b/>
          <w:bCs/>
          <w:sz w:val="28"/>
          <w:szCs w:val="28"/>
        </w:rPr>
        <w:t>Consent for publication:</w:t>
      </w:r>
    </w:p>
    <w:p w14:paraId="1C7F2409" w14:textId="602D0E44" w:rsidR="006F3132" w:rsidRDefault="00E1796A" w:rsidP="00CD69D7">
      <w:pPr>
        <w:spacing w:after="120" w:line="480" w:lineRule="auto"/>
      </w:pPr>
      <w:r>
        <w:t>We hereby confirm that we have written consent to</w:t>
      </w:r>
      <w:r w:rsidR="00496128">
        <w:t xml:space="preserve"> publish clinical scenarios which are based on the lived experience of people</w:t>
      </w:r>
      <w:r w:rsidR="00F54C95">
        <w:t xml:space="preserve">’s journal through genetic testing.  Some of the cases are based on more than one clinical scenario. </w:t>
      </w:r>
    </w:p>
    <w:p w14:paraId="3B893E24" w14:textId="37FC98A3" w:rsidR="00E53D4E" w:rsidRPr="008B3F32" w:rsidRDefault="00E53D4E" w:rsidP="00CD69D7">
      <w:pPr>
        <w:spacing w:after="120" w:line="480" w:lineRule="auto"/>
        <w:rPr>
          <w:b/>
          <w:bCs/>
          <w:sz w:val="28"/>
          <w:szCs w:val="28"/>
        </w:rPr>
      </w:pPr>
      <w:r w:rsidRPr="008B3F32">
        <w:rPr>
          <w:b/>
          <w:bCs/>
          <w:sz w:val="28"/>
          <w:szCs w:val="28"/>
        </w:rPr>
        <w:t>Ethic</w:t>
      </w:r>
      <w:r w:rsidR="003C2FFF">
        <w:rPr>
          <w:b/>
          <w:bCs/>
          <w:sz w:val="28"/>
          <w:szCs w:val="28"/>
        </w:rPr>
        <w:t>s review</w:t>
      </w:r>
      <w:r w:rsidRPr="008B3F32">
        <w:rPr>
          <w:b/>
          <w:bCs/>
          <w:sz w:val="28"/>
          <w:szCs w:val="28"/>
        </w:rPr>
        <w:t xml:space="preserve"> </w:t>
      </w:r>
      <w:r w:rsidR="00E26D2A">
        <w:rPr>
          <w:b/>
          <w:bCs/>
          <w:sz w:val="28"/>
          <w:szCs w:val="28"/>
        </w:rPr>
        <w:t>statement</w:t>
      </w:r>
      <w:r w:rsidRPr="008B3F32">
        <w:rPr>
          <w:b/>
          <w:bCs/>
          <w:sz w:val="28"/>
          <w:szCs w:val="28"/>
        </w:rPr>
        <w:t>:</w:t>
      </w:r>
    </w:p>
    <w:p w14:paraId="259DCAAA" w14:textId="62D4EFFD" w:rsidR="00E53D4E" w:rsidRDefault="00E53D4E" w:rsidP="00CD69D7">
      <w:pPr>
        <w:spacing w:after="120" w:line="480" w:lineRule="auto"/>
      </w:pPr>
      <w:r>
        <w:t xml:space="preserve">As this is not a research article no ethical review was </w:t>
      </w:r>
      <w:r w:rsidR="008B3F32">
        <w:t>sought.</w:t>
      </w:r>
    </w:p>
    <w:p w14:paraId="66CC2359" w14:textId="6903CF8D" w:rsidR="00C039BB" w:rsidRPr="00233A59" w:rsidRDefault="00C039BB" w:rsidP="00CD69D7">
      <w:pPr>
        <w:spacing w:after="120" w:line="480" w:lineRule="auto"/>
        <w:rPr>
          <w:b/>
          <w:bCs/>
          <w:sz w:val="28"/>
          <w:szCs w:val="28"/>
        </w:rPr>
      </w:pPr>
      <w:r w:rsidRPr="00233A59">
        <w:rPr>
          <w:b/>
          <w:bCs/>
          <w:sz w:val="28"/>
          <w:szCs w:val="28"/>
        </w:rPr>
        <w:t>Funding statement:</w:t>
      </w:r>
    </w:p>
    <w:p w14:paraId="6E129E89" w14:textId="6D1FF282" w:rsidR="001A0B7B" w:rsidRDefault="001A0B7B" w:rsidP="001A0B7B">
      <w:pPr>
        <w:rPr>
          <w:rFonts w:ascii="Arial" w:eastAsia="Times New Roman" w:hAnsi="Arial" w:cs="Arial"/>
          <w:color w:val="000000"/>
          <w:sz w:val="20"/>
          <w:szCs w:val="20"/>
        </w:rPr>
      </w:pPr>
      <w:bookmarkStart w:id="1" w:name="_Hlk208318623"/>
      <w:r>
        <w:rPr>
          <w:rFonts w:ascii="Arial" w:eastAsia="Times New Roman" w:hAnsi="Arial" w:cs="Arial"/>
          <w:color w:val="000000"/>
          <w:sz w:val="20"/>
          <w:szCs w:val="20"/>
        </w:rPr>
        <w:t>T.H.M. is supported by a</w:t>
      </w:r>
      <w:r w:rsidR="00E34669">
        <w:rPr>
          <w:rFonts w:ascii="Arial" w:eastAsia="Times New Roman" w:hAnsi="Arial" w:cs="Arial"/>
          <w:color w:val="000000"/>
          <w:sz w:val="20"/>
          <w:szCs w:val="20"/>
        </w:rPr>
        <w:t>n</w:t>
      </w:r>
      <w:r>
        <w:rPr>
          <w:rFonts w:ascii="Arial" w:eastAsia="Times New Roman" w:hAnsi="Arial" w:cs="Arial"/>
          <w:color w:val="000000"/>
          <w:sz w:val="20"/>
          <w:szCs w:val="20"/>
        </w:rPr>
        <w:t xml:space="preserve"> MRC Clinician Scientist Fellowship (MR/X018253/1)</w:t>
      </w:r>
    </w:p>
    <w:p w14:paraId="490EFE37" w14:textId="77777777" w:rsidR="001A0B7B" w:rsidRPr="00C039BB" w:rsidRDefault="001A0B7B" w:rsidP="00CD69D7">
      <w:pPr>
        <w:spacing w:after="120" w:line="480" w:lineRule="auto"/>
      </w:pPr>
    </w:p>
    <w:bookmarkEnd w:id="1"/>
    <w:p w14:paraId="42AA446F" w14:textId="77777777" w:rsidR="00754F6A" w:rsidRDefault="00754F6A" w:rsidP="00CD69D7">
      <w:pPr>
        <w:spacing w:after="120" w:line="480" w:lineRule="auto"/>
        <w:rPr>
          <w:b/>
          <w:bCs/>
          <w:sz w:val="28"/>
          <w:szCs w:val="28"/>
        </w:rPr>
      </w:pPr>
      <w:r>
        <w:rPr>
          <w:b/>
          <w:bCs/>
          <w:sz w:val="28"/>
          <w:szCs w:val="28"/>
        </w:rPr>
        <w:t>Conflict of interest statement:</w:t>
      </w:r>
    </w:p>
    <w:p w14:paraId="3134C60D" w14:textId="77777777" w:rsidR="004A6F5C" w:rsidRDefault="004A6F5C" w:rsidP="004A6F5C">
      <w:pPr>
        <w:rPr>
          <w:rFonts w:ascii="Arial" w:eastAsia="Times New Roman" w:hAnsi="Arial" w:cs="Arial"/>
          <w:color w:val="000000"/>
          <w:sz w:val="20"/>
          <w:szCs w:val="20"/>
        </w:rPr>
      </w:pPr>
      <w:r>
        <w:rPr>
          <w:rFonts w:ascii="Arial" w:eastAsia="Times New Roman" w:hAnsi="Arial" w:cs="Arial"/>
          <w:color w:val="000000"/>
          <w:sz w:val="20"/>
          <w:szCs w:val="20"/>
        </w:rPr>
        <w:t xml:space="preserve">T.M., P.H., D.H.M. are on the </w:t>
      </w:r>
      <w:r w:rsidRPr="002557FA">
        <w:rPr>
          <w:rFonts w:ascii="Arial" w:eastAsia="Times New Roman" w:hAnsi="Arial" w:cs="Arial"/>
          <w:color w:val="000000"/>
          <w:sz w:val="20"/>
          <w:szCs w:val="20"/>
        </w:rPr>
        <w:t xml:space="preserve">Scientific </w:t>
      </w:r>
      <w:r>
        <w:rPr>
          <w:rFonts w:ascii="Arial" w:eastAsia="Times New Roman" w:hAnsi="Arial" w:cs="Arial"/>
          <w:color w:val="000000"/>
          <w:sz w:val="20"/>
          <w:szCs w:val="20"/>
        </w:rPr>
        <w:t xml:space="preserve">and Bioethics </w:t>
      </w:r>
      <w:r w:rsidRPr="002557FA">
        <w:rPr>
          <w:rFonts w:ascii="Arial" w:eastAsia="Times New Roman" w:hAnsi="Arial" w:cs="Arial"/>
          <w:color w:val="000000"/>
          <w:sz w:val="20"/>
          <w:szCs w:val="20"/>
        </w:rPr>
        <w:t>Advisory Board</w:t>
      </w:r>
      <w:r>
        <w:rPr>
          <w:rFonts w:ascii="Arial" w:eastAsia="Times New Roman" w:hAnsi="Arial" w:cs="Arial"/>
          <w:color w:val="000000"/>
          <w:sz w:val="20"/>
          <w:szCs w:val="20"/>
        </w:rPr>
        <w:t xml:space="preserve"> of the European Huntington’s Disease Network (EHDN). N.L. is on the Executive Committee of the EHDN. T.M. and D.H.M. are lead facilitators of the EHDN Genetic Modifiers Working Group. N.L. and </w:t>
      </w:r>
      <w:proofErr w:type="spellStart"/>
      <w:proofErr w:type="gramStart"/>
      <w:r>
        <w:rPr>
          <w:rFonts w:ascii="Arial" w:eastAsia="Times New Roman" w:hAnsi="Arial" w:cs="Arial"/>
          <w:color w:val="000000"/>
          <w:sz w:val="20"/>
          <w:szCs w:val="20"/>
        </w:rPr>
        <w:t>R.McL</w:t>
      </w:r>
      <w:proofErr w:type="spellEnd"/>
      <w:r>
        <w:rPr>
          <w:rFonts w:ascii="Arial" w:eastAsia="Times New Roman" w:hAnsi="Arial" w:cs="Arial"/>
          <w:color w:val="000000"/>
          <w:sz w:val="20"/>
          <w:szCs w:val="20"/>
        </w:rPr>
        <w:t>.</w:t>
      </w:r>
      <w:proofErr w:type="gramEnd"/>
      <w:r>
        <w:rPr>
          <w:rFonts w:ascii="Arial" w:eastAsia="Times New Roman" w:hAnsi="Arial" w:cs="Arial"/>
          <w:color w:val="000000"/>
          <w:sz w:val="20"/>
          <w:szCs w:val="20"/>
        </w:rPr>
        <w:t xml:space="preserve"> are lead facilitators of the EHDN Genetic Testing and Counselling Working Group. T.H.M. is a member of the scientific advisory boards of Harness Therapeutics Ltd and LoQus23 Therapeutics Ltd. </w:t>
      </w:r>
      <w:r w:rsidRPr="002557FA">
        <w:rPr>
          <w:rFonts w:ascii="Arial" w:eastAsia="Times New Roman" w:hAnsi="Arial" w:cs="Arial"/>
          <w:color w:val="000000"/>
          <w:sz w:val="20"/>
          <w:szCs w:val="20"/>
        </w:rPr>
        <w:t xml:space="preserve">Within the past 36 </w:t>
      </w:r>
      <w:r w:rsidRPr="002557FA">
        <w:rPr>
          <w:rFonts w:ascii="Arial" w:eastAsia="Times New Roman" w:hAnsi="Arial" w:cs="Arial"/>
          <w:color w:val="000000"/>
          <w:sz w:val="20"/>
          <w:szCs w:val="20"/>
        </w:rPr>
        <w:lastRenderedPageBreak/>
        <w:t xml:space="preserve">months D.G.M. has been a scientific consultant and/or received an honoraria/research contract from AMO Pharma, Dyne, F. Hoffman-La Roche, Function Rx, LoQus23, MOMA Therapeutics, Novartis, Ono Pharmaceuticals, Pfizer Pharmaceuticals, PTC Therapeutics, </w:t>
      </w:r>
      <w:proofErr w:type="spellStart"/>
      <w:r w:rsidRPr="002557FA">
        <w:rPr>
          <w:rFonts w:ascii="Arial" w:eastAsia="Times New Roman" w:hAnsi="Arial" w:cs="Arial"/>
          <w:color w:val="000000"/>
          <w:sz w:val="20"/>
          <w:szCs w:val="20"/>
        </w:rPr>
        <w:t>Rgenta</w:t>
      </w:r>
      <w:proofErr w:type="spellEnd"/>
      <w:r w:rsidRPr="002557FA">
        <w:rPr>
          <w:rFonts w:ascii="Arial" w:eastAsia="Times New Roman" w:hAnsi="Arial" w:cs="Arial"/>
          <w:color w:val="000000"/>
          <w:sz w:val="20"/>
          <w:szCs w:val="20"/>
        </w:rPr>
        <w:t xml:space="preserve"> Therapeutics, Sanofi, Sarepta Therapeutics Inc, Script Biosciences, Skyhawk Therapeutics, Triplet Therapeutics, and Vertex Pharmaceuticals. D.G.M. also had research contracts with AMO Pharma and Vertex Pharmaceuticals. D.G.M. is on the Scientific Advisory Board of the Myotonic Dystrophy Foundation and </w:t>
      </w:r>
      <w:proofErr w:type="spellStart"/>
      <w:r w:rsidRPr="002557FA">
        <w:rPr>
          <w:rFonts w:ascii="Arial" w:eastAsia="Times New Roman" w:hAnsi="Arial" w:cs="Arial"/>
          <w:color w:val="000000"/>
          <w:sz w:val="20"/>
          <w:szCs w:val="20"/>
        </w:rPr>
        <w:t>EuroDyMA</w:t>
      </w:r>
      <w:proofErr w:type="spellEnd"/>
      <w:r w:rsidRPr="002557FA">
        <w:rPr>
          <w:rFonts w:ascii="Arial" w:eastAsia="Times New Roman" w:hAnsi="Arial" w:cs="Arial"/>
          <w:color w:val="000000"/>
          <w:sz w:val="20"/>
          <w:szCs w:val="20"/>
        </w:rPr>
        <w:t xml:space="preserve"> (European Dystrophia </w:t>
      </w:r>
      <w:proofErr w:type="spellStart"/>
      <w:r w:rsidRPr="002557FA">
        <w:rPr>
          <w:rFonts w:ascii="Arial" w:eastAsia="Times New Roman" w:hAnsi="Arial" w:cs="Arial"/>
          <w:color w:val="000000"/>
          <w:sz w:val="20"/>
          <w:szCs w:val="20"/>
        </w:rPr>
        <w:t>Myotonica</w:t>
      </w:r>
      <w:proofErr w:type="spellEnd"/>
      <w:r w:rsidRPr="002557FA">
        <w:rPr>
          <w:rFonts w:ascii="Arial" w:eastAsia="Times New Roman" w:hAnsi="Arial" w:cs="Arial"/>
          <w:color w:val="000000"/>
          <w:sz w:val="20"/>
          <w:szCs w:val="20"/>
        </w:rPr>
        <w:t xml:space="preserve"> Association), is a scientific advisor to the Myotonic Dystrophy Support </w:t>
      </w:r>
      <w:proofErr w:type="gramStart"/>
      <w:r w:rsidRPr="002557FA">
        <w:rPr>
          <w:rFonts w:ascii="Arial" w:eastAsia="Times New Roman" w:hAnsi="Arial" w:cs="Arial"/>
          <w:color w:val="000000"/>
          <w:sz w:val="20"/>
          <w:szCs w:val="20"/>
        </w:rPr>
        <w:t>Group, and</w:t>
      </w:r>
      <w:proofErr w:type="gramEnd"/>
      <w:r w:rsidRPr="002557FA">
        <w:rPr>
          <w:rFonts w:ascii="Arial" w:eastAsia="Times New Roman" w:hAnsi="Arial" w:cs="Arial"/>
          <w:color w:val="000000"/>
          <w:sz w:val="20"/>
          <w:szCs w:val="20"/>
        </w:rPr>
        <w:t xml:space="preserve"> is a vice president for research of Muscular Dystrophy UK.</w:t>
      </w:r>
      <w:r>
        <w:rPr>
          <w:rFonts w:ascii="Arial" w:eastAsia="Times New Roman" w:hAnsi="Arial" w:cs="Arial"/>
          <w:color w:val="000000"/>
          <w:sz w:val="20"/>
          <w:szCs w:val="20"/>
        </w:rPr>
        <w:t xml:space="preserve"> </w:t>
      </w:r>
    </w:p>
    <w:p w14:paraId="22B4CFB7" w14:textId="77777777" w:rsidR="004A6F5C" w:rsidRPr="00754F6A" w:rsidRDefault="004A6F5C" w:rsidP="00CD69D7">
      <w:pPr>
        <w:spacing w:after="120" w:line="480" w:lineRule="auto"/>
      </w:pPr>
    </w:p>
    <w:p w14:paraId="0BE711CE" w14:textId="2DC7A24E" w:rsidR="00A07404" w:rsidRPr="008D5BF5" w:rsidRDefault="00A07404" w:rsidP="00CD69D7">
      <w:pPr>
        <w:spacing w:after="120" w:line="480" w:lineRule="auto"/>
        <w:rPr>
          <w:b/>
          <w:bCs/>
          <w:sz w:val="28"/>
          <w:szCs w:val="28"/>
        </w:rPr>
      </w:pPr>
      <w:r w:rsidRPr="008D5BF5">
        <w:rPr>
          <w:b/>
          <w:bCs/>
          <w:sz w:val="28"/>
          <w:szCs w:val="28"/>
        </w:rPr>
        <w:t>References:</w:t>
      </w:r>
    </w:p>
    <w:bookmarkStart w:id="2" w:name="_Hlk208310402"/>
    <w:p w14:paraId="488CAE00" w14:textId="77777777" w:rsidR="00A1480F" w:rsidRPr="00A1480F" w:rsidRDefault="0030490B" w:rsidP="00A1480F">
      <w:pPr>
        <w:pStyle w:val="EndNoteBibliography"/>
        <w:spacing w:after="0"/>
      </w:pPr>
      <w:r>
        <w:fldChar w:fldCharType="begin"/>
      </w:r>
      <w:r>
        <w:instrText xml:space="preserve"> ADDIN EN.REFLIST </w:instrText>
      </w:r>
      <w:r>
        <w:fldChar w:fldCharType="separate"/>
      </w:r>
      <w:r w:rsidR="00A1480F" w:rsidRPr="00A1480F">
        <w:t>1.</w:t>
      </w:r>
      <w:r w:rsidR="00A1480F" w:rsidRPr="00A1480F">
        <w:tab/>
        <w:t>Rawlins M. Huntington's disease out of the closet? The Lancet. 2010;376(9750):1372-3.</w:t>
      </w:r>
    </w:p>
    <w:p w14:paraId="7C93B5CA" w14:textId="77777777" w:rsidR="00A1480F" w:rsidRPr="00A1480F" w:rsidRDefault="00A1480F" w:rsidP="00A1480F">
      <w:pPr>
        <w:pStyle w:val="EndNoteBibliography"/>
        <w:spacing w:after="0"/>
      </w:pPr>
      <w:r w:rsidRPr="00A1480F">
        <w:t>2.</w:t>
      </w:r>
      <w:r w:rsidRPr="00A1480F">
        <w:tab/>
        <w:t>Rawlins MD, Wexler NS, Wexler AR, Tabrizi SJ, Douglas I, Evans SJ, et al. The Prevalence of Huntington's Disease. Neuroepidemiology. 2016;46(2):144-53.</w:t>
      </w:r>
    </w:p>
    <w:p w14:paraId="53CD0C05" w14:textId="77777777" w:rsidR="00A1480F" w:rsidRPr="00A1480F" w:rsidRDefault="00A1480F" w:rsidP="00A1480F">
      <w:pPr>
        <w:pStyle w:val="EndNoteBibliography"/>
        <w:spacing w:after="0"/>
      </w:pPr>
      <w:r w:rsidRPr="00A1480F">
        <w:t>3.</w:t>
      </w:r>
      <w:r w:rsidRPr="00A1480F">
        <w:tab/>
        <w:t>Fisher ER, Hayden MR. Multisource ascertainment of Huntington disease in Canada: prevalence and population at risk. Movement disorders : official journal of the Movement Disorder Society. 2014;29(1):105-14.</w:t>
      </w:r>
    </w:p>
    <w:p w14:paraId="10F02443" w14:textId="77777777" w:rsidR="00A1480F" w:rsidRPr="00A1480F" w:rsidRDefault="00A1480F" w:rsidP="00A1480F">
      <w:pPr>
        <w:pStyle w:val="EndNoteBibliography"/>
        <w:spacing w:after="0"/>
      </w:pPr>
      <w:r w:rsidRPr="00A1480F">
        <w:t>4.</w:t>
      </w:r>
      <w:r w:rsidRPr="00A1480F">
        <w:tab/>
        <w:t>Langbehn DR, Brinkman RR, Falush D, Paulsen JS, Hayden MR. A new model for prediction of the age of onset and penetrance for Huntington's disease based on CAG length. Clinical genetics. 2004;65(4):267-77.</w:t>
      </w:r>
    </w:p>
    <w:p w14:paraId="5E9B5246" w14:textId="77777777" w:rsidR="00A1480F" w:rsidRPr="00A1480F" w:rsidRDefault="00A1480F" w:rsidP="00A1480F">
      <w:pPr>
        <w:pStyle w:val="EndNoteBibliography"/>
        <w:spacing w:after="0"/>
      </w:pPr>
      <w:r w:rsidRPr="00A1480F">
        <w:t>5.</w:t>
      </w:r>
      <w:r w:rsidRPr="00A1480F">
        <w:tab/>
        <w:t>Brinkman RR, Mezei MM, Theilmann J, Almqvist E, Hayden MR. The Likelihood of Being Affected with Huntington Disease by a Particular Age, for a Specific CAG Size. American journal of human genetics. 1997;60.</w:t>
      </w:r>
    </w:p>
    <w:p w14:paraId="0EDF607F" w14:textId="77777777" w:rsidR="00A1480F" w:rsidRPr="00A1480F" w:rsidRDefault="00A1480F" w:rsidP="00A1480F">
      <w:pPr>
        <w:pStyle w:val="EndNoteBibliography"/>
        <w:spacing w:after="0"/>
      </w:pPr>
      <w:r w:rsidRPr="00A1480F">
        <w:t>6.</w:t>
      </w:r>
      <w:r w:rsidRPr="00A1480F">
        <w:tab/>
        <w:t>Duyao M, Ambrose C, Myers R, Novelletto A, Persichetti F, Frontali M, et al. Trinucleotide repeat length instability and age of onset in Huntington's disease. Nature genetics. 1993;4(4):387-92.</w:t>
      </w:r>
    </w:p>
    <w:p w14:paraId="20D8904C" w14:textId="77777777" w:rsidR="00A1480F" w:rsidRPr="00A1480F" w:rsidRDefault="00A1480F" w:rsidP="00A1480F">
      <w:pPr>
        <w:pStyle w:val="EndNoteBibliography"/>
        <w:spacing w:after="0"/>
      </w:pPr>
      <w:r w:rsidRPr="00A1480F">
        <w:t>7.</w:t>
      </w:r>
      <w:r w:rsidRPr="00A1480F">
        <w:tab/>
        <w:t>Wexler NS, Lorimer J, Porter J, Gomez F, Moskowitz C, Shackell E, et al. Venezuelan kindreds reveal that genetic and environmental factors modulate Huntington's disease age of onset. Proceedings of the National Academy of Sciences of the United States of America. 2004;101(10):3498-503.</w:t>
      </w:r>
    </w:p>
    <w:p w14:paraId="24AA309D" w14:textId="77777777" w:rsidR="00A1480F" w:rsidRPr="00A1480F" w:rsidRDefault="00A1480F" w:rsidP="00A1480F">
      <w:pPr>
        <w:pStyle w:val="EndNoteBibliography"/>
        <w:spacing w:after="0"/>
      </w:pPr>
      <w:r w:rsidRPr="00A1480F">
        <w:t>8.</w:t>
      </w:r>
      <w:r w:rsidRPr="00A1480F">
        <w:tab/>
        <w:t>GeM-HD-Consortium. Identification of Genetic Factors that Modify Clinical Onset of Huntington's Disease. Cell. 2015;162(3):516-26.</w:t>
      </w:r>
    </w:p>
    <w:p w14:paraId="1122CC4C" w14:textId="77777777" w:rsidR="00A1480F" w:rsidRPr="00A1480F" w:rsidRDefault="00A1480F" w:rsidP="00A1480F">
      <w:pPr>
        <w:pStyle w:val="EndNoteBibliography"/>
        <w:spacing w:after="0"/>
      </w:pPr>
      <w:r w:rsidRPr="00A1480F">
        <w:t>9.</w:t>
      </w:r>
      <w:r w:rsidRPr="00A1480F">
        <w:tab/>
        <w:t>Hensman Moss DJ, Pardiñas AF, Langbehn D, Lo KK, Leavitt BR, RA R, et al. Identification of genetic variants associated with Huntington’s disease progression: a genome-wide association study. The Lancet Neurology. 2017;16(9):701-11.</w:t>
      </w:r>
    </w:p>
    <w:p w14:paraId="0E200FFC" w14:textId="77777777" w:rsidR="00A1480F" w:rsidRPr="00A1480F" w:rsidRDefault="00A1480F" w:rsidP="00A1480F">
      <w:pPr>
        <w:pStyle w:val="EndNoteBibliography"/>
        <w:spacing w:after="0"/>
      </w:pPr>
      <w:r w:rsidRPr="00A1480F">
        <w:t>10.</w:t>
      </w:r>
      <w:r w:rsidRPr="00A1480F">
        <w:tab/>
        <w:t>GeM-HD-Consortium. CAG Repeat Not Polyglutamine Length Determines Timing of Huntington's Disease Onset. Cell. 2019;178(4):887-900 e14.</w:t>
      </w:r>
    </w:p>
    <w:p w14:paraId="2E167048" w14:textId="77777777" w:rsidR="00A1480F" w:rsidRPr="00A1480F" w:rsidRDefault="00A1480F" w:rsidP="00A1480F">
      <w:pPr>
        <w:pStyle w:val="EndNoteBibliography"/>
        <w:spacing w:after="0"/>
      </w:pPr>
      <w:r w:rsidRPr="00A1480F">
        <w:t>11.</w:t>
      </w:r>
      <w:r w:rsidRPr="00A1480F">
        <w:tab/>
        <w:t>Lee JM, Huang Y, Orth M, Gillis T, Siciliano J, Hong E, et al. Genetic modifiers of Huntington disease differentially influence motor and cognitive domains. American journal of human genetics. 2022;109(5):885-99.</w:t>
      </w:r>
    </w:p>
    <w:p w14:paraId="5B19C0CD" w14:textId="77777777" w:rsidR="00A1480F" w:rsidRPr="00A1480F" w:rsidRDefault="00A1480F" w:rsidP="00A1480F">
      <w:pPr>
        <w:pStyle w:val="EndNoteBibliography"/>
        <w:spacing w:after="0"/>
      </w:pPr>
      <w:r w:rsidRPr="00A1480F">
        <w:t>12.</w:t>
      </w:r>
      <w:r w:rsidRPr="00A1480F">
        <w:tab/>
        <w:t>Ciosi M, Maxwell A, Cumming SA, Hensman Moss DJ, Alshammari AM, Flower MD, et al. A genetic association study of glutamine-encoding DNA sequence structures, somatic CAG expansion, and DNA repair gene variants, with Huntington disease clinical outcomes. EBioMedicine. 2019;48:568-80.</w:t>
      </w:r>
    </w:p>
    <w:p w14:paraId="1F7AA53D" w14:textId="77777777" w:rsidR="00A1480F" w:rsidRPr="00A1480F" w:rsidRDefault="00A1480F" w:rsidP="00A1480F">
      <w:pPr>
        <w:pStyle w:val="EndNoteBibliography"/>
        <w:spacing w:after="0"/>
      </w:pPr>
      <w:r w:rsidRPr="00A1480F">
        <w:t>13.</w:t>
      </w:r>
      <w:r w:rsidRPr="00A1480F">
        <w:tab/>
        <w:t>Wright GEB, Collins JA, Kay C, McDonald C, Dolzhenko E, Xia Q, et al. Length of Uninterrupted CAG, Independent of Polyglutamine Size, Results in Increased Somatic Instability, Hastening Onset of Huntington Disease. American journal of human genetics. 2019;104(6):1116-26.</w:t>
      </w:r>
    </w:p>
    <w:p w14:paraId="079A548D" w14:textId="77777777" w:rsidR="00A1480F" w:rsidRPr="00A1480F" w:rsidRDefault="00A1480F" w:rsidP="00A1480F">
      <w:pPr>
        <w:pStyle w:val="EndNoteBibliography"/>
        <w:spacing w:after="0"/>
      </w:pPr>
      <w:r w:rsidRPr="00A1480F">
        <w:t>14.</w:t>
      </w:r>
      <w:r w:rsidRPr="00A1480F">
        <w:tab/>
        <w:t>McAllister B, Donaldson J, Binda CS, Powell S, Chughtai U, Edwards G, et al. Exome sequencing of individuals with Huntington's disease implicates FAN1 nuclease activity in slowing CAG expansion and disease onset. Nature neuroscience. 2022;25(4):446-57.</w:t>
      </w:r>
    </w:p>
    <w:p w14:paraId="78B0FECE" w14:textId="77777777" w:rsidR="00A1480F" w:rsidRPr="00A1480F" w:rsidRDefault="00A1480F" w:rsidP="00A1480F">
      <w:pPr>
        <w:pStyle w:val="EndNoteBibliography"/>
        <w:spacing w:after="0"/>
      </w:pPr>
      <w:r w:rsidRPr="00A1480F">
        <w:lastRenderedPageBreak/>
        <w:t>15.</w:t>
      </w:r>
      <w:r w:rsidRPr="00A1480F">
        <w:tab/>
        <w:t>Baig SS, Strong M, Rosser E, Taverner NV, Glew R, Miedzybrodzka Z, et al. 22 Years of predictive testing for Huntington's disease: the experience of the UK Huntington's Prediction Consortium. European journal of human genetics : EJHG. 2016;24(10):1396-402.</w:t>
      </w:r>
    </w:p>
    <w:p w14:paraId="740F0680" w14:textId="77777777" w:rsidR="00A1480F" w:rsidRPr="00A1480F" w:rsidRDefault="00A1480F" w:rsidP="00A1480F">
      <w:pPr>
        <w:pStyle w:val="EndNoteBibliography"/>
        <w:spacing w:after="0"/>
      </w:pPr>
      <w:r w:rsidRPr="00A1480F">
        <w:t>16.</w:t>
      </w:r>
      <w:r w:rsidRPr="00A1480F">
        <w:tab/>
        <w:t>MacLeod R, Tibben A, Frontali M, Evers-Kiebooms G, Jones A, Martinez-Descales A, et al. Recommendations for the predictive genetic test in Huntington's disease. Clinical genetics. 2013;83(3):221-31.</w:t>
      </w:r>
    </w:p>
    <w:p w14:paraId="47DBEBA4" w14:textId="77777777" w:rsidR="00A1480F" w:rsidRPr="00A1480F" w:rsidRDefault="00A1480F" w:rsidP="00A1480F">
      <w:pPr>
        <w:pStyle w:val="EndNoteBibliography"/>
        <w:spacing w:after="0"/>
      </w:pPr>
      <w:r w:rsidRPr="00A1480F">
        <w:t>17.</w:t>
      </w:r>
      <w:r w:rsidRPr="00A1480F">
        <w:tab/>
        <w:t>Van Rij MC, De Rademaeker M, Moutou C, Dreesen JC, De Rycke M, Liebaers I, et al. Preimplantation genetic diagnosis (PGD) for Huntington's disease: the experience of three European centres. European journal of human genetics : EJHG. 2012;20(4):368-75.</w:t>
      </w:r>
    </w:p>
    <w:p w14:paraId="24446894" w14:textId="77777777" w:rsidR="00A1480F" w:rsidRPr="00A1480F" w:rsidRDefault="00A1480F" w:rsidP="00A1480F">
      <w:pPr>
        <w:pStyle w:val="EndNoteBibliography"/>
        <w:spacing w:after="0"/>
      </w:pPr>
      <w:r w:rsidRPr="00A1480F">
        <w:t>18.</w:t>
      </w:r>
      <w:r w:rsidRPr="00A1480F">
        <w:tab/>
        <w:t>Lee JM, Ramos EM, Lee JH, Gillis T, Mysore JS, Hayden MR, et al. CAG repeat expansion in Huntington disease determines age at onset in a fully dominant fashion. Neurology. 2012;78(10):690-5.</w:t>
      </w:r>
    </w:p>
    <w:p w14:paraId="50D01AE7" w14:textId="77777777" w:rsidR="00A1480F" w:rsidRPr="00A1480F" w:rsidRDefault="00A1480F" w:rsidP="00A1480F">
      <w:pPr>
        <w:pStyle w:val="EndNoteBibliography"/>
        <w:spacing w:after="0"/>
      </w:pPr>
      <w:r w:rsidRPr="00A1480F">
        <w:t>19.</w:t>
      </w:r>
      <w:r w:rsidRPr="00A1480F">
        <w:tab/>
        <w:t>UK Office for National Statistics. Annual Mid Year Population Estimates. In: ONS, editor. UK2018.</w:t>
      </w:r>
    </w:p>
    <w:p w14:paraId="1679EAE2" w14:textId="77777777" w:rsidR="00A1480F" w:rsidRPr="00A1480F" w:rsidRDefault="00A1480F" w:rsidP="00A1480F">
      <w:pPr>
        <w:pStyle w:val="EndNoteBibliography"/>
        <w:spacing w:after="0"/>
      </w:pPr>
      <w:r w:rsidRPr="00A1480F">
        <w:t>20.</w:t>
      </w:r>
      <w:r w:rsidRPr="00A1480F">
        <w:tab/>
        <w:t>Losekoot M, van Belzen MJ, Seneca S, Bauer P, Stenhouse SA, Barton DE, et al. EMQN/CMGS best practice guidelines for the molecular genetic testing of Huntington disease. European journal of human genetics : EJHG. 2013;21(5):480-6.</w:t>
      </w:r>
    </w:p>
    <w:p w14:paraId="2133F045" w14:textId="77777777" w:rsidR="00A1480F" w:rsidRPr="00A1480F" w:rsidRDefault="00A1480F" w:rsidP="00A1480F">
      <w:pPr>
        <w:pStyle w:val="EndNoteBibliography"/>
        <w:spacing w:after="0"/>
      </w:pPr>
      <w:r w:rsidRPr="00A1480F">
        <w:t>21.</w:t>
      </w:r>
      <w:r w:rsidRPr="00A1480F">
        <w:tab/>
        <w:t>Potter NT, Spector EB, Prior TW. Technical Standards and Guidelines for Huntington Disease Testing. Genetics in Medicine. 2004;6(1):61-5.</w:t>
      </w:r>
    </w:p>
    <w:p w14:paraId="14A56822" w14:textId="77777777" w:rsidR="00A1480F" w:rsidRPr="00A1480F" w:rsidRDefault="00A1480F" w:rsidP="00A1480F">
      <w:pPr>
        <w:pStyle w:val="EndNoteBibliography"/>
        <w:spacing w:after="0"/>
      </w:pPr>
      <w:r w:rsidRPr="00A1480F">
        <w:t>22.</w:t>
      </w:r>
      <w:r w:rsidRPr="00A1480F">
        <w:tab/>
        <w:t>Bean L, Bayrak-Toydemir P. American College of Medical Genetics and Genomics Standards and Guidelines for Clinical Genetics Laboratories, 2014 edition: technical standards and guidelines for Huntington disease. Genetics in medicine : official journal of the American College of Medical Genetics. 2014;16(12):e2.</w:t>
      </w:r>
    </w:p>
    <w:p w14:paraId="08803BDF" w14:textId="77777777" w:rsidR="00A1480F" w:rsidRPr="00A1480F" w:rsidRDefault="00A1480F" w:rsidP="00A1480F">
      <w:pPr>
        <w:pStyle w:val="EndNoteBibliography"/>
        <w:spacing w:after="0"/>
      </w:pPr>
      <w:r w:rsidRPr="00A1480F">
        <w:t>23.</w:t>
      </w:r>
      <w:r w:rsidRPr="00A1480F">
        <w:tab/>
        <w:t>Allitto BA, McClatchey AI, Barnes G, Altherr M, Wasmuth J, Frischauf AM, et al. Assay by polymerase chain reaction (PCR) of multi-allele polymorphisms in the Huntington's disease region of chromosome 4. Molecular and Cellular Probes. 1992;6(6):513-20.</w:t>
      </w:r>
    </w:p>
    <w:p w14:paraId="30EAF911" w14:textId="77777777" w:rsidR="00A1480F" w:rsidRPr="00A1480F" w:rsidRDefault="00A1480F" w:rsidP="00A1480F">
      <w:pPr>
        <w:pStyle w:val="EndNoteBibliography"/>
        <w:spacing w:after="0"/>
      </w:pPr>
      <w:r w:rsidRPr="00A1480F">
        <w:t>24.</w:t>
      </w:r>
      <w:r w:rsidRPr="00A1480F">
        <w:tab/>
        <w:t>Valdes JM, Tagle DA, Elmer LW, Collins FS. A simple non-radioactive method for diagnosis of Huntington's disease. Hum Mol Genet. 1993;2(6):633-4.</w:t>
      </w:r>
    </w:p>
    <w:p w14:paraId="11A46DB5" w14:textId="77777777" w:rsidR="00A1480F" w:rsidRPr="00A1480F" w:rsidRDefault="00A1480F" w:rsidP="00A1480F">
      <w:pPr>
        <w:pStyle w:val="EndNoteBibliography"/>
        <w:spacing w:after="0"/>
      </w:pPr>
      <w:r w:rsidRPr="00A1480F">
        <w:t>25.</w:t>
      </w:r>
      <w:r w:rsidRPr="00A1480F">
        <w:tab/>
        <w:t>Riess O, Noerremoelle A, Soerensen SA, Epplen JT. Improved PCR conditions for the stretch of (CAG)n repeats causing Huntington's disease. Hum Mol Genet. 1993;2(6):637.</w:t>
      </w:r>
    </w:p>
    <w:p w14:paraId="074DCAAA" w14:textId="77777777" w:rsidR="00A1480F" w:rsidRPr="00A1480F" w:rsidRDefault="00A1480F" w:rsidP="00A1480F">
      <w:pPr>
        <w:pStyle w:val="EndNoteBibliography"/>
        <w:spacing w:after="0"/>
      </w:pPr>
      <w:r w:rsidRPr="00A1480F">
        <w:t>26.</w:t>
      </w:r>
      <w:r w:rsidRPr="00A1480F">
        <w:tab/>
        <w:t>Warner JP, Barron LH, Brock DJ. A new polymerase chain reaction (PCR) assay for the trinucleotide repeat that is unstable and expanded on Huntington's disease chromosomes. Mol Cell Probes. 1993;7(3):235-9.</w:t>
      </w:r>
    </w:p>
    <w:p w14:paraId="53B2619B" w14:textId="77777777" w:rsidR="00A1480F" w:rsidRPr="00A1480F" w:rsidRDefault="00A1480F" w:rsidP="00A1480F">
      <w:pPr>
        <w:pStyle w:val="EndNoteBibliography"/>
        <w:spacing w:after="0"/>
      </w:pPr>
      <w:r w:rsidRPr="00A1480F">
        <w:t>27.</w:t>
      </w:r>
      <w:r w:rsidRPr="00A1480F">
        <w:tab/>
        <w:t>Huntington's, Disease, Collaborative, Research, Group. A novel gene containing a trinucleotide repeat that is expanded and unstable on Huntington's disease chromosomes. The Huntington's Disease Collaborative Research Group. Cell. 1993;72(6):971-83.</w:t>
      </w:r>
    </w:p>
    <w:p w14:paraId="1C7A48D5" w14:textId="77777777" w:rsidR="00A1480F" w:rsidRPr="00A1480F" w:rsidRDefault="00A1480F" w:rsidP="00A1480F">
      <w:pPr>
        <w:pStyle w:val="EndNoteBibliography"/>
        <w:spacing w:after="0"/>
      </w:pPr>
      <w:r w:rsidRPr="00A1480F">
        <w:t>28.</w:t>
      </w:r>
      <w:r w:rsidRPr="00A1480F">
        <w:tab/>
        <w:t>Warner JP, Barron LH, Goudie D, Kelly K, Dow D, Fitzpatrick DR, et al. A general method for the detection of large CAG repeat expansions by fluorescent PCR Journal of medical genetics. 1996;12:1022-6.</w:t>
      </w:r>
    </w:p>
    <w:p w14:paraId="51FC3D34" w14:textId="77777777" w:rsidR="00A1480F" w:rsidRPr="00A1480F" w:rsidRDefault="00A1480F" w:rsidP="00A1480F">
      <w:pPr>
        <w:pStyle w:val="EndNoteBibliography"/>
        <w:spacing w:after="0"/>
      </w:pPr>
      <w:r w:rsidRPr="00A1480F">
        <w:t>29.</w:t>
      </w:r>
      <w:r w:rsidRPr="00A1480F">
        <w:tab/>
        <w:t>Andrew SE, Goldberg YP, Theilmann J, Zeisler J, Hayden MR. A CCG repeat polymorphism adjacent to the CAG repeat in the Huntington disease gene: implications for diagnostic accuracy and predictive testing. Hum Mol Genet. 1994;3(1):65-7.</w:t>
      </w:r>
    </w:p>
    <w:p w14:paraId="49E5CB50" w14:textId="77777777" w:rsidR="00A1480F" w:rsidRPr="00A1480F" w:rsidRDefault="00A1480F" w:rsidP="00A1480F">
      <w:pPr>
        <w:pStyle w:val="EndNoteBibliography"/>
        <w:spacing w:after="0"/>
      </w:pPr>
      <w:r w:rsidRPr="00A1480F">
        <w:t>30.</w:t>
      </w:r>
      <w:r w:rsidRPr="00A1480F">
        <w:tab/>
        <w:t>Ibañez K, Polke J, Hagelstrom RT, Dolzhenko E, Pasko D, Thomas ERA, et al. Whole genome sequencing for the diagnosis of neurological repeat expansion disorders in the UK: a retrospective diagnostic accuracy and prospective clinical validation study. The Lancet Neurology. 2022;21(3):234-45.</w:t>
      </w:r>
    </w:p>
    <w:p w14:paraId="444A5055" w14:textId="77777777" w:rsidR="00A1480F" w:rsidRPr="00A1480F" w:rsidRDefault="00A1480F" w:rsidP="00A1480F">
      <w:pPr>
        <w:pStyle w:val="EndNoteBibliography"/>
        <w:spacing w:after="0"/>
      </w:pPr>
      <w:r w:rsidRPr="00A1480F">
        <w:t>31.</w:t>
      </w:r>
      <w:r w:rsidRPr="00A1480F">
        <w:tab/>
        <w:t>Orth M, Handley OJ, Schwenke C, Dunnett SB, Craufurd D, Ho AK, et al. Observing Huntington's Disease: the European Huntington's Disease Network's REGISTRY. PLoS currents. 2010;2:RRN1184.</w:t>
      </w:r>
    </w:p>
    <w:p w14:paraId="6885502C" w14:textId="77777777" w:rsidR="00A1480F" w:rsidRPr="00A1480F" w:rsidRDefault="00A1480F" w:rsidP="00A1480F">
      <w:pPr>
        <w:pStyle w:val="EndNoteBibliography"/>
        <w:spacing w:after="0"/>
      </w:pPr>
      <w:r w:rsidRPr="00A1480F">
        <w:lastRenderedPageBreak/>
        <w:t>32.</w:t>
      </w:r>
      <w:r w:rsidRPr="00A1480F">
        <w:tab/>
        <w:t>Quarrell OW, Handley O, O'Donovan K, Dumoulin C, Ramos-Arroyo M, Biunno I, et al. Discrepancies in reporting the CAG repeat lengths for Huntington's disease. European journal of human genetics : EJHG. 2012;20(1):20-6.</w:t>
      </w:r>
    </w:p>
    <w:p w14:paraId="3C4FBC9B" w14:textId="77777777" w:rsidR="00A1480F" w:rsidRPr="00A1480F" w:rsidRDefault="00A1480F" w:rsidP="00A1480F">
      <w:pPr>
        <w:pStyle w:val="EndNoteBibliography"/>
        <w:spacing w:after="0"/>
      </w:pPr>
      <w:r w:rsidRPr="00A1480F">
        <w:t>33.</w:t>
      </w:r>
      <w:r w:rsidRPr="00A1480F">
        <w:tab/>
        <w:t>McDonnell EI, Wang Y, Goldman J, Marder K. Age of Onset of Huntington's Disease in Carriers of Reduced Penetrance Alleles. Movement disorders : official journal of the Movement Disorder Society. 2021;36(12):2958-61.</w:t>
      </w:r>
    </w:p>
    <w:p w14:paraId="12203DE8" w14:textId="77777777" w:rsidR="00A1480F" w:rsidRPr="00A1480F" w:rsidRDefault="00A1480F" w:rsidP="00A1480F">
      <w:pPr>
        <w:pStyle w:val="EndNoteBibliography"/>
        <w:spacing w:after="0"/>
      </w:pPr>
      <w:r w:rsidRPr="00A1480F">
        <w:t>34.</w:t>
      </w:r>
      <w:r w:rsidRPr="00A1480F">
        <w:tab/>
        <w:t>Ibañez K, Jadhav B, Zanovello M, Gagliardi D, Clarkson C, Facchini S, et al. Increased frequency of repeat expansion mutations across different populations. Nature medicine. 2024;30:3357-68.</w:t>
      </w:r>
    </w:p>
    <w:p w14:paraId="51A0D42B" w14:textId="77777777" w:rsidR="00A1480F" w:rsidRPr="00A1480F" w:rsidRDefault="00A1480F" w:rsidP="00A1480F">
      <w:pPr>
        <w:pStyle w:val="EndNoteBibliography"/>
        <w:spacing w:after="0"/>
      </w:pPr>
      <w:r w:rsidRPr="00A1480F">
        <w:t>35.</w:t>
      </w:r>
      <w:r w:rsidRPr="00A1480F">
        <w:tab/>
        <w:t>Semaka A, Kay C, Doty C, Collins JA, Bijlsma EK, Richards F, et al. CAG size-specific risk estimates for intermediate allele repeat instability in Huntington disease. Journal of medical genetics. 2013;50(10):696-703.</w:t>
      </w:r>
    </w:p>
    <w:p w14:paraId="4C3701C0" w14:textId="77777777" w:rsidR="00A1480F" w:rsidRPr="00A1480F" w:rsidRDefault="00A1480F" w:rsidP="00A1480F">
      <w:pPr>
        <w:pStyle w:val="EndNoteBibliography"/>
        <w:spacing w:after="0"/>
      </w:pPr>
      <w:r w:rsidRPr="00A1480F">
        <w:t>36.</w:t>
      </w:r>
      <w:r w:rsidRPr="00A1480F">
        <w:tab/>
        <w:t>Brocklebank D, Gayan J, Andresen JM, Roberts SA, Young AB, Snodgrass SR, et al. Repeat instability in the 27-39 CAG range of the HD gene in the Venezuelan kindreds: Counseling implications. American journal of medical genetics Part B, Neuropsychiatric genetics : the official publication of the International Society of Psychiatric Genetics. 2009;150B(3):425-9.</w:t>
      </w:r>
    </w:p>
    <w:p w14:paraId="6A768DB7" w14:textId="77777777" w:rsidR="00A1480F" w:rsidRPr="00A1480F" w:rsidRDefault="00A1480F" w:rsidP="00A1480F">
      <w:pPr>
        <w:pStyle w:val="EndNoteBibliography"/>
        <w:spacing w:after="0"/>
      </w:pPr>
      <w:r w:rsidRPr="00A1480F">
        <w:t>37.</w:t>
      </w:r>
      <w:r w:rsidRPr="00A1480F">
        <w:tab/>
        <w:t>Semaka A, Collins JA, Hayden MR. Unstable familial transmissions of Huntington disease alleles with 27-35 CAG repeats (intermediate alleles). American journal of medical genetics Part B, Neuropsychiatric genetics : the official publication of the International Society of Psychiatric Genetics. 2010;153b(1):314-20.</w:t>
      </w:r>
    </w:p>
    <w:p w14:paraId="3AF65081" w14:textId="77777777" w:rsidR="00A1480F" w:rsidRPr="00A1480F" w:rsidRDefault="00A1480F" w:rsidP="00A1480F">
      <w:pPr>
        <w:pStyle w:val="EndNoteBibliography"/>
        <w:spacing w:after="0"/>
      </w:pPr>
      <w:r w:rsidRPr="00A1480F">
        <w:t>38.</w:t>
      </w:r>
      <w:r w:rsidRPr="00A1480F">
        <w:tab/>
        <w:t>Semaka A, Kay C, Belfroid RD, Bijlsma EK, Losekoot M, van Langen IM, et al. A new mutation for Huntington disease following maternal transmission of an intermediate allele. European journal of medical genetics. 2015;58(1):28-30.</w:t>
      </w:r>
    </w:p>
    <w:p w14:paraId="26C88254" w14:textId="77777777" w:rsidR="00A1480F" w:rsidRPr="00A1480F" w:rsidRDefault="00A1480F" w:rsidP="00A1480F">
      <w:pPr>
        <w:pStyle w:val="EndNoteBibliography"/>
        <w:spacing w:after="0"/>
      </w:pPr>
      <w:r w:rsidRPr="00A1480F">
        <w:t>39.</w:t>
      </w:r>
      <w:r w:rsidRPr="00A1480F">
        <w:tab/>
        <w:t>Wheeler VC, Persichetti F, McNeil SM, Mysore JS, Mysore SS, MacDonald ME, et al. Factors associated with HD CAG repeat instability in Huntington disease. Journal of medical genetics. 2007;44(11):695-701.</w:t>
      </w:r>
    </w:p>
    <w:p w14:paraId="2B7A8EF6" w14:textId="77777777" w:rsidR="00A1480F" w:rsidRPr="00A1480F" w:rsidRDefault="00A1480F" w:rsidP="00A1480F">
      <w:pPr>
        <w:pStyle w:val="EndNoteBibliography"/>
        <w:spacing w:after="0"/>
      </w:pPr>
      <w:r w:rsidRPr="00A1480F">
        <w:t>40.</w:t>
      </w:r>
      <w:r w:rsidRPr="00A1480F">
        <w:tab/>
        <w:t>Lee JM, Chao MJ, Harold D, Abu Elneel K, Gillis T, Holmans P, et al. A modifier of Huntington's disease onset at the MLH1 locus. Hum Mol Genet. 2017;26(19):3859-67.</w:t>
      </w:r>
    </w:p>
    <w:p w14:paraId="56031F27" w14:textId="77777777" w:rsidR="00A1480F" w:rsidRPr="00A1480F" w:rsidRDefault="00A1480F" w:rsidP="00A1480F">
      <w:pPr>
        <w:pStyle w:val="EndNoteBibliography"/>
        <w:spacing w:after="0"/>
      </w:pPr>
      <w:r w:rsidRPr="00A1480F">
        <w:t>41.</w:t>
      </w:r>
      <w:r w:rsidRPr="00A1480F">
        <w:tab/>
        <w:t>Ciosi M, Cumming SA, Chatzi A, Larson E, Tottey W, Lomeikaite V, et al. Approaches to Sequence the HTT CAG Repeat Expansion and Quantify Repeat Length Variation. Journal of Huntington's disease. 2021;10:53-74.</w:t>
      </w:r>
    </w:p>
    <w:p w14:paraId="2CCBF5C1" w14:textId="77777777" w:rsidR="00A1480F" w:rsidRPr="00A1480F" w:rsidRDefault="00A1480F" w:rsidP="00A1480F">
      <w:pPr>
        <w:pStyle w:val="EndNoteBibliography"/>
        <w:spacing w:after="0"/>
      </w:pPr>
      <w:r w:rsidRPr="00A1480F">
        <w:t>42.</w:t>
      </w:r>
      <w:r w:rsidRPr="00A1480F">
        <w:tab/>
        <w:t>Wright GEB, Black HF, Collins JA, Gall-Duncan T, Caron NS, Pearson CE, et al. Interrupting sequence variants and age of onset in Huntington's disease: clinical implications and emerging therapies. Lancet Neurol. 2020;19(11):930-9.</w:t>
      </w:r>
    </w:p>
    <w:p w14:paraId="33E262F8" w14:textId="77777777" w:rsidR="00A1480F" w:rsidRPr="00A1480F" w:rsidRDefault="00A1480F" w:rsidP="00A1480F">
      <w:pPr>
        <w:pStyle w:val="EndNoteBibliography"/>
        <w:spacing w:after="0"/>
      </w:pPr>
      <w:r w:rsidRPr="00A1480F">
        <w:t>43.</w:t>
      </w:r>
      <w:r w:rsidRPr="00A1480F">
        <w:tab/>
        <w:t>Dawson J, Kay C, Black HF, Bortnick S, Javier K, Xia Q, et al. The frequency and clinical impact of synonymous HTT loss-of-interruption and duplication-of-interruption variants in a diverse HD cohort. Genetics in medicine : official journal of the American College of Medical Genetics. 2024;26(11):101239.</w:t>
      </w:r>
    </w:p>
    <w:p w14:paraId="0F0A520D" w14:textId="77777777" w:rsidR="00A1480F" w:rsidRPr="00A1480F" w:rsidRDefault="00A1480F" w:rsidP="00A1480F">
      <w:pPr>
        <w:pStyle w:val="EndNoteBibliography"/>
        <w:spacing w:after="0"/>
      </w:pPr>
      <w:r w:rsidRPr="00A1480F">
        <w:t>44.</w:t>
      </w:r>
      <w:r w:rsidRPr="00A1480F">
        <w:tab/>
        <w:t>Goldberg YP, McMurray CT, Zeisier J, Almqvist E, Sillence D, Richards F, et al. Increased instability of intermediate alleles in families with sporadic Huntington disease compared to similar sized intermediate alleles in the general population. Human Molecular Genetics. 1995;4(10):1911-8.</w:t>
      </w:r>
    </w:p>
    <w:p w14:paraId="2FE01E87" w14:textId="77777777" w:rsidR="00A1480F" w:rsidRPr="00A1480F" w:rsidRDefault="00A1480F" w:rsidP="00A1480F">
      <w:pPr>
        <w:pStyle w:val="EndNoteBibliography"/>
        <w:spacing w:after="0"/>
      </w:pPr>
      <w:r w:rsidRPr="00A1480F">
        <w:t>45.</w:t>
      </w:r>
      <w:r w:rsidRPr="00A1480F">
        <w:tab/>
        <w:t>Gellera C, Meoni C, Castellotti B, Zappacosta B, Girotti F, Taroni F, et al. Errors in Huntington disease diagnostic test caused by trinucleotide deletion in the IT15 gene [1]. American journal of human genetics. 1996;59(2):475-7.</w:t>
      </w:r>
    </w:p>
    <w:p w14:paraId="4EA76252" w14:textId="77777777" w:rsidR="00A1480F" w:rsidRPr="00A1480F" w:rsidRDefault="00A1480F" w:rsidP="00A1480F">
      <w:pPr>
        <w:pStyle w:val="EndNoteBibliography"/>
        <w:spacing w:after="0"/>
      </w:pPr>
      <w:r w:rsidRPr="00A1480F">
        <w:t>46.</w:t>
      </w:r>
      <w:r w:rsidRPr="00A1480F">
        <w:tab/>
        <w:t>Margolis RL, Stine OC, Callahan C, Rosenblatt A, Abbott MH, Sherr M, et al. Two Novel Single–Base-Pair Substitutions Adjacent to the CAG Repeat in the Huntington Disease Gene (IT15): Implications for Diagnostic Testing. The American Journal of Human Genetics. 1999;64(1):323-5.</w:t>
      </w:r>
    </w:p>
    <w:p w14:paraId="3531303B" w14:textId="77777777" w:rsidR="00A1480F" w:rsidRPr="00A1480F" w:rsidRDefault="00A1480F" w:rsidP="00A1480F">
      <w:pPr>
        <w:pStyle w:val="EndNoteBibliography"/>
        <w:spacing w:after="0"/>
      </w:pPr>
      <w:r w:rsidRPr="00A1480F">
        <w:t>47.</w:t>
      </w:r>
      <w:r w:rsidRPr="00A1480F">
        <w:tab/>
        <w:t>Pêcheux C, Mouret JF, Dürr A, Agid Y, Feingold J, Brice A, et al. Sequence analysis of the CCG polymorphic region adjacent to the CAG triplet repeat of the HD gene in normal and HD chromosomes. Journal of medical genetics. 1995;32(5):399.</w:t>
      </w:r>
    </w:p>
    <w:p w14:paraId="44483C8F" w14:textId="77777777" w:rsidR="00A1480F" w:rsidRPr="00A1480F" w:rsidRDefault="00A1480F" w:rsidP="00A1480F">
      <w:pPr>
        <w:pStyle w:val="EndNoteBibliography"/>
        <w:spacing w:after="0"/>
      </w:pPr>
      <w:r w:rsidRPr="00A1480F">
        <w:lastRenderedPageBreak/>
        <w:t>48.</w:t>
      </w:r>
      <w:r w:rsidRPr="00A1480F">
        <w:tab/>
        <w:t>Dawson J, Baine-Savanhu FK, Ciosi M, Maxwell A, Monckton DG, Krause A. A probable cis-acting genetic modifier of Huntington disease frequent in individuals with African ancestry. HGG Adv. 2022;3(4):100130.</w:t>
      </w:r>
    </w:p>
    <w:p w14:paraId="508EBC04" w14:textId="77777777" w:rsidR="00A1480F" w:rsidRPr="00A1480F" w:rsidRDefault="00A1480F" w:rsidP="00A1480F">
      <w:pPr>
        <w:pStyle w:val="EndNoteBibliography"/>
        <w:spacing w:after="0"/>
      </w:pPr>
      <w:r w:rsidRPr="00A1480F">
        <w:t>49.</w:t>
      </w:r>
      <w:r w:rsidRPr="00A1480F">
        <w:tab/>
        <w:t>Genetic Modifiers of Huntington's Disease C, Lee JM, McLean ZL, Correia K, Shin JW, Lee S, et al. Genetic modifiers of somatic expansion and clinical phenotypes in Huntington's disease reveal shared and tissue-specific effects. bioRxiv. 2024.</w:t>
      </w:r>
    </w:p>
    <w:p w14:paraId="0F392272" w14:textId="77777777" w:rsidR="00A1480F" w:rsidRPr="00A1480F" w:rsidRDefault="00A1480F" w:rsidP="00A1480F">
      <w:pPr>
        <w:pStyle w:val="EndNoteBibliography"/>
        <w:spacing w:after="0"/>
      </w:pPr>
      <w:r w:rsidRPr="00A1480F">
        <w:t>50.</w:t>
      </w:r>
      <w:r w:rsidRPr="00A1480F">
        <w:tab/>
        <w:t>GeM-HD, Lee J-M, McLean ZL, Correia K, Shin JW, Lee S, et al. Genetic modifiers of somatic expansion and clinical phenotypes in Huntington’s disease highlight shared and tissue-specific effects. Nature genetics. 2025.</w:t>
      </w:r>
    </w:p>
    <w:p w14:paraId="63E5111F" w14:textId="77777777" w:rsidR="00A1480F" w:rsidRPr="00A1480F" w:rsidRDefault="00A1480F" w:rsidP="00A1480F">
      <w:pPr>
        <w:pStyle w:val="EndNoteBibliography"/>
        <w:spacing w:after="0"/>
      </w:pPr>
      <w:r w:rsidRPr="00A1480F">
        <w:t>51.</w:t>
      </w:r>
      <w:r w:rsidRPr="00A1480F">
        <w:tab/>
        <w:t>Findlay Black H, Kay C, Dawson J, Bortnick S, Javier K, Xia Q, et al. Ascertainment of uninterrupted CAG repeat length and disease-modifying variants in fragment-based genetic testing for Huntington Disease. Genet Med Open. 2024;2:101882.</w:t>
      </w:r>
    </w:p>
    <w:p w14:paraId="4A1994A7" w14:textId="77777777" w:rsidR="00A1480F" w:rsidRPr="00A1480F" w:rsidRDefault="00A1480F" w:rsidP="00A1480F">
      <w:pPr>
        <w:pStyle w:val="EndNoteBibliography"/>
        <w:spacing w:after="0"/>
      </w:pPr>
      <w:r w:rsidRPr="00A1480F">
        <w:t>52.</w:t>
      </w:r>
      <w:r w:rsidRPr="00A1480F">
        <w:tab/>
        <w:t>Gymrek M, Willems T, Reich D, Erlich Y. Interpreting short tandem repeat variations in humans using mutational constraint. Nature genetics. 2017;49(10):1495-501.</w:t>
      </w:r>
    </w:p>
    <w:p w14:paraId="67039D26" w14:textId="77777777" w:rsidR="00A1480F" w:rsidRPr="00A1480F" w:rsidRDefault="00A1480F" w:rsidP="00A1480F">
      <w:pPr>
        <w:pStyle w:val="EndNoteBibliography"/>
        <w:spacing w:after="0"/>
      </w:pPr>
      <w:r w:rsidRPr="00A1480F">
        <w:t>53.</w:t>
      </w:r>
      <w:r w:rsidRPr="00A1480F">
        <w:tab/>
        <w:t>Taylor AS, Barros D, Gobet N, Schuepbach T, McAllister B, Aeschbach L, et al. Repeat Detector: versatile sizing of expanded tandem repeats and identification of interrupted alleles from targeted DNA sequencing. NAR Genom Bioinform. 2022;4(4):lqac089.</w:t>
      </w:r>
    </w:p>
    <w:p w14:paraId="50939366" w14:textId="77777777" w:rsidR="00A1480F" w:rsidRPr="00A1480F" w:rsidRDefault="00A1480F" w:rsidP="00A1480F">
      <w:pPr>
        <w:pStyle w:val="EndNoteBibliography"/>
        <w:spacing w:after="0"/>
      </w:pPr>
      <w:r w:rsidRPr="00A1480F">
        <w:t>54.</w:t>
      </w:r>
      <w:r w:rsidRPr="00A1480F">
        <w:tab/>
        <w:t>Clarkson C, Chen Z, Rocca C, Jadhav B, Ibañez K, Ryten M, et al. A Population-Wide Exploration of the CAG Repeat Size and Structure in the 100,000 Genomes Project and UK Biobank. Movement Disorders. 2024;n/a(n/a).</w:t>
      </w:r>
    </w:p>
    <w:p w14:paraId="07157D79" w14:textId="77777777" w:rsidR="00A1480F" w:rsidRPr="00A1480F" w:rsidRDefault="00A1480F" w:rsidP="00A1480F">
      <w:pPr>
        <w:pStyle w:val="EndNoteBibliography"/>
        <w:spacing w:after="0"/>
      </w:pPr>
      <w:r w:rsidRPr="00A1480F">
        <w:t>55.</w:t>
      </w:r>
      <w:r w:rsidRPr="00A1480F">
        <w:tab/>
        <w:t>Ciosi M, Cumming S, Alshammari A, Symeonidi E, Herzyk P, McGuinness D, et al. Library preparation and MiSeq sequencing for the genotyping-by-sequencing of the Huntington disease HTT exon one trinucleotide repeat and the quantification of somatic mosaicism. Research Square; 2018.</w:t>
      </w:r>
    </w:p>
    <w:p w14:paraId="0ACB35F5" w14:textId="77777777" w:rsidR="00A1480F" w:rsidRPr="00A1480F" w:rsidRDefault="00A1480F" w:rsidP="00A1480F">
      <w:pPr>
        <w:pStyle w:val="EndNoteBibliography"/>
        <w:spacing w:after="0"/>
      </w:pPr>
      <w:r w:rsidRPr="00A1480F">
        <w:t>56.</w:t>
      </w:r>
      <w:r w:rsidRPr="00A1480F">
        <w:tab/>
        <w:t>Hensman Moss DJ, Pardiñas AF, Langbehn D, Lo KK, Leavitt BR, RA R, et al. Identification of genetic variants associated with Huntington’s disease progression: a genome-wide association study. The Lancet Neurology. 2017.</w:t>
      </w:r>
    </w:p>
    <w:p w14:paraId="7AACAF18" w14:textId="77777777" w:rsidR="00A1480F" w:rsidRPr="00A1480F" w:rsidRDefault="00A1480F" w:rsidP="00A1480F">
      <w:pPr>
        <w:pStyle w:val="EndNoteBibliography"/>
        <w:spacing w:after="0"/>
      </w:pPr>
      <w:r w:rsidRPr="00A1480F">
        <w:t>57.</w:t>
      </w:r>
      <w:r w:rsidRPr="00A1480F">
        <w:tab/>
        <w:t>Flower M, Lomeikaite V, Ciosi M, Cumming S, Morales F, Lo KK, et al. MSH3 modifies somatic instability and disease severity in Huntington’s and myotonic dystrophy type 1. Brain : a journal of neurology. 2019;142:1876-86.</w:t>
      </w:r>
    </w:p>
    <w:p w14:paraId="4917E633" w14:textId="77777777" w:rsidR="00A1480F" w:rsidRPr="00A1480F" w:rsidRDefault="00A1480F" w:rsidP="00A1480F">
      <w:pPr>
        <w:pStyle w:val="EndNoteBibliography"/>
        <w:spacing w:after="0"/>
      </w:pPr>
      <w:r w:rsidRPr="00A1480F">
        <w:t>58.</w:t>
      </w:r>
      <w:r w:rsidRPr="00A1480F">
        <w:tab/>
        <w:t>Swami M, Hendricks AE, Gillis T, Massood T, Mysore J, Myers RH, et al. Somatic expansion of the Huntington's disease CAG repeat in the brain is associated with an earlier age of disease onset. Hum Mol Genet. 2009;18(16):3039-47.</w:t>
      </w:r>
    </w:p>
    <w:p w14:paraId="0D7F916E" w14:textId="77777777" w:rsidR="00A1480F" w:rsidRPr="00A1480F" w:rsidRDefault="00A1480F" w:rsidP="00A1480F">
      <w:pPr>
        <w:pStyle w:val="EndNoteBibliography"/>
        <w:spacing w:after="0"/>
      </w:pPr>
      <w:r w:rsidRPr="00A1480F">
        <w:t>59.</w:t>
      </w:r>
      <w:r w:rsidRPr="00A1480F">
        <w:tab/>
        <w:t>Mavaddat N, Michailidou K, Dennis J, Lush M, Fachal L, Lee A, et al. Polygenic Risk Scores for Prediction of Breast Cancer and Breast Cancer Subtypes. American journal of human genetics. 2019;104(1):21-34.</w:t>
      </w:r>
    </w:p>
    <w:p w14:paraId="2A468797" w14:textId="77777777" w:rsidR="00A1480F" w:rsidRPr="00A1480F" w:rsidRDefault="00A1480F" w:rsidP="00A1480F">
      <w:pPr>
        <w:pStyle w:val="EndNoteBibliography"/>
        <w:spacing w:after="0"/>
      </w:pPr>
      <w:r w:rsidRPr="00A1480F">
        <w:t>60.</w:t>
      </w:r>
      <w:r w:rsidRPr="00A1480F">
        <w:tab/>
        <w:t>Panagiotis B, Arielle RM, Anders K, Bianca T, Marie-Louise B, Claes L, et al. Integrating a Polygenic Risk Score into a clinical setting would impact risk predictions in familial breast cancer. Journal of medical genetics. 2023:jmg-2023-109311.</w:t>
      </w:r>
    </w:p>
    <w:p w14:paraId="3ABB5BFE" w14:textId="77777777" w:rsidR="00A1480F" w:rsidRPr="00A1480F" w:rsidRDefault="00A1480F" w:rsidP="00A1480F">
      <w:pPr>
        <w:pStyle w:val="EndNoteBibliography"/>
        <w:spacing w:after="0"/>
      </w:pPr>
      <w:r w:rsidRPr="00A1480F">
        <w:t>61.</w:t>
      </w:r>
      <w:r w:rsidRPr="00A1480F">
        <w:tab/>
        <w:t>Lee A, Mavaddat N, Wilcox AN, Cunningham AP, Carver T, Hartley S, et al. BOADICEA: a comprehensive breast cancer risk prediction model incorporating genetic and nongenetic risk factors. Genetics in medicine : official journal of the American College of Medical Genetics. 2019;21(8):1708-18.</w:t>
      </w:r>
    </w:p>
    <w:p w14:paraId="60845DE9" w14:textId="77777777" w:rsidR="00A1480F" w:rsidRPr="00A1480F" w:rsidRDefault="00A1480F" w:rsidP="00A1480F">
      <w:pPr>
        <w:pStyle w:val="EndNoteBibliography"/>
        <w:spacing w:after="0"/>
      </w:pPr>
      <w:r w:rsidRPr="00A1480F">
        <w:t>62.</w:t>
      </w:r>
      <w:r w:rsidRPr="00A1480F">
        <w:tab/>
        <w:t>Archer S, Babb de Villiers C, Scheibl F, Carver T, Hartley S, Lee A, et al. Evaluating clinician acceptability of the prototype CanRisk tool for predicting risk of breast and ovarian cancer: A multi-methods study. PloS one. 2020;15(3):e0229999.</w:t>
      </w:r>
    </w:p>
    <w:p w14:paraId="54EB2386" w14:textId="77777777" w:rsidR="00A1480F" w:rsidRPr="00A1480F" w:rsidRDefault="00A1480F" w:rsidP="00A1480F">
      <w:pPr>
        <w:pStyle w:val="EndNoteBibliography"/>
        <w:spacing w:after="0"/>
      </w:pPr>
      <w:r w:rsidRPr="00A1480F">
        <w:t>63.</w:t>
      </w:r>
      <w:r w:rsidRPr="00A1480F">
        <w:tab/>
        <w:t>Carver T, Hartley S, Lee A, Cunningham AP, Archer S, Babb de Villiers C, et al. CanRisk Tool-A Web Interface for the Prediction of Breast and Ovarian Cancer Risk and the Likelihood of Carrying Genetic Pathogenic Variants. Cancer Epidemiol Biomarkers Prev. 2021;30(3):469-73.</w:t>
      </w:r>
    </w:p>
    <w:p w14:paraId="60C3358F" w14:textId="77777777" w:rsidR="00A1480F" w:rsidRPr="00A1480F" w:rsidRDefault="00A1480F" w:rsidP="00A1480F">
      <w:pPr>
        <w:pStyle w:val="EndNoteBibliography"/>
        <w:spacing w:after="0"/>
      </w:pPr>
      <w:r w:rsidRPr="00A1480F">
        <w:t>64.</w:t>
      </w:r>
      <w:r w:rsidRPr="00A1480F">
        <w:tab/>
        <w:t>Phulka JS, Ashraf M, Bajwa BK, Pare G, Laksman Z. Current State and Future of Polygenic Risk Scores in Cardiometabolic Disease: A Scoping Review. Circulation: Genomic and Precision Medicine. 2023;16(3):286-313.</w:t>
      </w:r>
    </w:p>
    <w:p w14:paraId="0075F3B1" w14:textId="77777777" w:rsidR="00A1480F" w:rsidRPr="00A1480F" w:rsidRDefault="00A1480F" w:rsidP="00A1480F">
      <w:pPr>
        <w:pStyle w:val="EndNoteBibliography"/>
        <w:spacing w:after="0"/>
      </w:pPr>
      <w:r w:rsidRPr="00A1480F">
        <w:lastRenderedPageBreak/>
        <w:t>65.</w:t>
      </w:r>
      <w:r w:rsidRPr="00A1480F">
        <w:tab/>
        <w:t>Naderian M, Hamed ME, Vaseem AA, Norland K, Dikilitas O, Teymourzadeh A, et al. Effect of disclosing a polygenic risk score for coronary heart disease on adverse cardiovascular events: 10-year follow-up of the MI-GENES randomized clinical trial. medRxiv. 2024.</w:t>
      </w:r>
    </w:p>
    <w:p w14:paraId="058A498C" w14:textId="77777777" w:rsidR="00A1480F" w:rsidRPr="00A1480F" w:rsidRDefault="00A1480F" w:rsidP="00A1480F">
      <w:pPr>
        <w:pStyle w:val="EndNoteBibliography"/>
        <w:spacing w:after="0"/>
      </w:pPr>
      <w:r w:rsidRPr="00A1480F">
        <w:t>66.</w:t>
      </w:r>
      <w:r w:rsidRPr="00A1480F">
        <w:tab/>
        <w:t>Leonenko G, Baker E, Stevenson-Hoare J, Sierksma A, Fiers M, Williams J, et al. Identifying individuals with high risk of Alzheimer’s disease using polygenic risk scores. Nature Communications. 2021;12(1):4506.</w:t>
      </w:r>
    </w:p>
    <w:p w14:paraId="5D8E4854" w14:textId="77777777" w:rsidR="00A1480F" w:rsidRPr="00A1480F" w:rsidRDefault="00A1480F" w:rsidP="00A1480F">
      <w:pPr>
        <w:pStyle w:val="EndNoteBibliography"/>
        <w:spacing w:after="0"/>
      </w:pPr>
      <w:r w:rsidRPr="00A1480F">
        <w:t>67.</w:t>
      </w:r>
      <w:r w:rsidRPr="00A1480F">
        <w:tab/>
        <w:t>Ding Y, Hou K, Burch KS, Lapinska S, Prive F, Vilhjalmsson B, et al. Large uncertainty in individual polygenic risk score estimation impacts PRS-based risk stratification. Nature genetics. 2022;54(1):30-9.</w:t>
      </w:r>
    </w:p>
    <w:p w14:paraId="2A090E7D" w14:textId="77777777" w:rsidR="00A1480F" w:rsidRPr="00A1480F" w:rsidRDefault="00A1480F" w:rsidP="00A1480F">
      <w:pPr>
        <w:pStyle w:val="EndNoteBibliography"/>
        <w:spacing w:after="0"/>
      </w:pPr>
      <w:r w:rsidRPr="00A1480F">
        <w:t>68.</w:t>
      </w:r>
      <w:r w:rsidRPr="00A1480F">
        <w:tab/>
        <w:t>Ellis N, Tee A, McAllister B, Massey T, McLauchlan D, Stone T, et al. Genetic Risk Underlying Psychiatric and Cognitive Symptoms in Huntington's Disease. Biol Psychiatry. 2020;87(9):857-65.</w:t>
      </w:r>
    </w:p>
    <w:p w14:paraId="438ABCB0" w14:textId="77777777" w:rsidR="00A1480F" w:rsidRPr="00A1480F" w:rsidRDefault="00A1480F" w:rsidP="00A1480F">
      <w:pPr>
        <w:pStyle w:val="EndNoteBibliography"/>
      </w:pPr>
      <w:r w:rsidRPr="00A1480F">
        <w:t>69.</w:t>
      </w:r>
      <w:r w:rsidRPr="00A1480F">
        <w:tab/>
        <w:t>U.S. Food and Drug Administration. Enrichment strategies for clinical trials to</w:t>
      </w:r>
    </w:p>
    <w:p w14:paraId="467C9F66" w14:textId="2E6C4BD5" w:rsidR="00A1480F" w:rsidRPr="00A1480F" w:rsidRDefault="00A1480F" w:rsidP="00A1480F">
      <w:pPr>
        <w:pStyle w:val="EndNoteBibliography"/>
        <w:spacing w:after="0"/>
      </w:pPr>
      <w:r w:rsidRPr="00A1480F">
        <w:t xml:space="preserve">support approval of human drugs and biological products. 2019 [Available from: </w:t>
      </w:r>
      <w:hyperlink r:id="rId17" w:history="1">
        <w:r w:rsidRPr="00A1480F">
          <w:rPr>
            <w:rStyle w:val="Hyperlink"/>
          </w:rPr>
          <w:t>https://www.fda.gov/regulatory-information/search-fda-guidance-documents/enrichment-strategies-clinical-trials-support-approval-human-drugs-and-biological-products</w:t>
        </w:r>
      </w:hyperlink>
      <w:r w:rsidRPr="00A1480F">
        <w:t>.</w:t>
      </w:r>
    </w:p>
    <w:p w14:paraId="068ED955" w14:textId="77777777" w:rsidR="00A1480F" w:rsidRPr="00A1480F" w:rsidRDefault="00A1480F" w:rsidP="00A1480F">
      <w:pPr>
        <w:pStyle w:val="EndNoteBibliography"/>
        <w:spacing w:after="0"/>
      </w:pPr>
      <w:r w:rsidRPr="00A1480F">
        <w:t>70.</w:t>
      </w:r>
      <w:r w:rsidRPr="00A1480F">
        <w:tab/>
        <w:t>Fahed AC, Philippakis AA, Khera AV. The potential of polygenic scores to improve cost and efficiency of clinical trials. Nat Commun. 2022;13(1):2922.</w:t>
      </w:r>
    </w:p>
    <w:p w14:paraId="38C8B3DD" w14:textId="77777777" w:rsidR="00A1480F" w:rsidRPr="00A1480F" w:rsidRDefault="00A1480F" w:rsidP="00A1480F">
      <w:pPr>
        <w:pStyle w:val="EndNoteBibliography"/>
        <w:spacing w:after="0"/>
      </w:pPr>
      <w:r w:rsidRPr="00A1480F">
        <w:t>71.</w:t>
      </w:r>
      <w:r w:rsidRPr="00A1480F">
        <w:tab/>
        <w:t>Damask A, Steg PG, Schwartz GG, Szarek M, Hagström E, Badimon L, et al. Patients With High Genome-Wide Polygenic Risk Scores for Coronary Artery Disease May Receive Greater Clinical Benefit From Alirocumab Treatment in the ODYSSEY OUTCOMES Trial. Circulation. 2020;141(8):624-36.</w:t>
      </w:r>
    </w:p>
    <w:p w14:paraId="55D781AE" w14:textId="1841999C" w:rsidR="00A1480F" w:rsidRPr="00A1480F" w:rsidRDefault="00A1480F" w:rsidP="00A1480F">
      <w:pPr>
        <w:pStyle w:val="EndNoteBibliography"/>
        <w:spacing w:after="0"/>
      </w:pPr>
      <w:r w:rsidRPr="00A1480F">
        <w:t>72.</w:t>
      </w:r>
      <w:r w:rsidRPr="00A1480F">
        <w:tab/>
        <w:t xml:space="preserve">Genomics. Genomics and GSK establish precision medicine collaboration to assess polygenic risk scores in clinical trial design 2024 [Available from: </w:t>
      </w:r>
      <w:hyperlink r:id="rId18" w:history="1">
        <w:r w:rsidRPr="00A1480F">
          <w:rPr>
            <w:rStyle w:val="Hyperlink"/>
          </w:rPr>
          <w:t>https://www.genomics.com/news/genomics-and-gsk-establish-precision-medicine-collaboration</w:t>
        </w:r>
      </w:hyperlink>
      <w:r w:rsidRPr="00A1480F">
        <w:t>.</w:t>
      </w:r>
    </w:p>
    <w:p w14:paraId="5C95547B" w14:textId="77777777" w:rsidR="00A1480F" w:rsidRPr="00A1480F" w:rsidRDefault="00A1480F" w:rsidP="00A1480F">
      <w:pPr>
        <w:pStyle w:val="EndNoteBibliography"/>
        <w:spacing w:after="0"/>
      </w:pPr>
      <w:r w:rsidRPr="00A1480F">
        <w:t>73.</w:t>
      </w:r>
      <w:r w:rsidRPr="00A1480F">
        <w:tab/>
        <w:t>Pihlstrøm L, Morset KR, Grimstad E, Vitelli V, Toft M. A cumulative genetic risk score predicts progression in Parkinson's disease. Movement disorders : official journal of the Movement Disorder Society. 2016;31(4):487-90.</w:t>
      </w:r>
    </w:p>
    <w:p w14:paraId="41108F4C" w14:textId="77777777" w:rsidR="00A1480F" w:rsidRPr="00A1480F" w:rsidRDefault="00A1480F" w:rsidP="00A1480F">
      <w:pPr>
        <w:pStyle w:val="EndNoteBibliography"/>
        <w:spacing w:after="0"/>
      </w:pPr>
      <w:r w:rsidRPr="00A1480F">
        <w:t>74.</w:t>
      </w:r>
      <w:r w:rsidRPr="00A1480F">
        <w:tab/>
        <w:t>Leonard H, Blauwendraat C, Krohn L, Faghri F, Iwaki H, Ferguson G, et al. Genetic variability and potential effects on clinical trial outcomes: perspectives in Parkinson's disease. Journal of medical genetics. 2020;57(5):331-8.</w:t>
      </w:r>
    </w:p>
    <w:p w14:paraId="73A18074" w14:textId="77777777" w:rsidR="00A1480F" w:rsidRPr="00A1480F" w:rsidRDefault="00A1480F" w:rsidP="00A1480F">
      <w:pPr>
        <w:pStyle w:val="EndNoteBibliography"/>
      </w:pPr>
      <w:r w:rsidRPr="00A1480F">
        <w:t>75.</w:t>
      </w:r>
      <w:r w:rsidRPr="00A1480F">
        <w:tab/>
        <w:t>Scahill RI, Farag M, Murphy MJ, Hobbs NZ, Leocadi M, Langley C, et al. Somatic CAG repeat expansion in blood associates with biomarkers of neurodegeneration in Huntington’s disease decades before clinical motor diagnosis. Nature medicine. 2025;31:807-18.</w:t>
      </w:r>
    </w:p>
    <w:p w14:paraId="27E695C8" w14:textId="0E5F2880" w:rsidR="00631F31" w:rsidRDefault="0030490B" w:rsidP="00CD69D7">
      <w:pPr>
        <w:spacing w:after="120" w:line="480" w:lineRule="auto"/>
      </w:pPr>
      <w:r>
        <w:fldChar w:fldCharType="end"/>
      </w:r>
    </w:p>
    <w:bookmarkEnd w:id="2"/>
    <w:p w14:paraId="14384C9C" w14:textId="77777777" w:rsidR="00D96BB5" w:rsidRDefault="00D96BB5" w:rsidP="00CD69D7">
      <w:pPr>
        <w:spacing w:after="120" w:line="480" w:lineRule="auto"/>
      </w:pPr>
    </w:p>
    <w:sectPr w:rsidR="00D96BB5" w:rsidSect="003F29AE">
      <w:footerReference w:type="default" r:id="rId1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avina Hensman Moss [2]" w:date="2025-02-03T17:58:00Z" w:initials="DHM">
    <w:p w14:paraId="423ABF4D" w14:textId="38ED5206" w:rsidR="00C114A9" w:rsidRDefault="00C114A9" w:rsidP="000F4C65">
      <w:pPr>
        <w:pStyle w:val="CommentText"/>
      </w:pPr>
      <w:r>
        <w:rPr>
          <w:rStyle w:val="CommentReference"/>
        </w:rPr>
        <w:annotationRef/>
      </w:r>
      <w:r>
        <w:t>FOOTNOTE is attached to this bit of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3ABF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4B822D" w16cex:dateUtc="2025-02-03T17: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3ABF4D" w16cid:durableId="2B4B82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396D5C" w14:textId="77777777" w:rsidR="000749D6" w:rsidRDefault="000749D6" w:rsidP="006A782D">
      <w:pPr>
        <w:spacing w:after="0" w:line="240" w:lineRule="auto"/>
      </w:pPr>
      <w:r>
        <w:separator/>
      </w:r>
    </w:p>
  </w:endnote>
  <w:endnote w:type="continuationSeparator" w:id="0">
    <w:p w14:paraId="0BF2B797" w14:textId="77777777" w:rsidR="000749D6" w:rsidRDefault="000749D6" w:rsidP="006A78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MT">
    <w:altName w:val="Arial"/>
    <w:charset w:val="00"/>
    <w:family w:val="swiss"/>
    <w:pitch w:val="default"/>
  </w:font>
  <w:font w:name="Aptos">
    <w:charset w:val="00"/>
    <w:family w:val="swiss"/>
    <w:pitch w:val="variable"/>
    <w:sig w:usb0="20000287" w:usb1="00000003" w:usb2="00000000" w:usb3="00000000" w:csb0="0000019F" w:csb1="00000000"/>
  </w:font>
  <w:font w:name="Copperplate Gothic Bold">
    <w:panose1 w:val="020E07050202060204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5592625"/>
      <w:docPartObj>
        <w:docPartGallery w:val="Page Numbers (Bottom of Page)"/>
        <w:docPartUnique/>
      </w:docPartObj>
    </w:sdtPr>
    <w:sdtEndPr>
      <w:rPr>
        <w:noProof/>
      </w:rPr>
    </w:sdtEndPr>
    <w:sdtContent>
      <w:p w14:paraId="0356024E" w14:textId="7AB75B8D" w:rsidR="0091271D" w:rsidRDefault="009127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3D212E" w14:textId="357C79B6" w:rsidR="006A782D" w:rsidRDefault="006A782D" w:rsidP="005F32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275CD2" w14:textId="77777777" w:rsidR="000749D6" w:rsidRDefault="000749D6" w:rsidP="006A782D">
      <w:pPr>
        <w:spacing w:after="0" w:line="240" w:lineRule="auto"/>
      </w:pPr>
      <w:r>
        <w:separator/>
      </w:r>
    </w:p>
  </w:footnote>
  <w:footnote w:type="continuationSeparator" w:id="0">
    <w:p w14:paraId="43E23EDA" w14:textId="77777777" w:rsidR="000749D6" w:rsidRDefault="000749D6" w:rsidP="006A782D">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868B1"/>
    <w:multiLevelType w:val="hybridMultilevel"/>
    <w:tmpl w:val="8392DE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685666"/>
    <w:multiLevelType w:val="hybridMultilevel"/>
    <w:tmpl w:val="31D89778"/>
    <w:lvl w:ilvl="0" w:tplc="0809000F">
      <w:start w:val="1"/>
      <w:numFmt w:val="decimal"/>
      <w:lvlText w:val="%1."/>
      <w:lvlJc w:val="left"/>
      <w:pPr>
        <w:ind w:left="-218"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2" w15:restartNumberingAfterBreak="0">
    <w:nsid w:val="07A85F5E"/>
    <w:multiLevelType w:val="hybridMultilevel"/>
    <w:tmpl w:val="141CF9A8"/>
    <w:lvl w:ilvl="0" w:tplc="D6E23D88">
      <w:start w:val="759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9B44C9"/>
    <w:multiLevelType w:val="hybridMultilevel"/>
    <w:tmpl w:val="682E0CB6"/>
    <w:lvl w:ilvl="0" w:tplc="C9AA1E1C">
      <w:start w:val="1"/>
      <w:numFmt w:val="decimal"/>
      <w:lvlText w:val="%1."/>
      <w:lvlJc w:val="left"/>
      <w:pPr>
        <w:ind w:left="720" w:hanging="360"/>
      </w:pPr>
      <w:rPr>
        <w:rFonts w:hint="default"/>
        <w:b w:val="0"/>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7C0DF5"/>
    <w:multiLevelType w:val="hybridMultilevel"/>
    <w:tmpl w:val="9C6EB1B4"/>
    <w:lvl w:ilvl="0" w:tplc="F97CC40C">
      <w:start w:val="3"/>
      <w:numFmt w:val="bullet"/>
      <w:lvlText w:val="-"/>
      <w:lvlJc w:val="left"/>
      <w:pPr>
        <w:ind w:left="720" w:hanging="360"/>
      </w:pPr>
      <w:rPr>
        <w:rFonts w:ascii="ArialMT" w:eastAsiaTheme="minorHAnsi" w:hAnsi="ArialMT" w:cs="ArialMT"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0D4471"/>
    <w:multiLevelType w:val="hybridMultilevel"/>
    <w:tmpl w:val="A74EFF1E"/>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6C28CB"/>
    <w:multiLevelType w:val="hybridMultilevel"/>
    <w:tmpl w:val="D6865CF0"/>
    <w:lvl w:ilvl="0" w:tplc="16FC0C08">
      <w:start w:val="7590"/>
      <w:numFmt w:val="bullet"/>
      <w:lvlText w:val=""/>
      <w:lvlJc w:val="left"/>
      <w:pPr>
        <w:ind w:left="720" w:hanging="360"/>
      </w:pPr>
      <w:rPr>
        <w:rFonts w:ascii="Symbol" w:eastAsiaTheme="minorHAnsi" w:hAnsi="Symbol" w:cstheme="minorBid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B00A15"/>
    <w:multiLevelType w:val="hybridMultilevel"/>
    <w:tmpl w:val="E6EEBF88"/>
    <w:lvl w:ilvl="0" w:tplc="0809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 w15:restartNumberingAfterBreak="0">
    <w:nsid w:val="1C5D59EC"/>
    <w:multiLevelType w:val="hybridMultilevel"/>
    <w:tmpl w:val="B2223094"/>
    <w:lvl w:ilvl="0" w:tplc="0409000F">
      <w:start w:val="1"/>
      <w:numFmt w:val="decimal"/>
      <w:lvlText w:val="%1."/>
      <w:lvlJc w:val="left"/>
      <w:pPr>
        <w:ind w:left="720" w:hanging="360"/>
      </w:pPr>
      <w:rPr>
        <w:rFonts w:hint="default"/>
        <w:b w:val="0"/>
        <w:u w:val="singl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3094DC1"/>
    <w:multiLevelType w:val="hybridMultilevel"/>
    <w:tmpl w:val="5C3AAA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49D46BC"/>
    <w:multiLevelType w:val="hybridMultilevel"/>
    <w:tmpl w:val="4C549084"/>
    <w:lvl w:ilvl="0" w:tplc="FE9AE4BA">
      <w:numFmt w:val="bullet"/>
      <w:lvlText w:val="•"/>
      <w:lvlJc w:val="left"/>
      <w:pPr>
        <w:ind w:left="1080" w:hanging="720"/>
      </w:pPr>
      <w:rPr>
        <w:rFonts w:ascii="Times New Roman" w:eastAsia="Apto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652552D"/>
    <w:multiLevelType w:val="hybridMultilevel"/>
    <w:tmpl w:val="E66EC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B950D5"/>
    <w:multiLevelType w:val="hybridMultilevel"/>
    <w:tmpl w:val="4426C3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99C04CD"/>
    <w:multiLevelType w:val="hybridMultilevel"/>
    <w:tmpl w:val="7B0A9B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B9F3CCE"/>
    <w:multiLevelType w:val="hybridMultilevel"/>
    <w:tmpl w:val="4AD4F3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B600919"/>
    <w:multiLevelType w:val="hybridMultilevel"/>
    <w:tmpl w:val="5A0A968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7AE2142C"/>
    <w:multiLevelType w:val="hybridMultilevel"/>
    <w:tmpl w:val="33BC1C62"/>
    <w:lvl w:ilvl="0" w:tplc="D0C4A450">
      <w:start w:val="1"/>
      <w:numFmt w:val="lowerLetter"/>
      <w:lvlText w:val="%1)"/>
      <w:lvlJc w:val="left"/>
      <w:pPr>
        <w:ind w:left="720" w:hanging="360"/>
      </w:pPr>
      <w:rPr>
        <w:rFonts w:ascii="Copperplate Gothic Bold" w:hAnsi="Copperplate Gothic Bold"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22428971">
    <w:abstractNumId w:val="14"/>
  </w:num>
  <w:num w:numId="2" w16cid:durableId="2011523569">
    <w:abstractNumId w:val="4"/>
  </w:num>
  <w:num w:numId="3" w16cid:durableId="347831830">
    <w:abstractNumId w:val="13"/>
  </w:num>
  <w:num w:numId="4" w16cid:durableId="2017002666">
    <w:abstractNumId w:val="1"/>
  </w:num>
  <w:num w:numId="5" w16cid:durableId="2034452480">
    <w:abstractNumId w:val="3"/>
  </w:num>
  <w:num w:numId="6" w16cid:durableId="185758112">
    <w:abstractNumId w:val="8"/>
  </w:num>
  <w:num w:numId="7" w16cid:durableId="1854417539">
    <w:abstractNumId w:val="5"/>
  </w:num>
  <w:num w:numId="8" w16cid:durableId="2115006298">
    <w:abstractNumId w:val="9"/>
  </w:num>
  <w:num w:numId="9" w16cid:durableId="210463001">
    <w:abstractNumId w:val="12"/>
  </w:num>
  <w:num w:numId="10" w16cid:durableId="1692561493">
    <w:abstractNumId w:val="15"/>
  </w:num>
  <w:num w:numId="11" w16cid:durableId="1168207763">
    <w:abstractNumId w:val="11"/>
  </w:num>
  <w:num w:numId="12" w16cid:durableId="1864129925">
    <w:abstractNumId w:val="7"/>
  </w:num>
  <w:num w:numId="13" w16cid:durableId="766541559">
    <w:abstractNumId w:val="6"/>
  </w:num>
  <w:num w:numId="14" w16cid:durableId="1427535071">
    <w:abstractNumId w:val="2"/>
  </w:num>
  <w:num w:numId="15" w16cid:durableId="2126347027">
    <w:abstractNumId w:val="16"/>
  </w:num>
  <w:num w:numId="16" w16cid:durableId="1861120549">
    <w:abstractNumId w:val="0"/>
  </w:num>
  <w:num w:numId="17" w16cid:durableId="103588439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vina Hensman Moss [2]">
    <w15:presenceInfo w15:providerId="AD" w15:userId="S::rmhedhe@ucl.ac.uk::456f69bd-2bfa-43a1-891f-ab05a16ab1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09ed5ftpvwsce0szpxwwt6209tsw9wze52&quot;&gt;new endnote attempt&lt;record-ids&gt;&lt;item&gt;29&lt;/item&gt;&lt;item&gt;37&lt;/item&gt;&lt;item&gt;147&lt;/item&gt;&lt;item&gt;155&lt;/item&gt;&lt;item&gt;177&lt;/item&gt;&lt;item&gt;216&lt;/item&gt;&lt;item&gt;401&lt;/item&gt;&lt;item&gt;406&lt;/item&gt;&lt;item&gt;421&lt;/item&gt;&lt;item&gt;432&lt;/item&gt;&lt;item&gt;834&lt;/item&gt;&lt;item&gt;884&lt;/item&gt;&lt;item&gt;902&lt;/item&gt;&lt;item&gt;935&lt;/item&gt;&lt;item&gt;949&lt;/item&gt;&lt;item&gt;975&lt;/item&gt;&lt;item&gt;982&lt;/item&gt;&lt;item&gt;993&lt;/item&gt;&lt;item&gt;1012&lt;/item&gt;&lt;item&gt;1013&lt;/item&gt;&lt;item&gt;1016&lt;/item&gt;&lt;item&gt;1020&lt;/item&gt;&lt;item&gt;1023&lt;/item&gt;&lt;item&gt;1088&lt;/item&gt;&lt;item&gt;1091&lt;/item&gt;&lt;item&gt;1092&lt;/item&gt;&lt;item&gt;1104&lt;/item&gt;&lt;item&gt;1109&lt;/item&gt;&lt;item&gt;1115&lt;/item&gt;&lt;item&gt;1116&lt;/item&gt;&lt;item&gt;1122&lt;/item&gt;&lt;item&gt;1136&lt;/item&gt;&lt;item&gt;1145&lt;/item&gt;&lt;item&gt;1156&lt;/item&gt;&lt;item&gt;1165&lt;/item&gt;&lt;item&gt;1166&lt;/item&gt;&lt;item&gt;1173&lt;/item&gt;&lt;item&gt;1174&lt;/item&gt;&lt;item&gt;1175&lt;/item&gt;&lt;item&gt;1220&lt;/item&gt;&lt;item&gt;1221&lt;/item&gt;&lt;item&gt;1224&lt;/item&gt;&lt;item&gt;1225&lt;/item&gt;&lt;item&gt;1226&lt;/item&gt;&lt;item&gt;1231&lt;/item&gt;&lt;item&gt;1232&lt;/item&gt;&lt;item&gt;1233&lt;/item&gt;&lt;item&gt;1234&lt;/item&gt;&lt;item&gt;1235&lt;/item&gt;&lt;item&gt;1236&lt;/item&gt;&lt;item&gt;1240&lt;/item&gt;&lt;item&gt;1241&lt;/item&gt;&lt;item&gt;1265&lt;/item&gt;&lt;item&gt;1279&lt;/item&gt;&lt;item&gt;1280&lt;/item&gt;&lt;item&gt;1298&lt;/item&gt;&lt;item&gt;1302&lt;/item&gt;&lt;item&gt;1326&lt;/item&gt;&lt;item&gt;1328&lt;/item&gt;&lt;item&gt;1329&lt;/item&gt;&lt;item&gt;1331&lt;/item&gt;&lt;item&gt;1332&lt;/item&gt;&lt;item&gt;1334&lt;/item&gt;&lt;item&gt;1338&lt;/item&gt;&lt;item&gt;1365&lt;/item&gt;&lt;item&gt;1391&lt;/item&gt;&lt;item&gt;1392&lt;/item&gt;&lt;item&gt;1393&lt;/item&gt;&lt;item&gt;1418&lt;/item&gt;&lt;item&gt;1425&lt;/item&gt;&lt;item&gt;1426&lt;/item&gt;&lt;item&gt;1427&lt;/item&gt;&lt;item&gt;1429&lt;/item&gt;&lt;item&gt;1430&lt;/item&gt;&lt;/record-ids&gt;&lt;/item&gt;&lt;/Libraries&gt;"/>
  </w:docVars>
  <w:rsids>
    <w:rsidRoot w:val="00346887"/>
    <w:rsid w:val="00000CAC"/>
    <w:rsid w:val="000013B1"/>
    <w:rsid w:val="00003780"/>
    <w:rsid w:val="00003798"/>
    <w:rsid w:val="00004D66"/>
    <w:rsid w:val="00004F82"/>
    <w:rsid w:val="000054D4"/>
    <w:rsid w:val="00006508"/>
    <w:rsid w:val="000069C4"/>
    <w:rsid w:val="00007553"/>
    <w:rsid w:val="000076D5"/>
    <w:rsid w:val="000117D4"/>
    <w:rsid w:val="00012185"/>
    <w:rsid w:val="00012C01"/>
    <w:rsid w:val="00013BC9"/>
    <w:rsid w:val="00014937"/>
    <w:rsid w:val="000153A6"/>
    <w:rsid w:val="000155DD"/>
    <w:rsid w:val="00015855"/>
    <w:rsid w:val="00015C75"/>
    <w:rsid w:val="00015F2F"/>
    <w:rsid w:val="0001732C"/>
    <w:rsid w:val="00017766"/>
    <w:rsid w:val="000200AA"/>
    <w:rsid w:val="0002139F"/>
    <w:rsid w:val="0002140D"/>
    <w:rsid w:val="000229C3"/>
    <w:rsid w:val="00022E73"/>
    <w:rsid w:val="00022E93"/>
    <w:rsid w:val="00023F4C"/>
    <w:rsid w:val="00024275"/>
    <w:rsid w:val="000246D1"/>
    <w:rsid w:val="0002499F"/>
    <w:rsid w:val="00024ECB"/>
    <w:rsid w:val="0002578C"/>
    <w:rsid w:val="00025D3D"/>
    <w:rsid w:val="00025FDB"/>
    <w:rsid w:val="000260F2"/>
    <w:rsid w:val="00030823"/>
    <w:rsid w:val="00030BF0"/>
    <w:rsid w:val="00031126"/>
    <w:rsid w:val="0003144C"/>
    <w:rsid w:val="00032008"/>
    <w:rsid w:val="000337DF"/>
    <w:rsid w:val="00034216"/>
    <w:rsid w:val="00034686"/>
    <w:rsid w:val="0003493C"/>
    <w:rsid w:val="00035B4B"/>
    <w:rsid w:val="000364F8"/>
    <w:rsid w:val="00036957"/>
    <w:rsid w:val="00036D0A"/>
    <w:rsid w:val="00037A70"/>
    <w:rsid w:val="00040350"/>
    <w:rsid w:val="00040FC8"/>
    <w:rsid w:val="00041A1D"/>
    <w:rsid w:val="00042376"/>
    <w:rsid w:val="000427AF"/>
    <w:rsid w:val="00042971"/>
    <w:rsid w:val="00043318"/>
    <w:rsid w:val="0004384F"/>
    <w:rsid w:val="00043C64"/>
    <w:rsid w:val="000440D0"/>
    <w:rsid w:val="00044957"/>
    <w:rsid w:val="00045A28"/>
    <w:rsid w:val="00045B56"/>
    <w:rsid w:val="00045CD9"/>
    <w:rsid w:val="00045E03"/>
    <w:rsid w:val="00046F08"/>
    <w:rsid w:val="00046F89"/>
    <w:rsid w:val="0004735E"/>
    <w:rsid w:val="00047A6F"/>
    <w:rsid w:val="00047E9C"/>
    <w:rsid w:val="00050672"/>
    <w:rsid w:val="000509E4"/>
    <w:rsid w:val="000511CF"/>
    <w:rsid w:val="0005148B"/>
    <w:rsid w:val="000516CB"/>
    <w:rsid w:val="00052C36"/>
    <w:rsid w:val="00052C80"/>
    <w:rsid w:val="000533A0"/>
    <w:rsid w:val="000544E5"/>
    <w:rsid w:val="000603DA"/>
    <w:rsid w:val="00060489"/>
    <w:rsid w:val="00060A38"/>
    <w:rsid w:val="00060AD3"/>
    <w:rsid w:val="000620A7"/>
    <w:rsid w:val="000622BB"/>
    <w:rsid w:val="00063796"/>
    <w:rsid w:val="00064733"/>
    <w:rsid w:val="00064D58"/>
    <w:rsid w:val="000655F5"/>
    <w:rsid w:val="00066014"/>
    <w:rsid w:val="00066211"/>
    <w:rsid w:val="00066306"/>
    <w:rsid w:val="000668EE"/>
    <w:rsid w:val="00066A39"/>
    <w:rsid w:val="00067C31"/>
    <w:rsid w:val="0007022F"/>
    <w:rsid w:val="00072E04"/>
    <w:rsid w:val="000731F4"/>
    <w:rsid w:val="00073463"/>
    <w:rsid w:val="0007356D"/>
    <w:rsid w:val="000749D6"/>
    <w:rsid w:val="00074C9C"/>
    <w:rsid w:val="00074D5F"/>
    <w:rsid w:val="00075A38"/>
    <w:rsid w:val="00075ABC"/>
    <w:rsid w:val="0007661E"/>
    <w:rsid w:val="000768AC"/>
    <w:rsid w:val="0008051F"/>
    <w:rsid w:val="000808E5"/>
    <w:rsid w:val="00081FA2"/>
    <w:rsid w:val="000828B7"/>
    <w:rsid w:val="00082CCA"/>
    <w:rsid w:val="00083D2C"/>
    <w:rsid w:val="0008411A"/>
    <w:rsid w:val="0008428A"/>
    <w:rsid w:val="0008486E"/>
    <w:rsid w:val="00085700"/>
    <w:rsid w:val="00086C56"/>
    <w:rsid w:val="000872BC"/>
    <w:rsid w:val="0008736A"/>
    <w:rsid w:val="00090AB1"/>
    <w:rsid w:val="00090E4B"/>
    <w:rsid w:val="000912AF"/>
    <w:rsid w:val="00091C23"/>
    <w:rsid w:val="00091D86"/>
    <w:rsid w:val="00092011"/>
    <w:rsid w:val="00093A35"/>
    <w:rsid w:val="00095268"/>
    <w:rsid w:val="000952C8"/>
    <w:rsid w:val="0009634D"/>
    <w:rsid w:val="00096B05"/>
    <w:rsid w:val="00097862"/>
    <w:rsid w:val="000A0454"/>
    <w:rsid w:val="000A15A1"/>
    <w:rsid w:val="000A1F0D"/>
    <w:rsid w:val="000A23B3"/>
    <w:rsid w:val="000A3CFA"/>
    <w:rsid w:val="000A3DC6"/>
    <w:rsid w:val="000A49ED"/>
    <w:rsid w:val="000A51F7"/>
    <w:rsid w:val="000A553C"/>
    <w:rsid w:val="000A629B"/>
    <w:rsid w:val="000B00C3"/>
    <w:rsid w:val="000B1150"/>
    <w:rsid w:val="000B123D"/>
    <w:rsid w:val="000B19B1"/>
    <w:rsid w:val="000B26D9"/>
    <w:rsid w:val="000B278B"/>
    <w:rsid w:val="000B33CE"/>
    <w:rsid w:val="000B455C"/>
    <w:rsid w:val="000B61AF"/>
    <w:rsid w:val="000B6866"/>
    <w:rsid w:val="000B6C48"/>
    <w:rsid w:val="000B6DFB"/>
    <w:rsid w:val="000C0A40"/>
    <w:rsid w:val="000C1904"/>
    <w:rsid w:val="000C232B"/>
    <w:rsid w:val="000C287D"/>
    <w:rsid w:val="000C2A89"/>
    <w:rsid w:val="000C36C2"/>
    <w:rsid w:val="000C4AAA"/>
    <w:rsid w:val="000C6A43"/>
    <w:rsid w:val="000C7730"/>
    <w:rsid w:val="000C7B29"/>
    <w:rsid w:val="000C7FDE"/>
    <w:rsid w:val="000D12A2"/>
    <w:rsid w:val="000D233E"/>
    <w:rsid w:val="000D235B"/>
    <w:rsid w:val="000D276E"/>
    <w:rsid w:val="000D290C"/>
    <w:rsid w:val="000D3A8E"/>
    <w:rsid w:val="000D4B19"/>
    <w:rsid w:val="000D5359"/>
    <w:rsid w:val="000D5533"/>
    <w:rsid w:val="000D5E89"/>
    <w:rsid w:val="000D6077"/>
    <w:rsid w:val="000D7875"/>
    <w:rsid w:val="000D7DE3"/>
    <w:rsid w:val="000E1AE7"/>
    <w:rsid w:val="000E3144"/>
    <w:rsid w:val="000E3859"/>
    <w:rsid w:val="000E49F2"/>
    <w:rsid w:val="000E4A0A"/>
    <w:rsid w:val="000E59E5"/>
    <w:rsid w:val="000E6A6F"/>
    <w:rsid w:val="000E7587"/>
    <w:rsid w:val="000F0B51"/>
    <w:rsid w:val="000F0F18"/>
    <w:rsid w:val="000F10B5"/>
    <w:rsid w:val="000F2E7F"/>
    <w:rsid w:val="000F346F"/>
    <w:rsid w:val="000F34C2"/>
    <w:rsid w:val="000F3E84"/>
    <w:rsid w:val="000F42BE"/>
    <w:rsid w:val="000F4F24"/>
    <w:rsid w:val="000F50A9"/>
    <w:rsid w:val="000F57F8"/>
    <w:rsid w:val="000F5C2C"/>
    <w:rsid w:val="000F5F00"/>
    <w:rsid w:val="000F69BF"/>
    <w:rsid w:val="000F70DE"/>
    <w:rsid w:val="000F7495"/>
    <w:rsid w:val="00100C89"/>
    <w:rsid w:val="0010112D"/>
    <w:rsid w:val="00101F77"/>
    <w:rsid w:val="001020A3"/>
    <w:rsid w:val="001025B5"/>
    <w:rsid w:val="00102738"/>
    <w:rsid w:val="00102778"/>
    <w:rsid w:val="00102CA1"/>
    <w:rsid w:val="00102E74"/>
    <w:rsid w:val="00104215"/>
    <w:rsid w:val="001056D0"/>
    <w:rsid w:val="00105750"/>
    <w:rsid w:val="001061B9"/>
    <w:rsid w:val="00106C37"/>
    <w:rsid w:val="00107448"/>
    <w:rsid w:val="0011059B"/>
    <w:rsid w:val="00110AAF"/>
    <w:rsid w:val="00111514"/>
    <w:rsid w:val="0011234B"/>
    <w:rsid w:val="00112619"/>
    <w:rsid w:val="0011288D"/>
    <w:rsid w:val="00113997"/>
    <w:rsid w:val="001139C2"/>
    <w:rsid w:val="00115386"/>
    <w:rsid w:val="00116032"/>
    <w:rsid w:val="00116034"/>
    <w:rsid w:val="00116FF0"/>
    <w:rsid w:val="00117052"/>
    <w:rsid w:val="00120380"/>
    <w:rsid w:val="00120414"/>
    <w:rsid w:val="00120C7A"/>
    <w:rsid w:val="00122D1D"/>
    <w:rsid w:val="00123961"/>
    <w:rsid w:val="0012454B"/>
    <w:rsid w:val="001248FB"/>
    <w:rsid w:val="00124D99"/>
    <w:rsid w:val="00125A8A"/>
    <w:rsid w:val="00125CF2"/>
    <w:rsid w:val="00125DA9"/>
    <w:rsid w:val="0013004E"/>
    <w:rsid w:val="0013197F"/>
    <w:rsid w:val="00133EA0"/>
    <w:rsid w:val="001342F4"/>
    <w:rsid w:val="00134320"/>
    <w:rsid w:val="00135DE6"/>
    <w:rsid w:val="00137819"/>
    <w:rsid w:val="00141FCB"/>
    <w:rsid w:val="00142F80"/>
    <w:rsid w:val="0014317B"/>
    <w:rsid w:val="00143898"/>
    <w:rsid w:val="00143A2A"/>
    <w:rsid w:val="0014451E"/>
    <w:rsid w:val="00144B5D"/>
    <w:rsid w:val="00145361"/>
    <w:rsid w:val="00145B52"/>
    <w:rsid w:val="00145E8A"/>
    <w:rsid w:val="00146F10"/>
    <w:rsid w:val="0014739E"/>
    <w:rsid w:val="00147F01"/>
    <w:rsid w:val="00147FB9"/>
    <w:rsid w:val="00150ACD"/>
    <w:rsid w:val="00151088"/>
    <w:rsid w:val="00152497"/>
    <w:rsid w:val="001524F7"/>
    <w:rsid w:val="0015334A"/>
    <w:rsid w:val="00154235"/>
    <w:rsid w:val="001548A2"/>
    <w:rsid w:val="00154BE0"/>
    <w:rsid w:val="00154C1C"/>
    <w:rsid w:val="00156A82"/>
    <w:rsid w:val="00157640"/>
    <w:rsid w:val="00161BAA"/>
    <w:rsid w:val="001622CB"/>
    <w:rsid w:val="001636DD"/>
    <w:rsid w:val="00163CFC"/>
    <w:rsid w:val="00164419"/>
    <w:rsid w:val="00164958"/>
    <w:rsid w:val="00164A9F"/>
    <w:rsid w:val="00164D6D"/>
    <w:rsid w:val="0016554F"/>
    <w:rsid w:val="0016616B"/>
    <w:rsid w:val="0016798B"/>
    <w:rsid w:val="00167B19"/>
    <w:rsid w:val="00167E58"/>
    <w:rsid w:val="001710B5"/>
    <w:rsid w:val="00171E0F"/>
    <w:rsid w:val="0017357D"/>
    <w:rsid w:val="00177DE9"/>
    <w:rsid w:val="00180201"/>
    <w:rsid w:val="00180C39"/>
    <w:rsid w:val="00182549"/>
    <w:rsid w:val="00183276"/>
    <w:rsid w:val="00183DE5"/>
    <w:rsid w:val="00184195"/>
    <w:rsid w:val="0018439A"/>
    <w:rsid w:val="00186E0C"/>
    <w:rsid w:val="00190835"/>
    <w:rsid w:val="00190A72"/>
    <w:rsid w:val="0019111C"/>
    <w:rsid w:val="00191222"/>
    <w:rsid w:val="00191D77"/>
    <w:rsid w:val="00191E30"/>
    <w:rsid w:val="001926C2"/>
    <w:rsid w:val="0019279B"/>
    <w:rsid w:val="0019325F"/>
    <w:rsid w:val="001936F1"/>
    <w:rsid w:val="00194476"/>
    <w:rsid w:val="001948F0"/>
    <w:rsid w:val="00194AB0"/>
    <w:rsid w:val="001959AC"/>
    <w:rsid w:val="00195A82"/>
    <w:rsid w:val="00196F06"/>
    <w:rsid w:val="0019777A"/>
    <w:rsid w:val="001A073B"/>
    <w:rsid w:val="001A0B7B"/>
    <w:rsid w:val="001A0D21"/>
    <w:rsid w:val="001A2059"/>
    <w:rsid w:val="001A24C4"/>
    <w:rsid w:val="001A2EDE"/>
    <w:rsid w:val="001A3DCF"/>
    <w:rsid w:val="001A472C"/>
    <w:rsid w:val="001A4BB4"/>
    <w:rsid w:val="001A5716"/>
    <w:rsid w:val="001A5CC2"/>
    <w:rsid w:val="001A6512"/>
    <w:rsid w:val="001A6B99"/>
    <w:rsid w:val="001A719D"/>
    <w:rsid w:val="001A7448"/>
    <w:rsid w:val="001B0281"/>
    <w:rsid w:val="001B1439"/>
    <w:rsid w:val="001B20ED"/>
    <w:rsid w:val="001B2216"/>
    <w:rsid w:val="001B2CA8"/>
    <w:rsid w:val="001B2F29"/>
    <w:rsid w:val="001B345B"/>
    <w:rsid w:val="001B37BB"/>
    <w:rsid w:val="001B400E"/>
    <w:rsid w:val="001B45E8"/>
    <w:rsid w:val="001B4B30"/>
    <w:rsid w:val="001B4B49"/>
    <w:rsid w:val="001B4C78"/>
    <w:rsid w:val="001B4FFD"/>
    <w:rsid w:val="001B5E5F"/>
    <w:rsid w:val="001C021B"/>
    <w:rsid w:val="001C079F"/>
    <w:rsid w:val="001C1685"/>
    <w:rsid w:val="001C1784"/>
    <w:rsid w:val="001C22C3"/>
    <w:rsid w:val="001C46F4"/>
    <w:rsid w:val="001C4816"/>
    <w:rsid w:val="001C48C8"/>
    <w:rsid w:val="001C4DA5"/>
    <w:rsid w:val="001C5156"/>
    <w:rsid w:val="001C5B20"/>
    <w:rsid w:val="001C7217"/>
    <w:rsid w:val="001C771F"/>
    <w:rsid w:val="001C78AF"/>
    <w:rsid w:val="001D1083"/>
    <w:rsid w:val="001D109F"/>
    <w:rsid w:val="001D23AE"/>
    <w:rsid w:val="001D253F"/>
    <w:rsid w:val="001D29A7"/>
    <w:rsid w:val="001D2D56"/>
    <w:rsid w:val="001D2E4E"/>
    <w:rsid w:val="001D33D3"/>
    <w:rsid w:val="001D3F2B"/>
    <w:rsid w:val="001D455A"/>
    <w:rsid w:val="001D4734"/>
    <w:rsid w:val="001D4B7C"/>
    <w:rsid w:val="001D4BAB"/>
    <w:rsid w:val="001D51FC"/>
    <w:rsid w:val="001D596A"/>
    <w:rsid w:val="001D6172"/>
    <w:rsid w:val="001D7116"/>
    <w:rsid w:val="001E094C"/>
    <w:rsid w:val="001E136B"/>
    <w:rsid w:val="001E1437"/>
    <w:rsid w:val="001E1D23"/>
    <w:rsid w:val="001E2B51"/>
    <w:rsid w:val="001E358E"/>
    <w:rsid w:val="001E6424"/>
    <w:rsid w:val="001E6596"/>
    <w:rsid w:val="001F02DA"/>
    <w:rsid w:val="001F237B"/>
    <w:rsid w:val="001F2943"/>
    <w:rsid w:val="001F2FDA"/>
    <w:rsid w:val="001F334B"/>
    <w:rsid w:val="001F3901"/>
    <w:rsid w:val="001F4ADF"/>
    <w:rsid w:val="001F5287"/>
    <w:rsid w:val="001F64BB"/>
    <w:rsid w:val="001F656F"/>
    <w:rsid w:val="001F6E55"/>
    <w:rsid w:val="001F7C6C"/>
    <w:rsid w:val="00200E82"/>
    <w:rsid w:val="002022D0"/>
    <w:rsid w:val="0020361B"/>
    <w:rsid w:val="00203E0C"/>
    <w:rsid w:val="00205A90"/>
    <w:rsid w:val="00206B6B"/>
    <w:rsid w:val="00210050"/>
    <w:rsid w:val="00210460"/>
    <w:rsid w:val="00210A2C"/>
    <w:rsid w:val="002124D2"/>
    <w:rsid w:val="0021322D"/>
    <w:rsid w:val="002138E0"/>
    <w:rsid w:val="00213C95"/>
    <w:rsid w:val="00213EBA"/>
    <w:rsid w:val="00214B99"/>
    <w:rsid w:val="00215CFC"/>
    <w:rsid w:val="002160F2"/>
    <w:rsid w:val="00216B92"/>
    <w:rsid w:val="00216D42"/>
    <w:rsid w:val="0022004C"/>
    <w:rsid w:val="00220DE8"/>
    <w:rsid w:val="002211A7"/>
    <w:rsid w:val="002221F3"/>
    <w:rsid w:val="002236D5"/>
    <w:rsid w:val="002263BE"/>
    <w:rsid w:val="00226E3D"/>
    <w:rsid w:val="00232736"/>
    <w:rsid w:val="00232FFA"/>
    <w:rsid w:val="00233A59"/>
    <w:rsid w:val="0023432A"/>
    <w:rsid w:val="0023552A"/>
    <w:rsid w:val="00235FBD"/>
    <w:rsid w:val="00236410"/>
    <w:rsid w:val="00237D13"/>
    <w:rsid w:val="0024078D"/>
    <w:rsid w:val="00241124"/>
    <w:rsid w:val="00241808"/>
    <w:rsid w:val="00241CC6"/>
    <w:rsid w:val="00244037"/>
    <w:rsid w:val="00244141"/>
    <w:rsid w:val="00250164"/>
    <w:rsid w:val="002502A9"/>
    <w:rsid w:val="002518C8"/>
    <w:rsid w:val="00252234"/>
    <w:rsid w:val="002528C0"/>
    <w:rsid w:val="00252A5D"/>
    <w:rsid w:val="00252B55"/>
    <w:rsid w:val="002543A2"/>
    <w:rsid w:val="00257CB3"/>
    <w:rsid w:val="00260201"/>
    <w:rsid w:val="002603A9"/>
    <w:rsid w:val="0026060D"/>
    <w:rsid w:val="002607F5"/>
    <w:rsid w:val="00261597"/>
    <w:rsid w:val="002617E9"/>
    <w:rsid w:val="00265024"/>
    <w:rsid w:val="002654ED"/>
    <w:rsid w:val="002657E2"/>
    <w:rsid w:val="00266F38"/>
    <w:rsid w:val="00266FDD"/>
    <w:rsid w:val="002674E5"/>
    <w:rsid w:val="002702D7"/>
    <w:rsid w:val="0027161E"/>
    <w:rsid w:val="00271DD9"/>
    <w:rsid w:val="00273371"/>
    <w:rsid w:val="00273C0A"/>
    <w:rsid w:val="0027476D"/>
    <w:rsid w:val="00275C91"/>
    <w:rsid w:val="002766EE"/>
    <w:rsid w:val="002771B8"/>
    <w:rsid w:val="0027734B"/>
    <w:rsid w:val="00280850"/>
    <w:rsid w:val="00280CB5"/>
    <w:rsid w:val="002817FD"/>
    <w:rsid w:val="00281867"/>
    <w:rsid w:val="00281A59"/>
    <w:rsid w:val="00281E4B"/>
    <w:rsid w:val="002821A8"/>
    <w:rsid w:val="002823D4"/>
    <w:rsid w:val="0028251B"/>
    <w:rsid w:val="0028349B"/>
    <w:rsid w:val="00283853"/>
    <w:rsid w:val="00283C97"/>
    <w:rsid w:val="00283ED9"/>
    <w:rsid w:val="00284804"/>
    <w:rsid w:val="00285773"/>
    <w:rsid w:val="00286110"/>
    <w:rsid w:val="00287604"/>
    <w:rsid w:val="00287ECB"/>
    <w:rsid w:val="00290185"/>
    <w:rsid w:val="0029059F"/>
    <w:rsid w:val="00290634"/>
    <w:rsid w:val="00291BCC"/>
    <w:rsid w:val="00291BDC"/>
    <w:rsid w:val="0029270A"/>
    <w:rsid w:val="0029357C"/>
    <w:rsid w:val="002952A6"/>
    <w:rsid w:val="00297A1D"/>
    <w:rsid w:val="002A0ED2"/>
    <w:rsid w:val="002A342B"/>
    <w:rsid w:val="002A4643"/>
    <w:rsid w:val="002A4FBE"/>
    <w:rsid w:val="002A72DA"/>
    <w:rsid w:val="002A741C"/>
    <w:rsid w:val="002B0326"/>
    <w:rsid w:val="002B0589"/>
    <w:rsid w:val="002B0595"/>
    <w:rsid w:val="002B05DF"/>
    <w:rsid w:val="002B067B"/>
    <w:rsid w:val="002B1373"/>
    <w:rsid w:val="002B1475"/>
    <w:rsid w:val="002B18C7"/>
    <w:rsid w:val="002B2407"/>
    <w:rsid w:val="002B250B"/>
    <w:rsid w:val="002B27EA"/>
    <w:rsid w:val="002B4BA0"/>
    <w:rsid w:val="002B529C"/>
    <w:rsid w:val="002B5914"/>
    <w:rsid w:val="002B59A5"/>
    <w:rsid w:val="002B799C"/>
    <w:rsid w:val="002B7B24"/>
    <w:rsid w:val="002B7D06"/>
    <w:rsid w:val="002C08B4"/>
    <w:rsid w:val="002C0AA9"/>
    <w:rsid w:val="002C0D10"/>
    <w:rsid w:val="002C235C"/>
    <w:rsid w:val="002C30B9"/>
    <w:rsid w:val="002C4BE9"/>
    <w:rsid w:val="002C4CBF"/>
    <w:rsid w:val="002C55AA"/>
    <w:rsid w:val="002C5C97"/>
    <w:rsid w:val="002C7861"/>
    <w:rsid w:val="002C7F08"/>
    <w:rsid w:val="002D056F"/>
    <w:rsid w:val="002D0DA9"/>
    <w:rsid w:val="002D1195"/>
    <w:rsid w:val="002D1A16"/>
    <w:rsid w:val="002D2B17"/>
    <w:rsid w:val="002D2DA5"/>
    <w:rsid w:val="002D312D"/>
    <w:rsid w:val="002D3441"/>
    <w:rsid w:val="002D3BD1"/>
    <w:rsid w:val="002D3F3F"/>
    <w:rsid w:val="002D479F"/>
    <w:rsid w:val="002D490B"/>
    <w:rsid w:val="002D4FB7"/>
    <w:rsid w:val="002D54DA"/>
    <w:rsid w:val="002D591D"/>
    <w:rsid w:val="002D6182"/>
    <w:rsid w:val="002D6990"/>
    <w:rsid w:val="002E1A92"/>
    <w:rsid w:val="002E26F8"/>
    <w:rsid w:val="002E3337"/>
    <w:rsid w:val="002E3976"/>
    <w:rsid w:val="002E3B85"/>
    <w:rsid w:val="002E3C22"/>
    <w:rsid w:val="002E41D2"/>
    <w:rsid w:val="002E557F"/>
    <w:rsid w:val="002E57D7"/>
    <w:rsid w:val="002E6EE1"/>
    <w:rsid w:val="002E76F3"/>
    <w:rsid w:val="002E7983"/>
    <w:rsid w:val="002E7FD7"/>
    <w:rsid w:val="002F12D0"/>
    <w:rsid w:val="002F1870"/>
    <w:rsid w:val="002F223A"/>
    <w:rsid w:val="002F2E8C"/>
    <w:rsid w:val="002F41D6"/>
    <w:rsid w:val="002F453B"/>
    <w:rsid w:val="002F4FD2"/>
    <w:rsid w:val="002F53A9"/>
    <w:rsid w:val="002F5A58"/>
    <w:rsid w:val="002F626B"/>
    <w:rsid w:val="002F65E8"/>
    <w:rsid w:val="002F68CB"/>
    <w:rsid w:val="002F76AF"/>
    <w:rsid w:val="002F779A"/>
    <w:rsid w:val="002F7ACD"/>
    <w:rsid w:val="002F7FF8"/>
    <w:rsid w:val="00300146"/>
    <w:rsid w:val="0030028E"/>
    <w:rsid w:val="0030086A"/>
    <w:rsid w:val="003009F4"/>
    <w:rsid w:val="00301B6E"/>
    <w:rsid w:val="00301E3A"/>
    <w:rsid w:val="003021B6"/>
    <w:rsid w:val="00302633"/>
    <w:rsid w:val="003029B6"/>
    <w:rsid w:val="00304045"/>
    <w:rsid w:val="0030490B"/>
    <w:rsid w:val="00305298"/>
    <w:rsid w:val="003057CC"/>
    <w:rsid w:val="003059F0"/>
    <w:rsid w:val="00305D2D"/>
    <w:rsid w:val="00306184"/>
    <w:rsid w:val="00306716"/>
    <w:rsid w:val="00306C8A"/>
    <w:rsid w:val="00307368"/>
    <w:rsid w:val="00307860"/>
    <w:rsid w:val="00307D0C"/>
    <w:rsid w:val="0031029E"/>
    <w:rsid w:val="00310BDD"/>
    <w:rsid w:val="00310EF6"/>
    <w:rsid w:val="00311111"/>
    <w:rsid w:val="00311EA9"/>
    <w:rsid w:val="003123BF"/>
    <w:rsid w:val="00312C97"/>
    <w:rsid w:val="00313818"/>
    <w:rsid w:val="0031474B"/>
    <w:rsid w:val="00317234"/>
    <w:rsid w:val="003175F3"/>
    <w:rsid w:val="0032025C"/>
    <w:rsid w:val="0032272F"/>
    <w:rsid w:val="003239EF"/>
    <w:rsid w:val="00323AB9"/>
    <w:rsid w:val="003254A4"/>
    <w:rsid w:val="00325939"/>
    <w:rsid w:val="00326439"/>
    <w:rsid w:val="00326BAC"/>
    <w:rsid w:val="00326F23"/>
    <w:rsid w:val="0032778C"/>
    <w:rsid w:val="003305DA"/>
    <w:rsid w:val="00330E4A"/>
    <w:rsid w:val="00331D22"/>
    <w:rsid w:val="003333EA"/>
    <w:rsid w:val="003341C4"/>
    <w:rsid w:val="003347AA"/>
    <w:rsid w:val="003352BF"/>
    <w:rsid w:val="00335427"/>
    <w:rsid w:val="00335582"/>
    <w:rsid w:val="00336026"/>
    <w:rsid w:val="003362E4"/>
    <w:rsid w:val="0033734F"/>
    <w:rsid w:val="0033763B"/>
    <w:rsid w:val="00337865"/>
    <w:rsid w:val="00337EEA"/>
    <w:rsid w:val="003402F4"/>
    <w:rsid w:val="003408EC"/>
    <w:rsid w:val="003409FE"/>
    <w:rsid w:val="00340DCC"/>
    <w:rsid w:val="00341AD8"/>
    <w:rsid w:val="00341FE3"/>
    <w:rsid w:val="00344080"/>
    <w:rsid w:val="00344149"/>
    <w:rsid w:val="00344FAF"/>
    <w:rsid w:val="00345C7E"/>
    <w:rsid w:val="00346887"/>
    <w:rsid w:val="00350B7B"/>
    <w:rsid w:val="00351571"/>
    <w:rsid w:val="00352676"/>
    <w:rsid w:val="00354C26"/>
    <w:rsid w:val="00355227"/>
    <w:rsid w:val="00356ECC"/>
    <w:rsid w:val="0035728F"/>
    <w:rsid w:val="00357873"/>
    <w:rsid w:val="003579A2"/>
    <w:rsid w:val="00360AA8"/>
    <w:rsid w:val="0036102A"/>
    <w:rsid w:val="00361CE2"/>
    <w:rsid w:val="00362235"/>
    <w:rsid w:val="0036245F"/>
    <w:rsid w:val="00362D59"/>
    <w:rsid w:val="0036351E"/>
    <w:rsid w:val="00367624"/>
    <w:rsid w:val="00367D63"/>
    <w:rsid w:val="00370CE2"/>
    <w:rsid w:val="00371727"/>
    <w:rsid w:val="00372014"/>
    <w:rsid w:val="00372514"/>
    <w:rsid w:val="00372F60"/>
    <w:rsid w:val="00373314"/>
    <w:rsid w:val="00375630"/>
    <w:rsid w:val="00375642"/>
    <w:rsid w:val="00375877"/>
    <w:rsid w:val="0037659D"/>
    <w:rsid w:val="0037685B"/>
    <w:rsid w:val="003774DA"/>
    <w:rsid w:val="00377688"/>
    <w:rsid w:val="00377A51"/>
    <w:rsid w:val="0038011E"/>
    <w:rsid w:val="00380FE3"/>
    <w:rsid w:val="0038214E"/>
    <w:rsid w:val="003823DE"/>
    <w:rsid w:val="00382526"/>
    <w:rsid w:val="00382749"/>
    <w:rsid w:val="00382CB2"/>
    <w:rsid w:val="00383BC6"/>
    <w:rsid w:val="00383CC1"/>
    <w:rsid w:val="00384401"/>
    <w:rsid w:val="00385459"/>
    <w:rsid w:val="0038595F"/>
    <w:rsid w:val="00386B8D"/>
    <w:rsid w:val="00386C06"/>
    <w:rsid w:val="00387627"/>
    <w:rsid w:val="00387994"/>
    <w:rsid w:val="00387BF3"/>
    <w:rsid w:val="0039059D"/>
    <w:rsid w:val="0039080B"/>
    <w:rsid w:val="00390874"/>
    <w:rsid w:val="00392FB0"/>
    <w:rsid w:val="00394AF9"/>
    <w:rsid w:val="003958A3"/>
    <w:rsid w:val="00395E9F"/>
    <w:rsid w:val="00396078"/>
    <w:rsid w:val="003A08EC"/>
    <w:rsid w:val="003A1234"/>
    <w:rsid w:val="003A1291"/>
    <w:rsid w:val="003A28D8"/>
    <w:rsid w:val="003A314D"/>
    <w:rsid w:val="003A3293"/>
    <w:rsid w:val="003A4B34"/>
    <w:rsid w:val="003A6456"/>
    <w:rsid w:val="003A7C5B"/>
    <w:rsid w:val="003A7FFD"/>
    <w:rsid w:val="003B0221"/>
    <w:rsid w:val="003B0725"/>
    <w:rsid w:val="003B216B"/>
    <w:rsid w:val="003B2C21"/>
    <w:rsid w:val="003B3388"/>
    <w:rsid w:val="003B462E"/>
    <w:rsid w:val="003B4787"/>
    <w:rsid w:val="003B503F"/>
    <w:rsid w:val="003B6122"/>
    <w:rsid w:val="003B63BB"/>
    <w:rsid w:val="003B7799"/>
    <w:rsid w:val="003B79CD"/>
    <w:rsid w:val="003C192D"/>
    <w:rsid w:val="003C21C2"/>
    <w:rsid w:val="003C22EB"/>
    <w:rsid w:val="003C2DB2"/>
    <w:rsid w:val="003C2FFF"/>
    <w:rsid w:val="003C34B9"/>
    <w:rsid w:val="003C3B01"/>
    <w:rsid w:val="003C3BE1"/>
    <w:rsid w:val="003D2345"/>
    <w:rsid w:val="003D46A3"/>
    <w:rsid w:val="003D4E85"/>
    <w:rsid w:val="003D5114"/>
    <w:rsid w:val="003D73C8"/>
    <w:rsid w:val="003E0878"/>
    <w:rsid w:val="003E0B4D"/>
    <w:rsid w:val="003E18A7"/>
    <w:rsid w:val="003E19F5"/>
    <w:rsid w:val="003E2892"/>
    <w:rsid w:val="003E2A7B"/>
    <w:rsid w:val="003E39F6"/>
    <w:rsid w:val="003E6D83"/>
    <w:rsid w:val="003E6E5A"/>
    <w:rsid w:val="003E7EFB"/>
    <w:rsid w:val="003F175A"/>
    <w:rsid w:val="003F29AE"/>
    <w:rsid w:val="003F6171"/>
    <w:rsid w:val="003F7A79"/>
    <w:rsid w:val="004011C9"/>
    <w:rsid w:val="004018C3"/>
    <w:rsid w:val="004023FA"/>
    <w:rsid w:val="004028A0"/>
    <w:rsid w:val="00403941"/>
    <w:rsid w:val="004039BA"/>
    <w:rsid w:val="0040436D"/>
    <w:rsid w:val="0040530F"/>
    <w:rsid w:val="00407119"/>
    <w:rsid w:val="00410705"/>
    <w:rsid w:val="00411476"/>
    <w:rsid w:val="0041178D"/>
    <w:rsid w:val="00412021"/>
    <w:rsid w:val="00413141"/>
    <w:rsid w:val="004136F4"/>
    <w:rsid w:val="00414151"/>
    <w:rsid w:val="00414809"/>
    <w:rsid w:val="00417503"/>
    <w:rsid w:val="00417850"/>
    <w:rsid w:val="00417A22"/>
    <w:rsid w:val="0042040C"/>
    <w:rsid w:val="004205D5"/>
    <w:rsid w:val="00421814"/>
    <w:rsid w:val="00423F2D"/>
    <w:rsid w:val="004260C7"/>
    <w:rsid w:val="00427616"/>
    <w:rsid w:val="004278A3"/>
    <w:rsid w:val="00427F9E"/>
    <w:rsid w:val="0043079C"/>
    <w:rsid w:val="00430E55"/>
    <w:rsid w:val="00433173"/>
    <w:rsid w:val="004342AF"/>
    <w:rsid w:val="0043488B"/>
    <w:rsid w:val="00434ABD"/>
    <w:rsid w:val="00435438"/>
    <w:rsid w:val="00436143"/>
    <w:rsid w:val="0043680C"/>
    <w:rsid w:val="00436D4C"/>
    <w:rsid w:val="00436FEF"/>
    <w:rsid w:val="004372D8"/>
    <w:rsid w:val="00437312"/>
    <w:rsid w:val="004377C3"/>
    <w:rsid w:val="0044197E"/>
    <w:rsid w:val="0044238D"/>
    <w:rsid w:val="004423FD"/>
    <w:rsid w:val="0044278A"/>
    <w:rsid w:val="004454CE"/>
    <w:rsid w:val="00446E0B"/>
    <w:rsid w:val="00447362"/>
    <w:rsid w:val="00447922"/>
    <w:rsid w:val="004506C3"/>
    <w:rsid w:val="004511E3"/>
    <w:rsid w:val="00451EB9"/>
    <w:rsid w:val="0045223D"/>
    <w:rsid w:val="004524A4"/>
    <w:rsid w:val="0045257D"/>
    <w:rsid w:val="00452AF5"/>
    <w:rsid w:val="004537FD"/>
    <w:rsid w:val="00453E2D"/>
    <w:rsid w:val="00453E82"/>
    <w:rsid w:val="00453FBB"/>
    <w:rsid w:val="00454008"/>
    <w:rsid w:val="004542B6"/>
    <w:rsid w:val="00454C46"/>
    <w:rsid w:val="0045522D"/>
    <w:rsid w:val="004555A1"/>
    <w:rsid w:val="00455BF9"/>
    <w:rsid w:val="00457388"/>
    <w:rsid w:val="00457EBE"/>
    <w:rsid w:val="0046030B"/>
    <w:rsid w:val="004604DB"/>
    <w:rsid w:val="00460BAB"/>
    <w:rsid w:val="00461D21"/>
    <w:rsid w:val="0046206A"/>
    <w:rsid w:val="00463326"/>
    <w:rsid w:val="00465295"/>
    <w:rsid w:val="004662B1"/>
    <w:rsid w:val="0046656F"/>
    <w:rsid w:val="00466CD6"/>
    <w:rsid w:val="0046784C"/>
    <w:rsid w:val="00470953"/>
    <w:rsid w:val="0047106D"/>
    <w:rsid w:val="00471840"/>
    <w:rsid w:val="0047196F"/>
    <w:rsid w:val="00473C17"/>
    <w:rsid w:val="00473D27"/>
    <w:rsid w:val="004758FD"/>
    <w:rsid w:val="004759C1"/>
    <w:rsid w:val="004764E9"/>
    <w:rsid w:val="004777FD"/>
    <w:rsid w:val="00480B6E"/>
    <w:rsid w:val="004815C5"/>
    <w:rsid w:val="00481E4D"/>
    <w:rsid w:val="0048214A"/>
    <w:rsid w:val="004831A2"/>
    <w:rsid w:val="004831C6"/>
    <w:rsid w:val="00483F18"/>
    <w:rsid w:val="00484A76"/>
    <w:rsid w:val="00485346"/>
    <w:rsid w:val="00485AE9"/>
    <w:rsid w:val="004866E5"/>
    <w:rsid w:val="00486AC0"/>
    <w:rsid w:val="0048753E"/>
    <w:rsid w:val="004924A9"/>
    <w:rsid w:val="0049300C"/>
    <w:rsid w:val="004930B6"/>
    <w:rsid w:val="004934A3"/>
    <w:rsid w:val="00493A25"/>
    <w:rsid w:val="00493B3C"/>
    <w:rsid w:val="00493F6F"/>
    <w:rsid w:val="00495150"/>
    <w:rsid w:val="00495860"/>
    <w:rsid w:val="00496128"/>
    <w:rsid w:val="0049653C"/>
    <w:rsid w:val="00497597"/>
    <w:rsid w:val="00497EE8"/>
    <w:rsid w:val="004A12F4"/>
    <w:rsid w:val="004A219D"/>
    <w:rsid w:val="004A2215"/>
    <w:rsid w:val="004A3DF8"/>
    <w:rsid w:val="004A3E87"/>
    <w:rsid w:val="004A4244"/>
    <w:rsid w:val="004A4E96"/>
    <w:rsid w:val="004A4F7E"/>
    <w:rsid w:val="004A5202"/>
    <w:rsid w:val="004A58DD"/>
    <w:rsid w:val="004A6F5C"/>
    <w:rsid w:val="004B05A9"/>
    <w:rsid w:val="004B0831"/>
    <w:rsid w:val="004B0E5E"/>
    <w:rsid w:val="004B1496"/>
    <w:rsid w:val="004B1EEF"/>
    <w:rsid w:val="004B20F4"/>
    <w:rsid w:val="004B2691"/>
    <w:rsid w:val="004B3A3F"/>
    <w:rsid w:val="004B43EF"/>
    <w:rsid w:val="004B4452"/>
    <w:rsid w:val="004B4AD3"/>
    <w:rsid w:val="004B4F89"/>
    <w:rsid w:val="004B5550"/>
    <w:rsid w:val="004B5E93"/>
    <w:rsid w:val="004B6B0F"/>
    <w:rsid w:val="004B714B"/>
    <w:rsid w:val="004B7894"/>
    <w:rsid w:val="004B7A5A"/>
    <w:rsid w:val="004C02A5"/>
    <w:rsid w:val="004C1B00"/>
    <w:rsid w:val="004C2D39"/>
    <w:rsid w:val="004C2D90"/>
    <w:rsid w:val="004C2DA4"/>
    <w:rsid w:val="004C3CC8"/>
    <w:rsid w:val="004C4855"/>
    <w:rsid w:val="004C5B86"/>
    <w:rsid w:val="004C7F45"/>
    <w:rsid w:val="004D0324"/>
    <w:rsid w:val="004D072A"/>
    <w:rsid w:val="004D1DC1"/>
    <w:rsid w:val="004D1E20"/>
    <w:rsid w:val="004D21BE"/>
    <w:rsid w:val="004D21F8"/>
    <w:rsid w:val="004D29B3"/>
    <w:rsid w:val="004D2B75"/>
    <w:rsid w:val="004D2FFF"/>
    <w:rsid w:val="004D4E01"/>
    <w:rsid w:val="004D5E74"/>
    <w:rsid w:val="004D6A31"/>
    <w:rsid w:val="004E0A19"/>
    <w:rsid w:val="004E0F14"/>
    <w:rsid w:val="004E1812"/>
    <w:rsid w:val="004E1DB3"/>
    <w:rsid w:val="004E2A89"/>
    <w:rsid w:val="004E2B3E"/>
    <w:rsid w:val="004E3BA5"/>
    <w:rsid w:val="004E414C"/>
    <w:rsid w:val="004E56C2"/>
    <w:rsid w:val="004E60BF"/>
    <w:rsid w:val="004E6B53"/>
    <w:rsid w:val="004F178B"/>
    <w:rsid w:val="004F1F8E"/>
    <w:rsid w:val="004F6933"/>
    <w:rsid w:val="004F6C41"/>
    <w:rsid w:val="004F7A92"/>
    <w:rsid w:val="005024E6"/>
    <w:rsid w:val="00502580"/>
    <w:rsid w:val="0050403C"/>
    <w:rsid w:val="005046FE"/>
    <w:rsid w:val="00504971"/>
    <w:rsid w:val="005064EE"/>
    <w:rsid w:val="00506799"/>
    <w:rsid w:val="00507A36"/>
    <w:rsid w:val="00510110"/>
    <w:rsid w:val="005104C7"/>
    <w:rsid w:val="00510E8A"/>
    <w:rsid w:val="00510ED9"/>
    <w:rsid w:val="0051129E"/>
    <w:rsid w:val="0051166D"/>
    <w:rsid w:val="0051399E"/>
    <w:rsid w:val="005150B9"/>
    <w:rsid w:val="00515BAF"/>
    <w:rsid w:val="00516326"/>
    <w:rsid w:val="00517531"/>
    <w:rsid w:val="00517791"/>
    <w:rsid w:val="0051780F"/>
    <w:rsid w:val="00517C5D"/>
    <w:rsid w:val="00520C7B"/>
    <w:rsid w:val="00520F0A"/>
    <w:rsid w:val="005212DE"/>
    <w:rsid w:val="00521DB7"/>
    <w:rsid w:val="00523DCA"/>
    <w:rsid w:val="005240B6"/>
    <w:rsid w:val="005244AC"/>
    <w:rsid w:val="00525AF8"/>
    <w:rsid w:val="00526110"/>
    <w:rsid w:val="00527A64"/>
    <w:rsid w:val="00530135"/>
    <w:rsid w:val="005305AC"/>
    <w:rsid w:val="00530632"/>
    <w:rsid w:val="005309A7"/>
    <w:rsid w:val="005313FE"/>
    <w:rsid w:val="00531A2E"/>
    <w:rsid w:val="00531ACC"/>
    <w:rsid w:val="00531B45"/>
    <w:rsid w:val="00531E63"/>
    <w:rsid w:val="0053290A"/>
    <w:rsid w:val="00532C52"/>
    <w:rsid w:val="00533A5E"/>
    <w:rsid w:val="00534B15"/>
    <w:rsid w:val="00535070"/>
    <w:rsid w:val="00535455"/>
    <w:rsid w:val="0053593F"/>
    <w:rsid w:val="005361EA"/>
    <w:rsid w:val="005374CE"/>
    <w:rsid w:val="00537C55"/>
    <w:rsid w:val="00540321"/>
    <w:rsid w:val="005403C9"/>
    <w:rsid w:val="00540BBB"/>
    <w:rsid w:val="00540C35"/>
    <w:rsid w:val="0054111F"/>
    <w:rsid w:val="00541462"/>
    <w:rsid w:val="0054223F"/>
    <w:rsid w:val="005427F3"/>
    <w:rsid w:val="00542A52"/>
    <w:rsid w:val="00544901"/>
    <w:rsid w:val="00545178"/>
    <w:rsid w:val="005472C6"/>
    <w:rsid w:val="0054798E"/>
    <w:rsid w:val="00547B36"/>
    <w:rsid w:val="00547C1A"/>
    <w:rsid w:val="00547C78"/>
    <w:rsid w:val="00550AA1"/>
    <w:rsid w:val="00554291"/>
    <w:rsid w:val="005548DB"/>
    <w:rsid w:val="00554FD2"/>
    <w:rsid w:val="005559F0"/>
    <w:rsid w:val="00555DF7"/>
    <w:rsid w:val="0055616E"/>
    <w:rsid w:val="00556782"/>
    <w:rsid w:val="005604FC"/>
    <w:rsid w:val="0056269E"/>
    <w:rsid w:val="00563780"/>
    <w:rsid w:val="00563A95"/>
    <w:rsid w:val="00564074"/>
    <w:rsid w:val="00564EF7"/>
    <w:rsid w:val="005665B6"/>
    <w:rsid w:val="005676A6"/>
    <w:rsid w:val="00570A4C"/>
    <w:rsid w:val="00573DFD"/>
    <w:rsid w:val="0057486E"/>
    <w:rsid w:val="005756C0"/>
    <w:rsid w:val="0057676D"/>
    <w:rsid w:val="00577E55"/>
    <w:rsid w:val="00580180"/>
    <w:rsid w:val="0058072D"/>
    <w:rsid w:val="00580AAB"/>
    <w:rsid w:val="00580ABF"/>
    <w:rsid w:val="0058180D"/>
    <w:rsid w:val="00581FB6"/>
    <w:rsid w:val="00583C46"/>
    <w:rsid w:val="00583FF5"/>
    <w:rsid w:val="00584620"/>
    <w:rsid w:val="00584797"/>
    <w:rsid w:val="00584C22"/>
    <w:rsid w:val="00584EF0"/>
    <w:rsid w:val="0058663F"/>
    <w:rsid w:val="0059031E"/>
    <w:rsid w:val="00590E25"/>
    <w:rsid w:val="00591BF0"/>
    <w:rsid w:val="00592142"/>
    <w:rsid w:val="005929C4"/>
    <w:rsid w:val="00593478"/>
    <w:rsid w:val="00593562"/>
    <w:rsid w:val="0059565C"/>
    <w:rsid w:val="00596770"/>
    <w:rsid w:val="00596F4D"/>
    <w:rsid w:val="0059706F"/>
    <w:rsid w:val="005A1375"/>
    <w:rsid w:val="005A1396"/>
    <w:rsid w:val="005A2195"/>
    <w:rsid w:val="005A34D3"/>
    <w:rsid w:val="005A3596"/>
    <w:rsid w:val="005A3A5B"/>
    <w:rsid w:val="005A3ED3"/>
    <w:rsid w:val="005A4362"/>
    <w:rsid w:val="005A5201"/>
    <w:rsid w:val="005A5262"/>
    <w:rsid w:val="005A526D"/>
    <w:rsid w:val="005A52DB"/>
    <w:rsid w:val="005A62CA"/>
    <w:rsid w:val="005A6EDB"/>
    <w:rsid w:val="005A73CB"/>
    <w:rsid w:val="005A79DB"/>
    <w:rsid w:val="005A79E3"/>
    <w:rsid w:val="005A7E57"/>
    <w:rsid w:val="005B0C85"/>
    <w:rsid w:val="005B10CF"/>
    <w:rsid w:val="005B124A"/>
    <w:rsid w:val="005B1FF7"/>
    <w:rsid w:val="005B2B8D"/>
    <w:rsid w:val="005B2DD3"/>
    <w:rsid w:val="005B3358"/>
    <w:rsid w:val="005B3CE2"/>
    <w:rsid w:val="005B4988"/>
    <w:rsid w:val="005B65B5"/>
    <w:rsid w:val="005B67FB"/>
    <w:rsid w:val="005B6BCA"/>
    <w:rsid w:val="005B7BA7"/>
    <w:rsid w:val="005C0046"/>
    <w:rsid w:val="005C1C58"/>
    <w:rsid w:val="005C2871"/>
    <w:rsid w:val="005C2ED5"/>
    <w:rsid w:val="005C3408"/>
    <w:rsid w:val="005C3727"/>
    <w:rsid w:val="005C48D5"/>
    <w:rsid w:val="005C58BA"/>
    <w:rsid w:val="005C596E"/>
    <w:rsid w:val="005C5C9E"/>
    <w:rsid w:val="005C6D2B"/>
    <w:rsid w:val="005C6D94"/>
    <w:rsid w:val="005C6DE5"/>
    <w:rsid w:val="005C7BA3"/>
    <w:rsid w:val="005D0A29"/>
    <w:rsid w:val="005D0C05"/>
    <w:rsid w:val="005D0E6A"/>
    <w:rsid w:val="005D1295"/>
    <w:rsid w:val="005D14FF"/>
    <w:rsid w:val="005D19E0"/>
    <w:rsid w:val="005D1CD7"/>
    <w:rsid w:val="005D2EAF"/>
    <w:rsid w:val="005D3566"/>
    <w:rsid w:val="005D381F"/>
    <w:rsid w:val="005D420E"/>
    <w:rsid w:val="005D462F"/>
    <w:rsid w:val="005D480A"/>
    <w:rsid w:val="005D4C33"/>
    <w:rsid w:val="005D5560"/>
    <w:rsid w:val="005D5693"/>
    <w:rsid w:val="005D6622"/>
    <w:rsid w:val="005D6932"/>
    <w:rsid w:val="005E04CE"/>
    <w:rsid w:val="005E052B"/>
    <w:rsid w:val="005E0BA6"/>
    <w:rsid w:val="005E139E"/>
    <w:rsid w:val="005E16BA"/>
    <w:rsid w:val="005E1807"/>
    <w:rsid w:val="005E33F9"/>
    <w:rsid w:val="005E40DD"/>
    <w:rsid w:val="005E5422"/>
    <w:rsid w:val="005E5B72"/>
    <w:rsid w:val="005E623A"/>
    <w:rsid w:val="005E6922"/>
    <w:rsid w:val="005E6945"/>
    <w:rsid w:val="005E6AF9"/>
    <w:rsid w:val="005F0C4B"/>
    <w:rsid w:val="005F0DE5"/>
    <w:rsid w:val="005F2F33"/>
    <w:rsid w:val="005F2F83"/>
    <w:rsid w:val="005F2FCA"/>
    <w:rsid w:val="005F32DD"/>
    <w:rsid w:val="005F33BA"/>
    <w:rsid w:val="005F3AB3"/>
    <w:rsid w:val="005F3E35"/>
    <w:rsid w:val="005F4C17"/>
    <w:rsid w:val="005F5811"/>
    <w:rsid w:val="005F6A52"/>
    <w:rsid w:val="005F6C25"/>
    <w:rsid w:val="005F7B11"/>
    <w:rsid w:val="00600907"/>
    <w:rsid w:val="00600EAB"/>
    <w:rsid w:val="00600FFE"/>
    <w:rsid w:val="00601780"/>
    <w:rsid w:val="00601A86"/>
    <w:rsid w:val="00602121"/>
    <w:rsid w:val="00602574"/>
    <w:rsid w:val="00602860"/>
    <w:rsid w:val="00602A90"/>
    <w:rsid w:val="0060561B"/>
    <w:rsid w:val="0060572B"/>
    <w:rsid w:val="0060692A"/>
    <w:rsid w:val="006075FC"/>
    <w:rsid w:val="006077D6"/>
    <w:rsid w:val="00607AE6"/>
    <w:rsid w:val="006104D8"/>
    <w:rsid w:val="00611012"/>
    <w:rsid w:val="00611F16"/>
    <w:rsid w:val="00613313"/>
    <w:rsid w:val="00613932"/>
    <w:rsid w:val="00613C2C"/>
    <w:rsid w:val="00613F48"/>
    <w:rsid w:val="00613F96"/>
    <w:rsid w:val="00614907"/>
    <w:rsid w:val="00614E0C"/>
    <w:rsid w:val="006156E0"/>
    <w:rsid w:val="00616393"/>
    <w:rsid w:val="00617873"/>
    <w:rsid w:val="00617EC2"/>
    <w:rsid w:val="0062026C"/>
    <w:rsid w:val="0062051C"/>
    <w:rsid w:val="00621AF7"/>
    <w:rsid w:val="00624223"/>
    <w:rsid w:val="00625916"/>
    <w:rsid w:val="00626BD6"/>
    <w:rsid w:val="0062706B"/>
    <w:rsid w:val="006311C2"/>
    <w:rsid w:val="00631F31"/>
    <w:rsid w:val="006327C0"/>
    <w:rsid w:val="0063297C"/>
    <w:rsid w:val="00632A6E"/>
    <w:rsid w:val="00632B1B"/>
    <w:rsid w:val="0063333A"/>
    <w:rsid w:val="006334DB"/>
    <w:rsid w:val="00633DCE"/>
    <w:rsid w:val="00633F7C"/>
    <w:rsid w:val="00634214"/>
    <w:rsid w:val="0063463E"/>
    <w:rsid w:val="0063519F"/>
    <w:rsid w:val="00635776"/>
    <w:rsid w:val="006359D8"/>
    <w:rsid w:val="00636696"/>
    <w:rsid w:val="0063676D"/>
    <w:rsid w:val="00636AD3"/>
    <w:rsid w:val="00636BDF"/>
    <w:rsid w:val="00637D10"/>
    <w:rsid w:val="00640168"/>
    <w:rsid w:val="006403C8"/>
    <w:rsid w:val="0064073C"/>
    <w:rsid w:val="00640D86"/>
    <w:rsid w:val="00641701"/>
    <w:rsid w:val="00641A96"/>
    <w:rsid w:val="00641E62"/>
    <w:rsid w:val="00642938"/>
    <w:rsid w:val="00642E38"/>
    <w:rsid w:val="00643040"/>
    <w:rsid w:val="0064450A"/>
    <w:rsid w:val="00646361"/>
    <w:rsid w:val="006463ED"/>
    <w:rsid w:val="00651C02"/>
    <w:rsid w:val="0065217A"/>
    <w:rsid w:val="006529A8"/>
    <w:rsid w:val="00652CCE"/>
    <w:rsid w:val="00653047"/>
    <w:rsid w:val="0065376D"/>
    <w:rsid w:val="00655070"/>
    <w:rsid w:val="006556AB"/>
    <w:rsid w:val="00655EC9"/>
    <w:rsid w:val="00656D7C"/>
    <w:rsid w:val="00656E01"/>
    <w:rsid w:val="00660400"/>
    <w:rsid w:val="00660AAD"/>
    <w:rsid w:val="00661955"/>
    <w:rsid w:val="0066319A"/>
    <w:rsid w:val="00663C5E"/>
    <w:rsid w:val="00664B13"/>
    <w:rsid w:val="00665BD2"/>
    <w:rsid w:val="006662D4"/>
    <w:rsid w:val="006667E2"/>
    <w:rsid w:val="00667096"/>
    <w:rsid w:val="006673D2"/>
    <w:rsid w:val="00667452"/>
    <w:rsid w:val="00667BFA"/>
    <w:rsid w:val="00667C6A"/>
    <w:rsid w:val="00671013"/>
    <w:rsid w:val="00671106"/>
    <w:rsid w:val="00675C95"/>
    <w:rsid w:val="006773E2"/>
    <w:rsid w:val="006804EF"/>
    <w:rsid w:val="0068101F"/>
    <w:rsid w:val="00681270"/>
    <w:rsid w:val="00681E18"/>
    <w:rsid w:val="00681F6F"/>
    <w:rsid w:val="00682E97"/>
    <w:rsid w:val="00683163"/>
    <w:rsid w:val="006831C3"/>
    <w:rsid w:val="0068453F"/>
    <w:rsid w:val="0068481F"/>
    <w:rsid w:val="00685426"/>
    <w:rsid w:val="0068588D"/>
    <w:rsid w:val="006873D4"/>
    <w:rsid w:val="00690FD7"/>
    <w:rsid w:val="006933D2"/>
    <w:rsid w:val="00693DF5"/>
    <w:rsid w:val="00694DEC"/>
    <w:rsid w:val="00695484"/>
    <w:rsid w:val="00696CB6"/>
    <w:rsid w:val="00696CE1"/>
    <w:rsid w:val="0069779F"/>
    <w:rsid w:val="00697A39"/>
    <w:rsid w:val="00697FCC"/>
    <w:rsid w:val="006A09D0"/>
    <w:rsid w:val="006A1B17"/>
    <w:rsid w:val="006A268B"/>
    <w:rsid w:val="006A302E"/>
    <w:rsid w:val="006A3677"/>
    <w:rsid w:val="006A4F87"/>
    <w:rsid w:val="006A5536"/>
    <w:rsid w:val="006A58C0"/>
    <w:rsid w:val="006A62A5"/>
    <w:rsid w:val="006A64D5"/>
    <w:rsid w:val="006A6A7B"/>
    <w:rsid w:val="006A750A"/>
    <w:rsid w:val="006A755B"/>
    <w:rsid w:val="006A782D"/>
    <w:rsid w:val="006B0317"/>
    <w:rsid w:val="006B0350"/>
    <w:rsid w:val="006B0401"/>
    <w:rsid w:val="006B0616"/>
    <w:rsid w:val="006B0680"/>
    <w:rsid w:val="006B0AD1"/>
    <w:rsid w:val="006B117E"/>
    <w:rsid w:val="006B11F7"/>
    <w:rsid w:val="006B1EDC"/>
    <w:rsid w:val="006B2244"/>
    <w:rsid w:val="006B32DB"/>
    <w:rsid w:val="006B358E"/>
    <w:rsid w:val="006B37E2"/>
    <w:rsid w:val="006B37EA"/>
    <w:rsid w:val="006B3D99"/>
    <w:rsid w:val="006B3FB4"/>
    <w:rsid w:val="006B4325"/>
    <w:rsid w:val="006B439C"/>
    <w:rsid w:val="006B4B4E"/>
    <w:rsid w:val="006B6804"/>
    <w:rsid w:val="006B70D4"/>
    <w:rsid w:val="006B75B0"/>
    <w:rsid w:val="006B76B4"/>
    <w:rsid w:val="006B7ABC"/>
    <w:rsid w:val="006B7B97"/>
    <w:rsid w:val="006B7FAE"/>
    <w:rsid w:val="006C0FF8"/>
    <w:rsid w:val="006C241B"/>
    <w:rsid w:val="006C2AB2"/>
    <w:rsid w:val="006C30C8"/>
    <w:rsid w:val="006C36B5"/>
    <w:rsid w:val="006C3EB9"/>
    <w:rsid w:val="006C4E0E"/>
    <w:rsid w:val="006C55C9"/>
    <w:rsid w:val="006C6F57"/>
    <w:rsid w:val="006D05D8"/>
    <w:rsid w:val="006D0970"/>
    <w:rsid w:val="006D0CB8"/>
    <w:rsid w:val="006D0E3C"/>
    <w:rsid w:val="006D0EC2"/>
    <w:rsid w:val="006D1A88"/>
    <w:rsid w:val="006D1F6F"/>
    <w:rsid w:val="006D29B2"/>
    <w:rsid w:val="006D379F"/>
    <w:rsid w:val="006D411B"/>
    <w:rsid w:val="006D5ED4"/>
    <w:rsid w:val="006D6448"/>
    <w:rsid w:val="006D65AC"/>
    <w:rsid w:val="006D6970"/>
    <w:rsid w:val="006D774C"/>
    <w:rsid w:val="006E00EB"/>
    <w:rsid w:val="006E017A"/>
    <w:rsid w:val="006E0AAB"/>
    <w:rsid w:val="006E0FFC"/>
    <w:rsid w:val="006E1A01"/>
    <w:rsid w:val="006E1BFD"/>
    <w:rsid w:val="006E1D06"/>
    <w:rsid w:val="006E1DB3"/>
    <w:rsid w:val="006E38A2"/>
    <w:rsid w:val="006E3B28"/>
    <w:rsid w:val="006E3D66"/>
    <w:rsid w:val="006E583A"/>
    <w:rsid w:val="006E5BB9"/>
    <w:rsid w:val="006E7479"/>
    <w:rsid w:val="006E75E4"/>
    <w:rsid w:val="006F073C"/>
    <w:rsid w:val="006F0BEC"/>
    <w:rsid w:val="006F138C"/>
    <w:rsid w:val="006F17B0"/>
    <w:rsid w:val="006F1C5B"/>
    <w:rsid w:val="006F283F"/>
    <w:rsid w:val="006F3132"/>
    <w:rsid w:val="006F3DDD"/>
    <w:rsid w:val="006F5261"/>
    <w:rsid w:val="006F5851"/>
    <w:rsid w:val="006F6209"/>
    <w:rsid w:val="006F72C7"/>
    <w:rsid w:val="006F75CE"/>
    <w:rsid w:val="007002E8"/>
    <w:rsid w:val="00700922"/>
    <w:rsid w:val="00700ECF"/>
    <w:rsid w:val="0070122C"/>
    <w:rsid w:val="00701642"/>
    <w:rsid w:val="00701DA3"/>
    <w:rsid w:val="00702936"/>
    <w:rsid w:val="0070384D"/>
    <w:rsid w:val="007043E9"/>
    <w:rsid w:val="007055CD"/>
    <w:rsid w:val="0070563A"/>
    <w:rsid w:val="00705D28"/>
    <w:rsid w:val="00707027"/>
    <w:rsid w:val="00707C9C"/>
    <w:rsid w:val="007123AB"/>
    <w:rsid w:val="00712583"/>
    <w:rsid w:val="00713A31"/>
    <w:rsid w:val="00713D9C"/>
    <w:rsid w:val="00714B4F"/>
    <w:rsid w:val="00714C7E"/>
    <w:rsid w:val="007150D6"/>
    <w:rsid w:val="00715564"/>
    <w:rsid w:val="007157FC"/>
    <w:rsid w:val="00716016"/>
    <w:rsid w:val="0071732F"/>
    <w:rsid w:val="00717F27"/>
    <w:rsid w:val="00720329"/>
    <w:rsid w:val="0072098C"/>
    <w:rsid w:val="00720B32"/>
    <w:rsid w:val="00720D05"/>
    <w:rsid w:val="00721281"/>
    <w:rsid w:val="00721F3E"/>
    <w:rsid w:val="007237AB"/>
    <w:rsid w:val="00723852"/>
    <w:rsid w:val="00724B48"/>
    <w:rsid w:val="00725411"/>
    <w:rsid w:val="00726391"/>
    <w:rsid w:val="007263F5"/>
    <w:rsid w:val="0072640B"/>
    <w:rsid w:val="00726E7D"/>
    <w:rsid w:val="00726EC3"/>
    <w:rsid w:val="007270AE"/>
    <w:rsid w:val="007275DE"/>
    <w:rsid w:val="00727F22"/>
    <w:rsid w:val="00727FFC"/>
    <w:rsid w:val="0073148D"/>
    <w:rsid w:val="00731514"/>
    <w:rsid w:val="00731B45"/>
    <w:rsid w:val="00731F42"/>
    <w:rsid w:val="007330A2"/>
    <w:rsid w:val="00734044"/>
    <w:rsid w:val="00734376"/>
    <w:rsid w:val="00735271"/>
    <w:rsid w:val="007353D1"/>
    <w:rsid w:val="0073692C"/>
    <w:rsid w:val="00737310"/>
    <w:rsid w:val="00737346"/>
    <w:rsid w:val="007375B7"/>
    <w:rsid w:val="00737C6D"/>
    <w:rsid w:val="00740FA8"/>
    <w:rsid w:val="00741682"/>
    <w:rsid w:val="00741DEF"/>
    <w:rsid w:val="00743952"/>
    <w:rsid w:val="00743D46"/>
    <w:rsid w:val="00745626"/>
    <w:rsid w:val="00746D0C"/>
    <w:rsid w:val="007474BC"/>
    <w:rsid w:val="00750551"/>
    <w:rsid w:val="00750BF8"/>
    <w:rsid w:val="00750C26"/>
    <w:rsid w:val="00751B69"/>
    <w:rsid w:val="00752136"/>
    <w:rsid w:val="0075214A"/>
    <w:rsid w:val="0075238A"/>
    <w:rsid w:val="007533E9"/>
    <w:rsid w:val="007533F0"/>
    <w:rsid w:val="00753EA5"/>
    <w:rsid w:val="00754F6A"/>
    <w:rsid w:val="00755D33"/>
    <w:rsid w:val="007562F1"/>
    <w:rsid w:val="00756A66"/>
    <w:rsid w:val="007578FD"/>
    <w:rsid w:val="007602A4"/>
    <w:rsid w:val="007605AD"/>
    <w:rsid w:val="00760F9E"/>
    <w:rsid w:val="00761044"/>
    <w:rsid w:val="00762EF3"/>
    <w:rsid w:val="007631D7"/>
    <w:rsid w:val="00763B71"/>
    <w:rsid w:val="00764035"/>
    <w:rsid w:val="0076502E"/>
    <w:rsid w:val="007658FE"/>
    <w:rsid w:val="00767F16"/>
    <w:rsid w:val="00770198"/>
    <w:rsid w:val="00770A8A"/>
    <w:rsid w:val="00773E73"/>
    <w:rsid w:val="00774058"/>
    <w:rsid w:val="00774559"/>
    <w:rsid w:val="0077641C"/>
    <w:rsid w:val="007766F0"/>
    <w:rsid w:val="0077754B"/>
    <w:rsid w:val="00777FEF"/>
    <w:rsid w:val="00783048"/>
    <w:rsid w:val="00783302"/>
    <w:rsid w:val="00783811"/>
    <w:rsid w:val="0078413A"/>
    <w:rsid w:val="00784204"/>
    <w:rsid w:val="00784778"/>
    <w:rsid w:val="0078565C"/>
    <w:rsid w:val="007859AB"/>
    <w:rsid w:val="007866DA"/>
    <w:rsid w:val="00786B93"/>
    <w:rsid w:val="00787E9C"/>
    <w:rsid w:val="007900D3"/>
    <w:rsid w:val="00790358"/>
    <w:rsid w:val="00792ADB"/>
    <w:rsid w:val="00792F8D"/>
    <w:rsid w:val="00793722"/>
    <w:rsid w:val="00793C1F"/>
    <w:rsid w:val="007951D7"/>
    <w:rsid w:val="00795CF6"/>
    <w:rsid w:val="00795D82"/>
    <w:rsid w:val="00796AC6"/>
    <w:rsid w:val="00797AC9"/>
    <w:rsid w:val="007A02B9"/>
    <w:rsid w:val="007A2FD0"/>
    <w:rsid w:val="007A44AB"/>
    <w:rsid w:val="007A4C62"/>
    <w:rsid w:val="007A56EF"/>
    <w:rsid w:val="007A6CEF"/>
    <w:rsid w:val="007A7CC2"/>
    <w:rsid w:val="007B10FE"/>
    <w:rsid w:val="007B1188"/>
    <w:rsid w:val="007B1502"/>
    <w:rsid w:val="007B1F4D"/>
    <w:rsid w:val="007B2F10"/>
    <w:rsid w:val="007B393E"/>
    <w:rsid w:val="007B3B8F"/>
    <w:rsid w:val="007B6B7A"/>
    <w:rsid w:val="007B79F7"/>
    <w:rsid w:val="007C4152"/>
    <w:rsid w:val="007C4CAC"/>
    <w:rsid w:val="007C4F23"/>
    <w:rsid w:val="007C5205"/>
    <w:rsid w:val="007C5A59"/>
    <w:rsid w:val="007C6043"/>
    <w:rsid w:val="007C61DB"/>
    <w:rsid w:val="007C6276"/>
    <w:rsid w:val="007C62EF"/>
    <w:rsid w:val="007C7186"/>
    <w:rsid w:val="007D03A3"/>
    <w:rsid w:val="007D1979"/>
    <w:rsid w:val="007D1CC9"/>
    <w:rsid w:val="007D1EBE"/>
    <w:rsid w:val="007D2387"/>
    <w:rsid w:val="007D2695"/>
    <w:rsid w:val="007D2878"/>
    <w:rsid w:val="007D45D9"/>
    <w:rsid w:val="007D5B7B"/>
    <w:rsid w:val="007D7646"/>
    <w:rsid w:val="007E02F2"/>
    <w:rsid w:val="007E0F1C"/>
    <w:rsid w:val="007E166A"/>
    <w:rsid w:val="007E2DC0"/>
    <w:rsid w:val="007E304B"/>
    <w:rsid w:val="007E3163"/>
    <w:rsid w:val="007E319D"/>
    <w:rsid w:val="007E34E7"/>
    <w:rsid w:val="007E3647"/>
    <w:rsid w:val="007E40F3"/>
    <w:rsid w:val="007E4F57"/>
    <w:rsid w:val="007E61D8"/>
    <w:rsid w:val="007E7030"/>
    <w:rsid w:val="007E7817"/>
    <w:rsid w:val="007F144F"/>
    <w:rsid w:val="007F1E10"/>
    <w:rsid w:val="007F1F44"/>
    <w:rsid w:val="007F211E"/>
    <w:rsid w:val="007F27A5"/>
    <w:rsid w:val="007F3347"/>
    <w:rsid w:val="007F3760"/>
    <w:rsid w:val="007F3A71"/>
    <w:rsid w:val="007F43EC"/>
    <w:rsid w:val="007F4A2D"/>
    <w:rsid w:val="007F4EBB"/>
    <w:rsid w:val="007F5792"/>
    <w:rsid w:val="007F5D65"/>
    <w:rsid w:val="007F638D"/>
    <w:rsid w:val="007F6C84"/>
    <w:rsid w:val="008002AD"/>
    <w:rsid w:val="00800711"/>
    <w:rsid w:val="00802704"/>
    <w:rsid w:val="0080375E"/>
    <w:rsid w:val="00803F1D"/>
    <w:rsid w:val="00804226"/>
    <w:rsid w:val="008047CA"/>
    <w:rsid w:val="0080512A"/>
    <w:rsid w:val="008065C2"/>
    <w:rsid w:val="0080673E"/>
    <w:rsid w:val="008073E7"/>
    <w:rsid w:val="008075CF"/>
    <w:rsid w:val="008100DC"/>
    <w:rsid w:val="00810EE9"/>
    <w:rsid w:val="00812350"/>
    <w:rsid w:val="00815198"/>
    <w:rsid w:val="008157EF"/>
    <w:rsid w:val="00816442"/>
    <w:rsid w:val="00817D15"/>
    <w:rsid w:val="0082024F"/>
    <w:rsid w:val="00820306"/>
    <w:rsid w:val="00820483"/>
    <w:rsid w:val="008222B9"/>
    <w:rsid w:val="00823AC1"/>
    <w:rsid w:val="00824618"/>
    <w:rsid w:val="00824789"/>
    <w:rsid w:val="00824EFA"/>
    <w:rsid w:val="008256B7"/>
    <w:rsid w:val="008258C1"/>
    <w:rsid w:val="00825FCC"/>
    <w:rsid w:val="0082705F"/>
    <w:rsid w:val="00827517"/>
    <w:rsid w:val="008279BF"/>
    <w:rsid w:val="008300DA"/>
    <w:rsid w:val="0083048F"/>
    <w:rsid w:val="00832B30"/>
    <w:rsid w:val="0083361A"/>
    <w:rsid w:val="0083474C"/>
    <w:rsid w:val="00835673"/>
    <w:rsid w:val="00837BB1"/>
    <w:rsid w:val="00840207"/>
    <w:rsid w:val="008404E7"/>
    <w:rsid w:val="00840539"/>
    <w:rsid w:val="0084054A"/>
    <w:rsid w:val="00840F50"/>
    <w:rsid w:val="00842534"/>
    <w:rsid w:val="00842C1C"/>
    <w:rsid w:val="00842F75"/>
    <w:rsid w:val="008433AC"/>
    <w:rsid w:val="00843D47"/>
    <w:rsid w:val="00844019"/>
    <w:rsid w:val="00844108"/>
    <w:rsid w:val="0084435E"/>
    <w:rsid w:val="00844D14"/>
    <w:rsid w:val="008477C3"/>
    <w:rsid w:val="00850479"/>
    <w:rsid w:val="008508B2"/>
    <w:rsid w:val="00850DE5"/>
    <w:rsid w:val="00850FAB"/>
    <w:rsid w:val="00851153"/>
    <w:rsid w:val="008521EC"/>
    <w:rsid w:val="008527EA"/>
    <w:rsid w:val="0085344E"/>
    <w:rsid w:val="008562C1"/>
    <w:rsid w:val="0085637E"/>
    <w:rsid w:val="008563DB"/>
    <w:rsid w:val="0085652A"/>
    <w:rsid w:val="00857FD9"/>
    <w:rsid w:val="008605CC"/>
    <w:rsid w:val="00860747"/>
    <w:rsid w:val="0086119C"/>
    <w:rsid w:val="008630AA"/>
    <w:rsid w:val="00863AE4"/>
    <w:rsid w:val="00863D75"/>
    <w:rsid w:val="00863DB3"/>
    <w:rsid w:val="008660D5"/>
    <w:rsid w:val="00866B45"/>
    <w:rsid w:val="00867450"/>
    <w:rsid w:val="00867AEB"/>
    <w:rsid w:val="00871062"/>
    <w:rsid w:val="00872574"/>
    <w:rsid w:val="008731DC"/>
    <w:rsid w:val="008756EC"/>
    <w:rsid w:val="0087571F"/>
    <w:rsid w:val="008758C5"/>
    <w:rsid w:val="00875A85"/>
    <w:rsid w:val="00875B45"/>
    <w:rsid w:val="008762CE"/>
    <w:rsid w:val="00876312"/>
    <w:rsid w:val="0087679B"/>
    <w:rsid w:val="00876848"/>
    <w:rsid w:val="00876F34"/>
    <w:rsid w:val="008813BF"/>
    <w:rsid w:val="008814B1"/>
    <w:rsid w:val="00881D5D"/>
    <w:rsid w:val="00881FC6"/>
    <w:rsid w:val="008822A4"/>
    <w:rsid w:val="008827D4"/>
    <w:rsid w:val="00882F41"/>
    <w:rsid w:val="008830DF"/>
    <w:rsid w:val="008838F8"/>
    <w:rsid w:val="00883CEE"/>
    <w:rsid w:val="00883D26"/>
    <w:rsid w:val="00884CDB"/>
    <w:rsid w:val="008850AC"/>
    <w:rsid w:val="008851A6"/>
    <w:rsid w:val="0088545C"/>
    <w:rsid w:val="0088648F"/>
    <w:rsid w:val="008869EF"/>
    <w:rsid w:val="00886E84"/>
    <w:rsid w:val="00887072"/>
    <w:rsid w:val="00887510"/>
    <w:rsid w:val="00887CE0"/>
    <w:rsid w:val="00890381"/>
    <w:rsid w:val="00890421"/>
    <w:rsid w:val="0089042F"/>
    <w:rsid w:val="008933BA"/>
    <w:rsid w:val="0089465C"/>
    <w:rsid w:val="0089477A"/>
    <w:rsid w:val="00894E4A"/>
    <w:rsid w:val="00895553"/>
    <w:rsid w:val="00896E9D"/>
    <w:rsid w:val="008A0A75"/>
    <w:rsid w:val="008A1274"/>
    <w:rsid w:val="008A158D"/>
    <w:rsid w:val="008A18F9"/>
    <w:rsid w:val="008A1D2E"/>
    <w:rsid w:val="008A1F15"/>
    <w:rsid w:val="008A22D8"/>
    <w:rsid w:val="008A45D9"/>
    <w:rsid w:val="008A4661"/>
    <w:rsid w:val="008A4725"/>
    <w:rsid w:val="008A4C84"/>
    <w:rsid w:val="008A64C3"/>
    <w:rsid w:val="008A713A"/>
    <w:rsid w:val="008A7FE8"/>
    <w:rsid w:val="008B029B"/>
    <w:rsid w:val="008B19A6"/>
    <w:rsid w:val="008B326C"/>
    <w:rsid w:val="008B3B77"/>
    <w:rsid w:val="008B3F32"/>
    <w:rsid w:val="008B4C7F"/>
    <w:rsid w:val="008B4FA6"/>
    <w:rsid w:val="008B65BC"/>
    <w:rsid w:val="008B7D22"/>
    <w:rsid w:val="008C0B74"/>
    <w:rsid w:val="008C14A6"/>
    <w:rsid w:val="008C2353"/>
    <w:rsid w:val="008C27A2"/>
    <w:rsid w:val="008C2B8B"/>
    <w:rsid w:val="008C312F"/>
    <w:rsid w:val="008C3BF2"/>
    <w:rsid w:val="008C415D"/>
    <w:rsid w:val="008C6AF7"/>
    <w:rsid w:val="008C7F7F"/>
    <w:rsid w:val="008D00FF"/>
    <w:rsid w:val="008D068F"/>
    <w:rsid w:val="008D0824"/>
    <w:rsid w:val="008D0FBD"/>
    <w:rsid w:val="008D2B1C"/>
    <w:rsid w:val="008D45ED"/>
    <w:rsid w:val="008D46B5"/>
    <w:rsid w:val="008D5371"/>
    <w:rsid w:val="008D5BF5"/>
    <w:rsid w:val="008D5D81"/>
    <w:rsid w:val="008D6BD3"/>
    <w:rsid w:val="008D7426"/>
    <w:rsid w:val="008E023D"/>
    <w:rsid w:val="008E0809"/>
    <w:rsid w:val="008E1BE8"/>
    <w:rsid w:val="008E3313"/>
    <w:rsid w:val="008E3D61"/>
    <w:rsid w:val="008E4714"/>
    <w:rsid w:val="008E58E2"/>
    <w:rsid w:val="008E5C61"/>
    <w:rsid w:val="008E5DD3"/>
    <w:rsid w:val="008E6C7F"/>
    <w:rsid w:val="008E6F30"/>
    <w:rsid w:val="008E7528"/>
    <w:rsid w:val="008E78EB"/>
    <w:rsid w:val="008F0864"/>
    <w:rsid w:val="008F1B83"/>
    <w:rsid w:val="008F1ED0"/>
    <w:rsid w:val="008F2542"/>
    <w:rsid w:val="008F31DF"/>
    <w:rsid w:val="008F3213"/>
    <w:rsid w:val="008F35E6"/>
    <w:rsid w:val="008F3882"/>
    <w:rsid w:val="008F440A"/>
    <w:rsid w:val="008F4B58"/>
    <w:rsid w:val="008F5780"/>
    <w:rsid w:val="008F5EBA"/>
    <w:rsid w:val="008F7482"/>
    <w:rsid w:val="008F7C84"/>
    <w:rsid w:val="009005C7"/>
    <w:rsid w:val="00900BAA"/>
    <w:rsid w:val="00902982"/>
    <w:rsid w:val="00903AB5"/>
    <w:rsid w:val="00904F83"/>
    <w:rsid w:val="009050AF"/>
    <w:rsid w:val="0090539D"/>
    <w:rsid w:val="009054D7"/>
    <w:rsid w:val="00905979"/>
    <w:rsid w:val="00907916"/>
    <w:rsid w:val="00907A14"/>
    <w:rsid w:val="00912154"/>
    <w:rsid w:val="0091230B"/>
    <w:rsid w:val="0091271D"/>
    <w:rsid w:val="0091276D"/>
    <w:rsid w:val="009129DB"/>
    <w:rsid w:val="00914765"/>
    <w:rsid w:val="00914E90"/>
    <w:rsid w:val="009161ED"/>
    <w:rsid w:val="009162F6"/>
    <w:rsid w:val="0091641B"/>
    <w:rsid w:val="00916653"/>
    <w:rsid w:val="00916EDB"/>
    <w:rsid w:val="00917FAA"/>
    <w:rsid w:val="009206A3"/>
    <w:rsid w:val="0092075D"/>
    <w:rsid w:val="00922E17"/>
    <w:rsid w:val="00923A1A"/>
    <w:rsid w:val="00923C4C"/>
    <w:rsid w:val="00923FE7"/>
    <w:rsid w:val="00924056"/>
    <w:rsid w:val="00924405"/>
    <w:rsid w:val="00925186"/>
    <w:rsid w:val="00925AF5"/>
    <w:rsid w:val="0092633F"/>
    <w:rsid w:val="009264DD"/>
    <w:rsid w:val="00926539"/>
    <w:rsid w:val="00926987"/>
    <w:rsid w:val="00926EE6"/>
    <w:rsid w:val="00927551"/>
    <w:rsid w:val="009277F2"/>
    <w:rsid w:val="00930052"/>
    <w:rsid w:val="00931EF7"/>
    <w:rsid w:val="0093204B"/>
    <w:rsid w:val="0093223F"/>
    <w:rsid w:val="00932C80"/>
    <w:rsid w:val="0093374C"/>
    <w:rsid w:val="0093379F"/>
    <w:rsid w:val="009339CF"/>
    <w:rsid w:val="00933C70"/>
    <w:rsid w:val="00934AAA"/>
    <w:rsid w:val="009368E2"/>
    <w:rsid w:val="00936B04"/>
    <w:rsid w:val="00937BA8"/>
    <w:rsid w:val="0094257E"/>
    <w:rsid w:val="009433D7"/>
    <w:rsid w:val="009437E5"/>
    <w:rsid w:val="009439D9"/>
    <w:rsid w:val="00943F08"/>
    <w:rsid w:val="009444D3"/>
    <w:rsid w:val="00945450"/>
    <w:rsid w:val="00945539"/>
    <w:rsid w:val="00945683"/>
    <w:rsid w:val="00945719"/>
    <w:rsid w:val="00945910"/>
    <w:rsid w:val="00947056"/>
    <w:rsid w:val="00947EB0"/>
    <w:rsid w:val="009500E4"/>
    <w:rsid w:val="00952C54"/>
    <w:rsid w:val="00952DC5"/>
    <w:rsid w:val="00953136"/>
    <w:rsid w:val="0095367F"/>
    <w:rsid w:val="0095409A"/>
    <w:rsid w:val="00954783"/>
    <w:rsid w:val="00955348"/>
    <w:rsid w:val="00955A54"/>
    <w:rsid w:val="00955AD2"/>
    <w:rsid w:val="00955C0A"/>
    <w:rsid w:val="0095616E"/>
    <w:rsid w:val="009574A9"/>
    <w:rsid w:val="0095763B"/>
    <w:rsid w:val="00957943"/>
    <w:rsid w:val="00961746"/>
    <w:rsid w:val="00961ADC"/>
    <w:rsid w:val="00961D1C"/>
    <w:rsid w:val="0096246D"/>
    <w:rsid w:val="0096249D"/>
    <w:rsid w:val="009624F3"/>
    <w:rsid w:val="009624FE"/>
    <w:rsid w:val="00962751"/>
    <w:rsid w:val="009627EB"/>
    <w:rsid w:val="0096364E"/>
    <w:rsid w:val="00963DE8"/>
    <w:rsid w:val="009646D7"/>
    <w:rsid w:val="00964B12"/>
    <w:rsid w:val="00966D50"/>
    <w:rsid w:val="009670F1"/>
    <w:rsid w:val="0097085E"/>
    <w:rsid w:val="0097091E"/>
    <w:rsid w:val="00971FA5"/>
    <w:rsid w:val="00973D16"/>
    <w:rsid w:val="00973D7B"/>
    <w:rsid w:val="00973DAC"/>
    <w:rsid w:val="0097482E"/>
    <w:rsid w:val="009748B9"/>
    <w:rsid w:val="00977145"/>
    <w:rsid w:val="00977614"/>
    <w:rsid w:val="009779B0"/>
    <w:rsid w:val="00977EFD"/>
    <w:rsid w:val="00980A54"/>
    <w:rsid w:val="0098159E"/>
    <w:rsid w:val="00981C74"/>
    <w:rsid w:val="00981E3D"/>
    <w:rsid w:val="00982AD3"/>
    <w:rsid w:val="00982D72"/>
    <w:rsid w:val="00983515"/>
    <w:rsid w:val="00983D6F"/>
    <w:rsid w:val="00983EF9"/>
    <w:rsid w:val="009847E9"/>
    <w:rsid w:val="009851FC"/>
    <w:rsid w:val="0098542F"/>
    <w:rsid w:val="009859E7"/>
    <w:rsid w:val="00985E13"/>
    <w:rsid w:val="00986916"/>
    <w:rsid w:val="00986983"/>
    <w:rsid w:val="009906E4"/>
    <w:rsid w:val="009907E4"/>
    <w:rsid w:val="00990A1C"/>
    <w:rsid w:val="00990BD8"/>
    <w:rsid w:val="00990E06"/>
    <w:rsid w:val="0099118D"/>
    <w:rsid w:val="009924E0"/>
    <w:rsid w:val="00992673"/>
    <w:rsid w:val="00992EC9"/>
    <w:rsid w:val="00993298"/>
    <w:rsid w:val="009939A8"/>
    <w:rsid w:val="00994765"/>
    <w:rsid w:val="00995666"/>
    <w:rsid w:val="00995E4B"/>
    <w:rsid w:val="00995F1A"/>
    <w:rsid w:val="00995F39"/>
    <w:rsid w:val="0099627F"/>
    <w:rsid w:val="00996EA3"/>
    <w:rsid w:val="009A05C3"/>
    <w:rsid w:val="009A0DB9"/>
    <w:rsid w:val="009A1567"/>
    <w:rsid w:val="009A1915"/>
    <w:rsid w:val="009A226F"/>
    <w:rsid w:val="009A2468"/>
    <w:rsid w:val="009A2F62"/>
    <w:rsid w:val="009A4C5B"/>
    <w:rsid w:val="009A5A7E"/>
    <w:rsid w:val="009A5B23"/>
    <w:rsid w:val="009A60DD"/>
    <w:rsid w:val="009A6340"/>
    <w:rsid w:val="009A67BC"/>
    <w:rsid w:val="009A6BB6"/>
    <w:rsid w:val="009A7194"/>
    <w:rsid w:val="009A7367"/>
    <w:rsid w:val="009A757C"/>
    <w:rsid w:val="009A7E12"/>
    <w:rsid w:val="009B0791"/>
    <w:rsid w:val="009B0F2D"/>
    <w:rsid w:val="009B16CC"/>
    <w:rsid w:val="009B2423"/>
    <w:rsid w:val="009B2762"/>
    <w:rsid w:val="009B363D"/>
    <w:rsid w:val="009B377D"/>
    <w:rsid w:val="009B3856"/>
    <w:rsid w:val="009B4791"/>
    <w:rsid w:val="009B481E"/>
    <w:rsid w:val="009B53B5"/>
    <w:rsid w:val="009B55B0"/>
    <w:rsid w:val="009B5FD1"/>
    <w:rsid w:val="009B69D6"/>
    <w:rsid w:val="009B71DF"/>
    <w:rsid w:val="009B7316"/>
    <w:rsid w:val="009B73A2"/>
    <w:rsid w:val="009B7AF6"/>
    <w:rsid w:val="009C0806"/>
    <w:rsid w:val="009C0809"/>
    <w:rsid w:val="009C0D69"/>
    <w:rsid w:val="009C11FB"/>
    <w:rsid w:val="009C1E84"/>
    <w:rsid w:val="009C1FDE"/>
    <w:rsid w:val="009C2EBC"/>
    <w:rsid w:val="009C3A5B"/>
    <w:rsid w:val="009C4434"/>
    <w:rsid w:val="009C4611"/>
    <w:rsid w:val="009C698F"/>
    <w:rsid w:val="009C6F17"/>
    <w:rsid w:val="009C79DF"/>
    <w:rsid w:val="009C7D16"/>
    <w:rsid w:val="009C7FF9"/>
    <w:rsid w:val="009D0FA1"/>
    <w:rsid w:val="009D1AD5"/>
    <w:rsid w:val="009D217E"/>
    <w:rsid w:val="009D4034"/>
    <w:rsid w:val="009D45FC"/>
    <w:rsid w:val="009D4BD9"/>
    <w:rsid w:val="009D4E04"/>
    <w:rsid w:val="009D547C"/>
    <w:rsid w:val="009D5570"/>
    <w:rsid w:val="009D5D03"/>
    <w:rsid w:val="009D5EBC"/>
    <w:rsid w:val="009D67F3"/>
    <w:rsid w:val="009D6F01"/>
    <w:rsid w:val="009D7CE3"/>
    <w:rsid w:val="009E027D"/>
    <w:rsid w:val="009E03B6"/>
    <w:rsid w:val="009E13E3"/>
    <w:rsid w:val="009E1753"/>
    <w:rsid w:val="009E2E2F"/>
    <w:rsid w:val="009E30EE"/>
    <w:rsid w:val="009E40AE"/>
    <w:rsid w:val="009E4989"/>
    <w:rsid w:val="009E7C40"/>
    <w:rsid w:val="009F114B"/>
    <w:rsid w:val="009F1620"/>
    <w:rsid w:val="009F1DF2"/>
    <w:rsid w:val="009F331D"/>
    <w:rsid w:val="009F3BCB"/>
    <w:rsid w:val="009F3E72"/>
    <w:rsid w:val="009F3FA9"/>
    <w:rsid w:val="009F4BE5"/>
    <w:rsid w:val="009F6F00"/>
    <w:rsid w:val="009F7556"/>
    <w:rsid w:val="009F762F"/>
    <w:rsid w:val="009F7DEC"/>
    <w:rsid w:val="00A02EC6"/>
    <w:rsid w:val="00A0330E"/>
    <w:rsid w:val="00A03526"/>
    <w:rsid w:val="00A0482E"/>
    <w:rsid w:val="00A04D93"/>
    <w:rsid w:val="00A05735"/>
    <w:rsid w:val="00A06A65"/>
    <w:rsid w:val="00A07404"/>
    <w:rsid w:val="00A0757D"/>
    <w:rsid w:val="00A11008"/>
    <w:rsid w:val="00A11F4D"/>
    <w:rsid w:val="00A1219B"/>
    <w:rsid w:val="00A12AA2"/>
    <w:rsid w:val="00A12EB8"/>
    <w:rsid w:val="00A136C9"/>
    <w:rsid w:val="00A13B59"/>
    <w:rsid w:val="00A1480F"/>
    <w:rsid w:val="00A149B0"/>
    <w:rsid w:val="00A15B1B"/>
    <w:rsid w:val="00A15B82"/>
    <w:rsid w:val="00A1700A"/>
    <w:rsid w:val="00A20FEC"/>
    <w:rsid w:val="00A21E95"/>
    <w:rsid w:val="00A2205E"/>
    <w:rsid w:val="00A221F1"/>
    <w:rsid w:val="00A23AE4"/>
    <w:rsid w:val="00A23D04"/>
    <w:rsid w:val="00A24217"/>
    <w:rsid w:val="00A25AD3"/>
    <w:rsid w:val="00A26361"/>
    <w:rsid w:val="00A267DB"/>
    <w:rsid w:val="00A3050B"/>
    <w:rsid w:val="00A317F4"/>
    <w:rsid w:val="00A31D0D"/>
    <w:rsid w:val="00A31D4A"/>
    <w:rsid w:val="00A324E1"/>
    <w:rsid w:val="00A3252F"/>
    <w:rsid w:val="00A32635"/>
    <w:rsid w:val="00A33B77"/>
    <w:rsid w:val="00A34311"/>
    <w:rsid w:val="00A35EF3"/>
    <w:rsid w:val="00A36855"/>
    <w:rsid w:val="00A368FF"/>
    <w:rsid w:val="00A36D64"/>
    <w:rsid w:val="00A373B4"/>
    <w:rsid w:val="00A4017A"/>
    <w:rsid w:val="00A4193E"/>
    <w:rsid w:val="00A41ACD"/>
    <w:rsid w:val="00A42317"/>
    <w:rsid w:val="00A432EC"/>
    <w:rsid w:val="00A4375D"/>
    <w:rsid w:val="00A45ECA"/>
    <w:rsid w:val="00A460EB"/>
    <w:rsid w:val="00A4614F"/>
    <w:rsid w:val="00A46726"/>
    <w:rsid w:val="00A467D6"/>
    <w:rsid w:val="00A46D87"/>
    <w:rsid w:val="00A47B58"/>
    <w:rsid w:val="00A502D3"/>
    <w:rsid w:val="00A50B9B"/>
    <w:rsid w:val="00A50D8F"/>
    <w:rsid w:val="00A513D0"/>
    <w:rsid w:val="00A516C8"/>
    <w:rsid w:val="00A5171B"/>
    <w:rsid w:val="00A51A72"/>
    <w:rsid w:val="00A5281E"/>
    <w:rsid w:val="00A52BCD"/>
    <w:rsid w:val="00A53D30"/>
    <w:rsid w:val="00A54AA5"/>
    <w:rsid w:val="00A571CD"/>
    <w:rsid w:val="00A57E93"/>
    <w:rsid w:val="00A626A0"/>
    <w:rsid w:val="00A63737"/>
    <w:rsid w:val="00A64D9A"/>
    <w:rsid w:val="00A65FD5"/>
    <w:rsid w:val="00A67BA1"/>
    <w:rsid w:val="00A67EF2"/>
    <w:rsid w:val="00A709CA"/>
    <w:rsid w:val="00A70A1A"/>
    <w:rsid w:val="00A711AF"/>
    <w:rsid w:val="00A714B4"/>
    <w:rsid w:val="00A72065"/>
    <w:rsid w:val="00A72BEE"/>
    <w:rsid w:val="00A7301F"/>
    <w:rsid w:val="00A730DE"/>
    <w:rsid w:val="00A7382F"/>
    <w:rsid w:val="00A74DF8"/>
    <w:rsid w:val="00A771E7"/>
    <w:rsid w:val="00A773D1"/>
    <w:rsid w:val="00A77BB9"/>
    <w:rsid w:val="00A77DEE"/>
    <w:rsid w:val="00A814F5"/>
    <w:rsid w:val="00A81B03"/>
    <w:rsid w:val="00A831E6"/>
    <w:rsid w:val="00A831F4"/>
    <w:rsid w:val="00A8398C"/>
    <w:rsid w:val="00A844A5"/>
    <w:rsid w:val="00A84B9D"/>
    <w:rsid w:val="00A85FD1"/>
    <w:rsid w:val="00A8753D"/>
    <w:rsid w:val="00A8772E"/>
    <w:rsid w:val="00A87CD7"/>
    <w:rsid w:val="00A906D7"/>
    <w:rsid w:val="00A90845"/>
    <w:rsid w:val="00A90BF6"/>
    <w:rsid w:val="00A918AE"/>
    <w:rsid w:val="00A92313"/>
    <w:rsid w:val="00A928D4"/>
    <w:rsid w:val="00A9396F"/>
    <w:rsid w:val="00A95091"/>
    <w:rsid w:val="00A95C53"/>
    <w:rsid w:val="00A96BF5"/>
    <w:rsid w:val="00A972B4"/>
    <w:rsid w:val="00AA0B06"/>
    <w:rsid w:val="00AA18B2"/>
    <w:rsid w:val="00AA19B6"/>
    <w:rsid w:val="00AA223B"/>
    <w:rsid w:val="00AA34B2"/>
    <w:rsid w:val="00AA38DC"/>
    <w:rsid w:val="00AA3F71"/>
    <w:rsid w:val="00AA49B7"/>
    <w:rsid w:val="00AA4D72"/>
    <w:rsid w:val="00AA4F71"/>
    <w:rsid w:val="00AA535A"/>
    <w:rsid w:val="00AA561B"/>
    <w:rsid w:val="00AA6435"/>
    <w:rsid w:val="00AA7318"/>
    <w:rsid w:val="00AA7D45"/>
    <w:rsid w:val="00AB036C"/>
    <w:rsid w:val="00AB116B"/>
    <w:rsid w:val="00AB179D"/>
    <w:rsid w:val="00AB1F43"/>
    <w:rsid w:val="00AB2FB2"/>
    <w:rsid w:val="00AB3810"/>
    <w:rsid w:val="00AB5661"/>
    <w:rsid w:val="00AB6B45"/>
    <w:rsid w:val="00AB7563"/>
    <w:rsid w:val="00AB795A"/>
    <w:rsid w:val="00AB7E75"/>
    <w:rsid w:val="00AC052A"/>
    <w:rsid w:val="00AC07D3"/>
    <w:rsid w:val="00AC0893"/>
    <w:rsid w:val="00AC0DE6"/>
    <w:rsid w:val="00AC0EDE"/>
    <w:rsid w:val="00AC2315"/>
    <w:rsid w:val="00AC268F"/>
    <w:rsid w:val="00AC26DB"/>
    <w:rsid w:val="00AC2DEA"/>
    <w:rsid w:val="00AC3370"/>
    <w:rsid w:val="00AC4999"/>
    <w:rsid w:val="00AC4B0C"/>
    <w:rsid w:val="00AC5D12"/>
    <w:rsid w:val="00AC7023"/>
    <w:rsid w:val="00AD036F"/>
    <w:rsid w:val="00AD08BE"/>
    <w:rsid w:val="00AD1D18"/>
    <w:rsid w:val="00AD1DE1"/>
    <w:rsid w:val="00AD1F0B"/>
    <w:rsid w:val="00AD2C92"/>
    <w:rsid w:val="00AD3A2C"/>
    <w:rsid w:val="00AD5811"/>
    <w:rsid w:val="00AD6A16"/>
    <w:rsid w:val="00AD6BF5"/>
    <w:rsid w:val="00AE0A6E"/>
    <w:rsid w:val="00AE0AF3"/>
    <w:rsid w:val="00AE101D"/>
    <w:rsid w:val="00AE1747"/>
    <w:rsid w:val="00AE212C"/>
    <w:rsid w:val="00AE25D4"/>
    <w:rsid w:val="00AE44F8"/>
    <w:rsid w:val="00AE46F8"/>
    <w:rsid w:val="00AE51A6"/>
    <w:rsid w:val="00AE5746"/>
    <w:rsid w:val="00AE59F3"/>
    <w:rsid w:val="00AE6158"/>
    <w:rsid w:val="00AE6308"/>
    <w:rsid w:val="00AE6725"/>
    <w:rsid w:val="00AE7950"/>
    <w:rsid w:val="00AE7A72"/>
    <w:rsid w:val="00AE7C4C"/>
    <w:rsid w:val="00AF07C9"/>
    <w:rsid w:val="00AF1176"/>
    <w:rsid w:val="00AF2482"/>
    <w:rsid w:val="00AF2838"/>
    <w:rsid w:val="00AF2C90"/>
    <w:rsid w:val="00AF2E50"/>
    <w:rsid w:val="00AF480F"/>
    <w:rsid w:val="00AF5532"/>
    <w:rsid w:val="00AF5D02"/>
    <w:rsid w:val="00AF6D8C"/>
    <w:rsid w:val="00AF70C4"/>
    <w:rsid w:val="00AF7EED"/>
    <w:rsid w:val="00B00F73"/>
    <w:rsid w:val="00B01373"/>
    <w:rsid w:val="00B015EF"/>
    <w:rsid w:val="00B0178B"/>
    <w:rsid w:val="00B01816"/>
    <w:rsid w:val="00B021A2"/>
    <w:rsid w:val="00B02271"/>
    <w:rsid w:val="00B02443"/>
    <w:rsid w:val="00B0291A"/>
    <w:rsid w:val="00B04F59"/>
    <w:rsid w:val="00B057FB"/>
    <w:rsid w:val="00B05E25"/>
    <w:rsid w:val="00B06A2F"/>
    <w:rsid w:val="00B06C46"/>
    <w:rsid w:val="00B06D2B"/>
    <w:rsid w:val="00B07019"/>
    <w:rsid w:val="00B0798B"/>
    <w:rsid w:val="00B10CDB"/>
    <w:rsid w:val="00B11D20"/>
    <w:rsid w:val="00B12207"/>
    <w:rsid w:val="00B13DC2"/>
    <w:rsid w:val="00B13F54"/>
    <w:rsid w:val="00B14208"/>
    <w:rsid w:val="00B144D9"/>
    <w:rsid w:val="00B14974"/>
    <w:rsid w:val="00B1522B"/>
    <w:rsid w:val="00B15BDC"/>
    <w:rsid w:val="00B165F3"/>
    <w:rsid w:val="00B1763C"/>
    <w:rsid w:val="00B17DF4"/>
    <w:rsid w:val="00B17F94"/>
    <w:rsid w:val="00B20EDD"/>
    <w:rsid w:val="00B22E5F"/>
    <w:rsid w:val="00B23008"/>
    <w:rsid w:val="00B2468B"/>
    <w:rsid w:val="00B24A1F"/>
    <w:rsid w:val="00B250F0"/>
    <w:rsid w:val="00B255F3"/>
    <w:rsid w:val="00B26045"/>
    <w:rsid w:val="00B2764F"/>
    <w:rsid w:val="00B2777E"/>
    <w:rsid w:val="00B30711"/>
    <w:rsid w:val="00B30CA0"/>
    <w:rsid w:val="00B336F5"/>
    <w:rsid w:val="00B33A4E"/>
    <w:rsid w:val="00B33DC8"/>
    <w:rsid w:val="00B34976"/>
    <w:rsid w:val="00B34AA9"/>
    <w:rsid w:val="00B34F10"/>
    <w:rsid w:val="00B36130"/>
    <w:rsid w:val="00B36BD1"/>
    <w:rsid w:val="00B37029"/>
    <w:rsid w:val="00B377DA"/>
    <w:rsid w:val="00B4011F"/>
    <w:rsid w:val="00B4016E"/>
    <w:rsid w:val="00B405A3"/>
    <w:rsid w:val="00B40A03"/>
    <w:rsid w:val="00B436A5"/>
    <w:rsid w:val="00B439CC"/>
    <w:rsid w:val="00B43B7F"/>
    <w:rsid w:val="00B43F31"/>
    <w:rsid w:val="00B452E6"/>
    <w:rsid w:val="00B45697"/>
    <w:rsid w:val="00B46142"/>
    <w:rsid w:val="00B46D93"/>
    <w:rsid w:val="00B47460"/>
    <w:rsid w:val="00B47ADC"/>
    <w:rsid w:val="00B502B7"/>
    <w:rsid w:val="00B5042F"/>
    <w:rsid w:val="00B5076D"/>
    <w:rsid w:val="00B509D4"/>
    <w:rsid w:val="00B51187"/>
    <w:rsid w:val="00B5168D"/>
    <w:rsid w:val="00B517BD"/>
    <w:rsid w:val="00B52378"/>
    <w:rsid w:val="00B52491"/>
    <w:rsid w:val="00B53E38"/>
    <w:rsid w:val="00B54794"/>
    <w:rsid w:val="00B54C5D"/>
    <w:rsid w:val="00B550F8"/>
    <w:rsid w:val="00B562BF"/>
    <w:rsid w:val="00B5762B"/>
    <w:rsid w:val="00B60827"/>
    <w:rsid w:val="00B6096E"/>
    <w:rsid w:val="00B6141F"/>
    <w:rsid w:val="00B61717"/>
    <w:rsid w:val="00B6190E"/>
    <w:rsid w:val="00B61B77"/>
    <w:rsid w:val="00B61B8D"/>
    <w:rsid w:val="00B638A2"/>
    <w:rsid w:val="00B63D2E"/>
    <w:rsid w:val="00B64022"/>
    <w:rsid w:val="00B6493A"/>
    <w:rsid w:val="00B64CC8"/>
    <w:rsid w:val="00B65090"/>
    <w:rsid w:val="00B65676"/>
    <w:rsid w:val="00B65BC1"/>
    <w:rsid w:val="00B65F6D"/>
    <w:rsid w:val="00B67358"/>
    <w:rsid w:val="00B67E87"/>
    <w:rsid w:val="00B70076"/>
    <w:rsid w:val="00B70323"/>
    <w:rsid w:val="00B706CA"/>
    <w:rsid w:val="00B70883"/>
    <w:rsid w:val="00B714B9"/>
    <w:rsid w:val="00B7150B"/>
    <w:rsid w:val="00B716ED"/>
    <w:rsid w:val="00B72C01"/>
    <w:rsid w:val="00B72E1A"/>
    <w:rsid w:val="00B749C1"/>
    <w:rsid w:val="00B75FA1"/>
    <w:rsid w:val="00B7696D"/>
    <w:rsid w:val="00B76C90"/>
    <w:rsid w:val="00B77138"/>
    <w:rsid w:val="00B777C3"/>
    <w:rsid w:val="00B77BFC"/>
    <w:rsid w:val="00B815F0"/>
    <w:rsid w:val="00B81AE5"/>
    <w:rsid w:val="00B82645"/>
    <w:rsid w:val="00B8286D"/>
    <w:rsid w:val="00B83F0E"/>
    <w:rsid w:val="00B84274"/>
    <w:rsid w:val="00B857B9"/>
    <w:rsid w:val="00B8694F"/>
    <w:rsid w:val="00B871BC"/>
    <w:rsid w:val="00B87351"/>
    <w:rsid w:val="00B9023A"/>
    <w:rsid w:val="00B90A9B"/>
    <w:rsid w:val="00B90C5C"/>
    <w:rsid w:val="00B9115D"/>
    <w:rsid w:val="00B9124B"/>
    <w:rsid w:val="00B9134C"/>
    <w:rsid w:val="00B94105"/>
    <w:rsid w:val="00B9463A"/>
    <w:rsid w:val="00B946BE"/>
    <w:rsid w:val="00B95240"/>
    <w:rsid w:val="00B96036"/>
    <w:rsid w:val="00B96945"/>
    <w:rsid w:val="00B969E7"/>
    <w:rsid w:val="00B9734B"/>
    <w:rsid w:val="00BA0ADA"/>
    <w:rsid w:val="00BA245D"/>
    <w:rsid w:val="00BA3490"/>
    <w:rsid w:val="00BA3943"/>
    <w:rsid w:val="00BA449F"/>
    <w:rsid w:val="00BA456C"/>
    <w:rsid w:val="00BA5D1E"/>
    <w:rsid w:val="00BA600B"/>
    <w:rsid w:val="00BA69FF"/>
    <w:rsid w:val="00BB0590"/>
    <w:rsid w:val="00BB13C7"/>
    <w:rsid w:val="00BB1D7E"/>
    <w:rsid w:val="00BB1F4F"/>
    <w:rsid w:val="00BB2ECF"/>
    <w:rsid w:val="00BB34F8"/>
    <w:rsid w:val="00BB4A7D"/>
    <w:rsid w:val="00BB5172"/>
    <w:rsid w:val="00BB6D5E"/>
    <w:rsid w:val="00BB7BE8"/>
    <w:rsid w:val="00BC1A16"/>
    <w:rsid w:val="00BC2AB1"/>
    <w:rsid w:val="00BC2C43"/>
    <w:rsid w:val="00BC3891"/>
    <w:rsid w:val="00BC3FA0"/>
    <w:rsid w:val="00BC4B1A"/>
    <w:rsid w:val="00BC4BF6"/>
    <w:rsid w:val="00BC4EA1"/>
    <w:rsid w:val="00BC55CF"/>
    <w:rsid w:val="00BC5E92"/>
    <w:rsid w:val="00BC69A5"/>
    <w:rsid w:val="00BC7970"/>
    <w:rsid w:val="00BD07EC"/>
    <w:rsid w:val="00BD281F"/>
    <w:rsid w:val="00BD2861"/>
    <w:rsid w:val="00BD2E98"/>
    <w:rsid w:val="00BD3931"/>
    <w:rsid w:val="00BD3BC6"/>
    <w:rsid w:val="00BD3BDC"/>
    <w:rsid w:val="00BD4384"/>
    <w:rsid w:val="00BD4C4D"/>
    <w:rsid w:val="00BD4F38"/>
    <w:rsid w:val="00BD51BC"/>
    <w:rsid w:val="00BD5271"/>
    <w:rsid w:val="00BD5AB4"/>
    <w:rsid w:val="00BD639E"/>
    <w:rsid w:val="00BE0995"/>
    <w:rsid w:val="00BE0B1F"/>
    <w:rsid w:val="00BE1AD0"/>
    <w:rsid w:val="00BE287C"/>
    <w:rsid w:val="00BE3B75"/>
    <w:rsid w:val="00BE6D17"/>
    <w:rsid w:val="00BE7082"/>
    <w:rsid w:val="00BE70E9"/>
    <w:rsid w:val="00BE753F"/>
    <w:rsid w:val="00BF0DE4"/>
    <w:rsid w:val="00BF0F52"/>
    <w:rsid w:val="00BF1252"/>
    <w:rsid w:val="00BF1327"/>
    <w:rsid w:val="00BF1706"/>
    <w:rsid w:val="00BF2825"/>
    <w:rsid w:val="00BF296C"/>
    <w:rsid w:val="00BF2F35"/>
    <w:rsid w:val="00BF32AB"/>
    <w:rsid w:val="00BF39EE"/>
    <w:rsid w:val="00BF3A27"/>
    <w:rsid w:val="00BF3A70"/>
    <w:rsid w:val="00BF3F3B"/>
    <w:rsid w:val="00BF4144"/>
    <w:rsid w:val="00BF464B"/>
    <w:rsid w:val="00BF520E"/>
    <w:rsid w:val="00BF53F6"/>
    <w:rsid w:val="00BF54CD"/>
    <w:rsid w:val="00BF6274"/>
    <w:rsid w:val="00BF702F"/>
    <w:rsid w:val="00BF70E1"/>
    <w:rsid w:val="00BF7D27"/>
    <w:rsid w:val="00C00447"/>
    <w:rsid w:val="00C005AF"/>
    <w:rsid w:val="00C00931"/>
    <w:rsid w:val="00C009A8"/>
    <w:rsid w:val="00C00A80"/>
    <w:rsid w:val="00C00C35"/>
    <w:rsid w:val="00C00D8A"/>
    <w:rsid w:val="00C01638"/>
    <w:rsid w:val="00C01D1A"/>
    <w:rsid w:val="00C01ECD"/>
    <w:rsid w:val="00C039BB"/>
    <w:rsid w:val="00C040B9"/>
    <w:rsid w:val="00C046D4"/>
    <w:rsid w:val="00C0482E"/>
    <w:rsid w:val="00C05329"/>
    <w:rsid w:val="00C0551E"/>
    <w:rsid w:val="00C056FF"/>
    <w:rsid w:val="00C05C6B"/>
    <w:rsid w:val="00C06349"/>
    <w:rsid w:val="00C114A9"/>
    <w:rsid w:val="00C11E33"/>
    <w:rsid w:val="00C129DB"/>
    <w:rsid w:val="00C12BFE"/>
    <w:rsid w:val="00C12C54"/>
    <w:rsid w:val="00C13082"/>
    <w:rsid w:val="00C154A6"/>
    <w:rsid w:val="00C16C83"/>
    <w:rsid w:val="00C17AB9"/>
    <w:rsid w:val="00C214AB"/>
    <w:rsid w:val="00C22FC0"/>
    <w:rsid w:val="00C23A73"/>
    <w:rsid w:val="00C246B8"/>
    <w:rsid w:val="00C24C66"/>
    <w:rsid w:val="00C26591"/>
    <w:rsid w:val="00C2718D"/>
    <w:rsid w:val="00C27225"/>
    <w:rsid w:val="00C27320"/>
    <w:rsid w:val="00C27D1E"/>
    <w:rsid w:val="00C304C7"/>
    <w:rsid w:val="00C30D15"/>
    <w:rsid w:val="00C32ECC"/>
    <w:rsid w:val="00C3304E"/>
    <w:rsid w:val="00C33240"/>
    <w:rsid w:val="00C337B8"/>
    <w:rsid w:val="00C36219"/>
    <w:rsid w:val="00C36ECB"/>
    <w:rsid w:val="00C37006"/>
    <w:rsid w:val="00C370AE"/>
    <w:rsid w:val="00C376A5"/>
    <w:rsid w:val="00C40497"/>
    <w:rsid w:val="00C41CCF"/>
    <w:rsid w:val="00C424FC"/>
    <w:rsid w:val="00C42769"/>
    <w:rsid w:val="00C43BD9"/>
    <w:rsid w:val="00C45163"/>
    <w:rsid w:val="00C45240"/>
    <w:rsid w:val="00C45786"/>
    <w:rsid w:val="00C45B73"/>
    <w:rsid w:val="00C46400"/>
    <w:rsid w:val="00C469DB"/>
    <w:rsid w:val="00C46FF2"/>
    <w:rsid w:val="00C4788F"/>
    <w:rsid w:val="00C507B5"/>
    <w:rsid w:val="00C507C1"/>
    <w:rsid w:val="00C51193"/>
    <w:rsid w:val="00C53F99"/>
    <w:rsid w:val="00C54468"/>
    <w:rsid w:val="00C55137"/>
    <w:rsid w:val="00C557A7"/>
    <w:rsid w:val="00C55F60"/>
    <w:rsid w:val="00C5638F"/>
    <w:rsid w:val="00C5652C"/>
    <w:rsid w:val="00C60AFF"/>
    <w:rsid w:val="00C615C0"/>
    <w:rsid w:val="00C6174D"/>
    <w:rsid w:val="00C61CE0"/>
    <w:rsid w:val="00C64A38"/>
    <w:rsid w:val="00C64DEC"/>
    <w:rsid w:val="00C6547F"/>
    <w:rsid w:val="00C65D8B"/>
    <w:rsid w:val="00C66935"/>
    <w:rsid w:val="00C67007"/>
    <w:rsid w:val="00C6775E"/>
    <w:rsid w:val="00C70C8A"/>
    <w:rsid w:val="00C712B9"/>
    <w:rsid w:val="00C722E4"/>
    <w:rsid w:val="00C739D6"/>
    <w:rsid w:val="00C76032"/>
    <w:rsid w:val="00C76401"/>
    <w:rsid w:val="00C76A23"/>
    <w:rsid w:val="00C77016"/>
    <w:rsid w:val="00C770C9"/>
    <w:rsid w:val="00C81445"/>
    <w:rsid w:val="00C820B8"/>
    <w:rsid w:val="00C821A1"/>
    <w:rsid w:val="00C83596"/>
    <w:rsid w:val="00C835D6"/>
    <w:rsid w:val="00C83CE6"/>
    <w:rsid w:val="00C85671"/>
    <w:rsid w:val="00C856D1"/>
    <w:rsid w:val="00C861FF"/>
    <w:rsid w:val="00C86FED"/>
    <w:rsid w:val="00C91FA1"/>
    <w:rsid w:val="00C94039"/>
    <w:rsid w:val="00C94ADE"/>
    <w:rsid w:val="00C954BA"/>
    <w:rsid w:val="00C955DF"/>
    <w:rsid w:val="00C95D74"/>
    <w:rsid w:val="00C9686C"/>
    <w:rsid w:val="00C96A58"/>
    <w:rsid w:val="00C96DD0"/>
    <w:rsid w:val="00C971C3"/>
    <w:rsid w:val="00C971E7"/>
    <w:rsid w:val="00CA0DE9"/>
    <w:rsid w:val="00CA1D37"/>
    <w:rsid w:val="00CA2581"/>
    <w:rsid w:val="00CA25AE"/>
    <w:rsid w:val="00CA3776"/>
    <w:rsid w:val="00CA3F19"/>
    <w:rsid w:val="00CA51ED"/>
    <w:rsid w:val="00CA74C9"/>
    <w:rsid w:val="00CB05B4"/>
    <w:rsid w:val="00CB1226"/>
    <w:rsid w:val="00CB177D"/>
    <w:rsid w:val="00CB2057"/>
    <w:rsid w:val="00CB266C"/>
    <w:rsid w:val="00CB2837"/>
    <w:rsid w:val="00CB2AB1"/>
    <w:rsid w:val="00CB3670"/>
    <w:rsid w:val="00CB3932"/>
    <w:rsid w:val="00CB3BD4"/>
    <w:rsid w:val="00CB5341"/>
    <w:rsid w:val="00CB7176"/>
    <w:rsid w:val="00CB7750"/>
    <w:rsid w:val="00CB7CDE"/>
    <w:rsid w:val="00CB84C8"/>
    <w:rsid w:val="00CC0271"/>
    <w:rsid w:val="00CC082B"/>
    <w:rsid w:val="00CC0D90"/>
    <w:rsid w:val="00CC19F4"/>
    <w:rsid w:val="00CC2090"/>
    <w:rsid w:val="00CC2ABE"/>
    <w:rsid w:val="00CC2B95"/>
    <w:rsid w:val="00CC2EE6"/>
    <w:rsid w:val="00CC3614"/>
    <w:rsid w:val="00CC3C14"/>
    <w:rsid w:val="00CC3E58"/>
    <w:rsid w:val="00CC6208"/>
    <w:rsid w:val="00CC6470"/>
    <w:rsid w:val="00CC647A"/>
    <w:rsid w:val="00CC7342"/>
    <w:rsid w:val="00CD08A8"/>
    <w:rsid w:val="00CD09DD"/>
    <w:rsid w:val="00CD157D"/>
    <w:rsid w:val="00CD161F"/>
    <w:rsid w:val="00CD20B6"/>
    <w:rsid w:val="00CD2676"/>
    <w:rsid w:val="00CD3593"/>
    <w:rsid w:val="00CD3CB2"/>
    <w:rsid w:val="00CD3E44"/>
    <w:rsid w:val="00CD4B21"/>
    <w:rsid w:val="00CD5291"/>
    <w:rsid w:val="00CD69D7"/>
    <w:rsid w:val="00CD6F20"/>
    <w:rsid w:val="00CD797C"/>
    <w:rsid w:val="00CD7A7A"/>
    <w:rsid w:val="00CE2841"/>
    <w:rsid w:val="00CE2E3C"/>
    <w:rsid w:val="00CE2F2E"/>
    <w:rsid w:val="00CE315D"/>
    <w:rsid w:val="00CE3A6D"/>
    <w:rsid w:val="00CE61E9"/>
    <w:rsid w:val="00CE6570"/>
    <w:rsid w:val="00CE6763"/>
    <w:rsid w:val="00CE727E"/>
    <w:rsid w:val="00CE746C"/>
    <w:rsid w:val="00CE7DBE"/>
    <w:rsid w:val="00CF11B6"/>
    <w:rsid w:val="00CF1F78"/>
    <w:rsid w:val="00CF1F8E"/>
    <w:rsid w:val="00CF2AA5"/>
    <w:rsid w:val="00CF34C5"/>
    <w:rsid w:val="00CF4CFB"/>
    <w:rsid w:val="00CF5D85"/>
    <w:rsid w:val="00CF6174"/>
    <w:rsid w:val="00CF63B9"/>
    <w:rsid w:val="00CF69C4"/>
    <w:rsid w:val="00CF71CA"/>
    <w:rsid w:val="00CF74A1"/>
    <w:rsid w:val="00D00065"/>
    <w:rsid w:val="00D003FF"/>
    <w:rsid w:val="00D01364"/>
    <w:rsid w:val="00D02D9A"/>
    <w:rsid w:val="00D03447"/>
    <w:rsid w:val="00D0351A"/>
    <w:rsid w:val="00D03767"/>
    <w:rsid w:val="00D037AA"/>
    <w:rsid w:val="00D03F9F"/>
    <w:rsid w:val="00D040A8"/>
    <w:rsid w:val="00D0448A"/>
    <w:rsid w:val="00D056ED"/>
    <w:rsid w:val="00D05888"/>
    <w:rsid w:val="00D065D1"/>
    <w:rsid w:val="00D06DEC"/>
    <w:rsid w:val="00D07536"/>
    <w:rsid w:val="00D10CE4"/>
    <w:rsid w:val="00D114EE"/>
    <w:rsid w:val="00D115ED"/>
    <w:rsid w:val="00D11B30"/>
    <w:rsid w:val="00D11C0E"/>
    <w:rsid w:val="00D1277F"/>
    <w:rsid w:val="00D12EF9"/>
    <w:rsid w:val="00D13F4E"/>
    <w:rsid w:val="00D146B7"/>
    <w:rsid w:val="00D15088"/>
    <w:rsid w:val="00D17A9E"/>
    <w:rsid w:val="00D203A6"/>
    <w:rsid w:val="00D20D2B"/>
    <w:rsid w:val="00D213C5"/>
    <w:rsid w:val="00D21468"/>
    <w:rsid w:val="00D2187F"/>
    <w:rsid w:val="00D21FF6"/>
    <w:rsid w:val="00D227F5"/>
    <w:rsid w:val="00D22D80"/>
    <w:rsid w:val="00D23CA6"/>
    <w:rsid w:val="00D23E57"/>
    <w:rsid w:val="00D25F1C"/>
    <w:rsid w:val="00D26871"/>
    <w:rsid w:val="00D26DF8"/>
    <w:rsid w:val="00D26EC6"/>
    <w:rsid w:val="00D27E4E"/>
    <w:rsid w:val="00D31DD9"/>
    <w:rsid w:val="00D32C08"/>
    <w:rsid w:val="00D32D66"/>
    <w:rsid w:val="00D32E43"/>
    <w:rsid w:val="00D33A53"/>
    <w:rsid w:val="00D3425D"/>
    <w:rsid w:val="00D34A09"/>
    <w:rsid w:val="00D34BAE"/>
    <w:rsid w:val="00D34EFD"/>
    <w:rsid w:val="00D35793"/>
    <w:rsid w:val="00D364D5"/>
    <w:rsid w:val="00D37284"/>
    <w:rsid w:val="00D37B01"/>
    <w:rsid w:val="00D37BEC"/>
    <w:rsid w:val="00D41E1A"/>
    <w:rsid w:val="00D43033"/>
    <w:rsid w:val="00D430A8"/>
    <w:rsid w:val="00D43EB3"/>
    <w:rsid w:val="00D44857"/>
    <w:rsid w:val="00D44FCB"/>
    <w:rsid w:val="00D45AE9"/>
    <w:rsid w:val="00D46283"/>
    <w:rsid w:val="00D4731C"/>
    <w:rsid w:val="00D476B8"/>
    <w:rsid w:val="00D479A7"/>
    <w:rsid w:val="00D47EE1"/>
    <w:rsid w:val="00D5109F"/>
    <w:rsid w:val="00D51437"/>
    <w:rsid w:val="00D5203F"/>
    <w:rsid w:val="00D52319"/>
    <w:rsid w:val="00D54042"/>
    <w:rsid w:val="00D54642"/>
    <w:rsid w:val="00D547F7"/>
    <w:rsid w:val="00D551E3"/>
    <w:rsid w:val="00D554EC"/>
    <w:rsid w:val="00D55503"/>
    <w:rsid w:val="00D5611E"/>
    <w:rsid w:val="00D57A51"/>
    <w:rsid w:val="00D57D63"/>
    <w:rsid w:val="00D57F12"/>
    <w:rsid w:val="00D6045E"/>
    <w:rsid w:val="00D6071A"/>
    <w:rsid w:val="00D6160B"/>
    <w:rsid w:val="00D619F8"/>
    <w:rsid w:val="00D620BD"/>
    <w:rsid w:val="00D63E01"/>
    <w:rsid w:val="00D63FAA"/>
    <w:rsid w:val="00D64E49"/>
    <w:rsid w:val="00D66276"/>
    <w:rsid w:val="00D671D4"/>
    <w:rsid w:val="00D677BA"/>
    <w:rsid w:val="00D67FDA"/>
    <w:rsid w:val="00D70C50"/>
    <w:rsid w:val="00D72868"/>
    <w:rsid w:val="00D7310B"/>
    <w:rsid w:val="00D735F6"/>
    <w:rsid w:val="00D73D6B"/>
    <w:rsid w:val="00D7494B"/>
    <w:rsid w:val="00D76882"/>
    <w:rsid w:val="00D76B27"/>
    <w:rsid w:val="00D771E6"/>
    <w:rsid w:val="00D804C5"/>
    <w:rsid w:val="00D8197F"/>
    <w:rsid w:val="00D81E9C"/>
    <w:rsid w:val="00D83066"/>
    <w:rsid w:val="00D833B4"/>
    <w:rsid w:val="00D84E74"/>
    <w:rsid w:val="00D85A3F"/>
    <w:rsid w:val="00D8633B"/>
    <w:rsid w:val="00D90C49"/>
    <w:rsid w:val="00D90F5B"/>
    <w:rsid w:val="00D92192"/>
    <w:rsid w:val="00D94C93"/>
    <w:rsid w:val="00D95496"/>
    <w:rsid w:val="00D95736"/>
    <w:rsid w:val="00D95D39"/>
    <w:rsid w:val="00D96AE5"/>
    <w:rsid w:val="00D96BB5"/>
    <w:rsid w:val="00D9704F"/>
    <w:rsid w:val="00D97691"/>
    <w:rsid w:val="00DA1584"/>
    <w:rsid w:val="00DA262B"/>
    <w:rsid w:val="00DA3222"/>
    <w:rsid w:val="00DA411D"/>
    <w:rsid w:val="00DA449A"/>
    <w:rsid w:val="00DA4A0B"/>
    <w:rsid w:val="00DA4E89"/>
    <w:rsid w:val="00DA575E"/>
    <w:rsid w:val="00DA676F"/>
    <w:rsid w:val="00DA67AF"/>
    <w:rsid w:val="00DA6C02"/>
    <w:rsid w:val="00DA77F8"/>
    <w:rsid w:val="00DB19A7"/>
    <w:rsid w:val="00DB38E0"/>
    <w:rsid w:val="00DB3AC0"/>
    <w:rsid w:val="00DB477F"/>
    <w:rsid w:val="00DB4C81"/>
    <w:rsid w:val="00DB53CD"/>
    <w:rsid w:val="00DB5689"/>
    <w:rsid w:val="00DB596E"/>
    <w:rsid w:val="00DB63C9"/>
    <w:rsid w:val="00DB6686"/>
    <w:rsid w:val="00DC09DD"/>
    <w:rsid w:val="00DC3E2B"/>
    <w:rsid w:val="00DC3F23"/>
    <w:rsid w:val="00DC4260"/>
    <w:rsid w:val="00DC498B"/>
    <w:rsid w:val="00DC4C0B"/>
    <w:rsid w:val="00DC4FCF"/>
    <w:rsid w:val="00DC5224"/>
    <w:rsid w:val="00DC5EE3"/>
    <w:rsid w:val="00DC6718"/>
    <w:rsid w:val="00DC73B7"/>
    <w:rsid w:val="00DD0832"/>
    <w:rsid w:val="00DD0D51"/>
    <w:rsid w:val="00DD1706"/>
    <w:rsid w:val="00DD181F"/>
    <w:rsid w:val="00DD197F"/>
    <w:rsid w:val="00DD1F7E"/>
    <w:rsid w:val="00DD281C"/>
    <w:rsid w:val="00DD36A7"/>
    <w:rsid w:val="00DD3D9B"/>
    <w:rsid w:val="00DD3E17"/>
    <w:rsid w:val="00DD4302"/>
    <w:rsid w:val="00DD4A7E"/>
    <w:rsid w:val="00DD5D1D"/>
    <w:rsid w:val="00DD6EE3"/>
    <w:rsid w:val="00DD7984"/>
    <w:rsid w:val="00DD7DC9"/>
    <w:rsid w:val="00DE00C9"/>
    <w:rsid w:val="00DE01D1"/>
    <w:rsid w:val="00DE04F1"/>
    <w:rsid w:val="00DE0A01"/>
    <w:rsid w:val="00DE0B16"/>
    <w:rsid w:val="00DE28C9"/>
    <w:rsid w:val="00DE30DC"/>
    <w:rsid w:val="00DE3366"/>
    <w:rsid w:val="00DE3617"/>
    <w:rsid w:val="00DE3687"/>
    <w:rsid w:val="00DE7411"/>
    <w:rsid w:val="00DE74B7"/>
    <w:rsid w:val="00DF16D6"/>
    <w:rsid w:val="00DF1739"/>
    <w:rsid w:val="00DF175C"/>
    <w:rsid w:val="00DF1DBA"/>
    <w:rsid w:val="00DF3709"/>
    <w:rsid w:val="00DF4359"/>
    <w:rsid w:val="00DF4D58"/>
    <w:rsid w:val="00DF71C4"/>
    <w:rsid w:val="00DF7530"/>
    <w:rsid w:val="00DF7AE2"/>
    <w:rsid w:val="00DF7B48"/>
    <w:rsid w:val="00DF7EB4"/>
    <w:rsid w:val="00E0103A"/>
    <w:rsid w:val="00E0363B"/>
    <w:rsid w:val="00E03E11"/>
    <w:rsid w:val="00E05440"/>
    <w:rsid w:val="00E056E9"/>
    <w:rsid w:val="00E05FC6"/>
    <w:rsid w:val="00E06238"/>
    <w:rsid w:val="00E101D8"/>
    <w:rsid w:val="00E109F0"/>
    <w:rsid w:val="00E10F7F"/>
    <w:rsid w:val="00E11AF4"/>
    <w:rsid w:val="00E136AE"/>
    <w:rsid w:val="00E145D2"/>
    <w:rsid w:val="00E14757"/>
    <w:rsid w:val="00E1478C"/>
    <w:rsid w:val="00E14CC8"/>
    <w:rsid w:val="00E1624A"/>
    <w:rsid w:val="00E168F2"/>
    <w:rsid w:val="00E16B82"/>
    <w:rsid w:val="00E16B94"/>
    <w:rsid w:val="00E17296"/>
    <w:rsid w:val="00E1796A"/>
    <w:rsid w:val="00E2132E"/>
    <w:rsid w:val="00E21630"/>
    <w:rsid w:val="00E23583"/>
    <w:rsid w:val="00E2401C"/>
    <w:rsid w:val="00E26D2A"/>
    <w:rsid w:val="00E31544"/>
    <w:rsid w:val="00E3245A"/>
    <w:rsid w:val="00E328AF"/>
    <w:rsid w:val="00E33783"/>
    <w:rsid w:val="00E3400D"/>
    <w:rsid w:val="00E3441D"/>
    <w:rsid w:val="00E345B7"/>
    <w:rsid w:val="00E34669"/>
    <w:rsid w:val="00E3557F"/>
    <w:rsid w:val="00E35C01"/>
    <w:rsid w:val="00E35D88"/>
    <w:rsid w:val="00E35F5F"/>
    <w:rsid w:val="00E36C43"/>
    <w:rsid w:val="00E36F79"/>
    <w:rsid w:val="00E40B33"/>
    <w:rsid w:val="00E418D6"/>
    <w:rsid w:val="00E41D27"/>
    <w:rsid w:val="00E41F06"/>
    <w:rsid w:val="00E42D21"/>
    <w:rsid w:val="00E4625E"/>
    <w:rsid w:val="00E46615"/>
    <w:rsid w:val="00E47697"/>
    <w:rsid w:val="00E47C2E"/>
    <w:rsid w:val="00E5092E"/>
    <w:rsid w:val="00E51A29"/>
    <w:rsid w:val="00E51F63"/>
    <w:rsid w:val="00E520E2"/>
    <w:rsid w:val="00E529F5"/>
    <w:rsid w:val="00E52F4D"/>
    <w:rsid w:val="00E5357D"/>
    <w:rsid w:val="00E53D4E"/>
    <w:rsid w:val="00E54235"/>
    <w:rsid w:val="00E54D71"/>
    <w:rsid w:val="00E55425"/>
    <w:rsid w:val="00E55A2D"/>
    <w:rsid w:val="00E56248"/>
    <w:rsid w:val="00E567E4"/>
    <w:rsid w:val="00E574A7"/>
    <w:rsid w:val="00E60159"/>
    <w:rsid w:val="00E60E98"/>
    <w:rsid w:val="00E61239"/>
    <w:rsid w:val="00E616B2"/>
    <w:rsid w:val="00E61853"/>
    <w:rsid w:val="00E61A8B"/>
    <w:rsid w:val="00E6335C"/>
    <w:rsid w:val="00E65BB9"/>
    <w:rsid w:val="00E6661E"/>
    <w:rsid w:val="00E676E8"/>
    <w:rsid w:val="00E67C7D"/>
    <w:rsid w:val="00E70822"/>
    <w:rsid w:val="00E71143"/>
    <w:rsid w:val="00E720F5"/>
    <w:rsid w:val="00E72F47"/>
    <w:rsid w:val="00E732B9"/>
    <w:rsid w:val="00E73E29"/>
    <w:rsid w:val="00E741CA"/>
    <w:rsid w:val="00E747B8"/>
    <w:rsid w:val="00E7561D"/>
    <w:rsid w:val="00E7592F"/>
    <w:rsid w:val="00E760E3"/>
    <w:rsid w:val="00E76727"/>
    <w:rsid w:val="00E76D5A"/>
    <w:rsid w:val="00E8033D"/>
    <w:rsid w:val="00E80445"/>
    <w:rsid w:val="00E80E60"/>
    <w:rsid w:val="00E81CEE"/>
    <w:rsid w:val="00E82727"/>
    <w:rsid w:val="00E829C8"/>
    <w:rsid w:val="00E840D4"/>
    <w:rsid w:val="00E84542"/>
    <w:rsid w:val="00E84963"/>
    <w:rsid w:val="00E850A4"/>
    <w:rsid w:val="00E85ECE"/>
    <w:rsid w:val="00E8629A"/>
    <w:rsid w:val="00E86C81"/>
    <w:rsid w:val="00E87B2B"/>
    <w:rsid w:val="00E90B69"/>
    <w:rsid w:val="00E90CD1"/>
    <w:rsid w:val="00E92643"/>
    <w:rsid w:val="00E93DE3"/>
    <w:rsid w:val="00E94496"/>
    <w:rsid w:val="00E94590"/>
    <w:rsid w:val="00E945B0"/>
    <w:rsid w:val="00E96313"/>
    <w:rsid w:val="00E96B99"/>
    <w:rsid w:val="00E97529"/>
    <w:rsid w:val="00EA1E08"/>
    <w:rsid w:val="00EA22A7"/>
    <w:rsid w:val="00EA2BDD"/>
    <w:rsid w:val="00EA2C83"/>
    <w:rsid w:val="00EA3A1E"/>
    <w:rsid w:val="00EA3BCA"/>
    <w:rsid w:val="00EA41BA"/>
    <w:rsid w:val="00EA4959"/>
    <w:rsid w:val="00EA4A69"/>
    <w:rsid w:val="00EA6E03"/>
    <w:rsid w:val="00EA772E"/>
    <w:rsid w:val="00EA7D1D"/>
    <w:rsid w:val="00EB122E"/>
    <w:rsid w:val="00EB1543"/>
    <w:rsid w:val="00EB2694"/>
    <w:rsid w:val="00EB46B9"/>
    <w:rsid w:val="00EB4D10"/>
    <w:rsid w:val="00EB56B0"/>
    <w:rsid w:val="00EB5E8D"/>
    <w:rsid w:val="00EB6997"/>
    <w:rsid w:val="00EB7827"/>
    <w:rsid w:val="00EC06BA"/>
    <w:rsid w:val="00EC3517"/>
    <w:rsid w:val="00EC3647"/>
    <w:rsid w:val="00EC4ADE"/>
    <w:rsid w:val="00EC5A4B"/>
    <w:rsid w:val="00EC6595"/>
    <w:rsid w:val="00ED0B27"/>
    <w:rsid w:val="00ED17C8"/>
    <w:rsid w:val="00ED19D6"/>
    <w:rsid w:val="00ED2D91"/>
    <w:rsid w:val="00ED3B3A"/>
    <w:rsid w:val="00ED4C85"/>
    <w:rsid w:val="00ED5284"/>
    <w:rsid w:val="00ED536F"/>
    <w:rsid w:val="00ED5ACA"/>
    <w:rsid w:val="00ED6AB6"/>
    <w:rsid w:val="00ED70C4"/>
    <w:rsid w:val="00ED7F44"/>
    <w:rsid w:val="00EE04CD"/>
    <w:rsid w:val="00EE09CF"/>
    <w:rsid w:val="00EE0AE9"/>
    <w:rsid w:val="00EE1920"/>
    <w:rsid w:val="00EE21F0"/>
    <w:rsid w:val="00EE2818"/>
    <w:rsid w:val="00EE2943"/>
    <w:rsid w:val="00EE33F2"/>
    <w:rsid w:val="00EE6276"/>
    <w:rsid w:val="00EE6E6E"/>
    <w:rsid w:val="00EF0375"/>
    <w:rsid w:val="00EF141B"/>
    <w:rsid w:val="00EF1B7C"/>
    <w:rsid w:val="00EF263C"/>
    <w:rsid w:val="00EF3462"/>
    <w:rsid w:val="00EF370E"/>
    <w:rsid w:val="00EF3992"/>
    <w:rsid w:val="00EF3A97"/>
    <w:rsid w:val="00EF3E19"/>
    <w:rsid w:val="00EF467C"/>
    <w:rsid w:val="00EF57E0"/>
    <w:rsid w:val="00EF5F67"/>
    <w:rsid w:val="00EF741D"/>
    <w:rsid w:val="00EF774D"/>
    <w:rsid w:val="00F024AE"/>
    <w:rsid w:val="00F043C2"/>
    <w:rsid w:val="00F060AB"/>
    <w:rsid w:val="00F079FC"/>
    <w:rsid w:val="00F11AEF"/>
    <w:rsid w:val="00F12008"/>
    <w:rsid w:val="00F12863"/>
    <w:rsid w:val="00F12CEA"/>
    <w:rsid w:val="00F14329"/>
    <w:rsid w:val="00F14FEA"/>
    <w:rsid w:val="00F15689"/>
    <w:rsid w:val="00F16356"/>
    <w:rsid w:val="00F177DD"/>
    <w:rsid w:val="00F17EC4"/>
    <w:rsid w:val="00F20863"/>
    <w:rsid w:val="00F20C7B"/>
    <w:rsid w:val="00F22A42"/>
    <w:rsid w:val="00F22F7D"/>
    <w:rsid w:val="00F230DB"/>
    <w:rsid w:val="00F238A0"/>
    <w:rsid w:val="00F2490D"/>
    <w:rsid w:val="00F24F73"/>
    <w:rsid w:val="00F250E4"/>
    <w:rsid w:val="00F25642"/>
    <w:rsid w:val="00F25D9F"/>
    <w:rsid w:val="00F269FD"/>
    <w:rsid w:val="00F26BA6"/>
    <w:rsid w:val="00F27309"/>
    <w:rsid w:val="00F30CC6"/>
    <w:rsid w:val="00F31A5D"/>
    <w:rsid w:val="00F33944"/>
    <w:rsid w:val="00F33CE0"/>
    <w:rsid w:val="00F34B59"/>
    <w:rsid w:val="00F34D90"/>
    <w:rsid w:val="00F35FBB"/>
    <w:rsid w:val="00F3630F"/>
    <w:rsid w:val="00F37FBA"/>
    <w:rsid w:val="00F405D7"/>
    <w:rsid w:val="00F41D72"/>
    <w:rsid w:val="00F43634"/>
    <w:rsid w:val="00F43964"/>
    <w:rsid w:val="00F43B61"/>
    <w:rsid w:val="00F43CF6"/>
    <w:rsid w:val="00F44B7F"/>
    <w:rsid w:val="00F45955"/>
    <w:rsid w:val="00F469A9"/>
    <w:rsid w:val="00F477ED"/>
    <w:rsid w:val="00F47EF4"/>
    <w:rsid w:val="00F50E63"/>
    <w:rsid w:val="00F5202F"/>
    <w:rsid w:val="00F5281B"/>
    <w:rsid w:val="00F545B4"/>
    <w:rsid w:val="00F545BA"/>
    <w:rsid w:val="00F54C95"/>
    <w:rsid w:val="00F55A83"/>
    <w:rsid w:val="00F565F7"/>
    <w:rsid w:val="00F56CBD"/>
    <w:rsid w:val="00F57674"/>
    <w:rsid w:val="00F60063"/>
    <w:rsid w:val="00F60432"/>
    <w:rsid w:val="00F65950"/>
    <w:rsid w:val="00F663BB"/>
    <w:rsid w:val="00F66D0A"/>
    <w:rsid w:val="00F67066"/>
    <w:rsid w:val="00F704F2"/>
    <w:rsid w:val="00F70A68"/>
    <w:rsid w:val="00F71D84"/>
    <w:rsid w:val="00F71DB3"/>
    <w:rsid w:val="00F71E0C"/>
    <w:rsid w:val="00F734ED"/>
    <w:rsid w:val="00F73867"/>
    <w:rsid w:val="00F73D45"/>
    <w:rsid w:val="00F744E7"/>
    <w:rsid w:val="00F74C35"/>
    <w:rsid w:val="00F74DC4"/>
    <w:rsid w:val="00F75428"/>
    <w:rsid w:val="00F75548"/>
    <w:rsid w:val="00F76810"/>
    <w:rsid w:val="00F773CD"/>
    <w:rsid w:val="00F77702"/>
    <w:rsid w:val="00F8147D"/>
    <w:rsid w:val="00F82056"/>
    <w:rsid w:val="00F82166"/>
    <w:rsid w:val="00F82B99"/>
    <w:rsid w:val="00F830B3"/>
    <w:rsid w:val="00F8310F"/>
    <w:rsid w:val="00F836A8"/>
    <w:rsid w:val="00F8397A"/>
    <w:rsid w:val="00F83DFF"/>
    <w:rsid w:val="00F84520"/>
    <w:rsid w:val="00F84A1A"/>
    <w:rsid w:val="00F853B6"/>
    <w:rsid w:val="00F85EB7"/>
    <w:rsid w:val="00F86279"/>
    <w:rsid w:val="00F8687E"/>
    <w:rsid w:val="00F87324"/>
    <w:rsid w:val="00F9013F"/>
    <w:rsid w:val="00F90532"/>
    <w:rsid w:val="00F90F01"/>
    <w:rsid w:val="00F91281"/>
    <w:rsid w:val="00F929F5"/>
    <w:rsid w:val="00F92DE2"/>
    <w:rsid w:val="00F92FF2"/>
    <w:rsid w:val="00F93FDB"/>
    <w:rsid w:val="00F9587B"/>
    <w:rsid w:val="00F95AA9"/>
    <w:rsid w:val="00F95F7D"/>
    <w:rsid w:val="00F9635C"/>
    <w:rsid w:val="00F96648"/>
    <w:rsid w:val="00F96760"/>
    <w:rsid w:val="00F97DD3"/>
    <w:rsid w:val="00FA002C"/>
    <w:rsid w:val="00FA05DE"/>
    <w:rsid w:val="00FA0A65"/>
    <w:rsid w:val="00FA18C1"/>
    <w:rsid w:val="00FA1BD6"/>
    <w:rsid w:val="00FA3956"/>
    <w:rsid w:val="00FA39C0"/>
    <w:rsid w:val="00FA3F24"/>
    <w:rsid w:val="00FA5703"/>
    <w:rsid w:val="00FA657C"/>
    <w:rsid w:val="00FA6CE8"/>
    <w:rsid w:val="00FA7256"/>
    <w:rsid w:val="00FA75DC"/>
    <w:rsid w:val="00FB03A7"/>
    <w:rsid w:val="00FB0927"/>
    <w:rsid w:val="00FB0A25"/>
    <w:rsid w:val="00FB0C41"/>
    <w:rsid w:val="00FB0E19"/>
    <w:rsid w:val="00FB199B"/>
    <w:rsid w:val="00FB20A9"/>
    <w:rsid w:val="00FB2136"/>
    <w:rsid w:val="00FB2190"/>
    <w:rsid w:val="00FB2C91"/>
    <w:rsid w:val="00FB31CD"/>
    <w:rsid w:val="00FB41C9"/>
    <w:rsid w:val="00FB4213"/>
    <w:rsid w:val="00FB48D5"/>
    <w:rsid w:val="00FB4FE5"/>
    <w:rsid w:val="00FB52CD"/>
    <w:rsid w:val="00FB78D1"/>
    <w:rsid w:val="00FB7D96"/>
    <w:rsid w:val="00FC1337"/>
    <w:rsid w:val="00FC1867"/>
    <w:rsid w:val="00FC1967"/>
    <w:rsid w:val="00FC28A4"/>
    <w:rsid w:val="00FC3212"/>
    <w:rsid w:val="00FC330E"/>
    <w:rsid w:val="00FC3C2D"/>
    <w:rsid w:val="00FC40CC"/>
    <w:rsid w:val="00FC4D7D"/>
    <w:rsid w:val="00FC504F"/>
    <w:rsid w:val="00FC54C7"/>
    <w:rsid w:val="00FC5A49"/>
    <w:rsid w:val="00FC5C05"/>
    <w:rsid w:val="00FC5C64"/>
    <w:rsid w:val="00FC66F5"/>
    <w:rsid w:val="00FC7141"/>
    <w:rsid w:val="00FC787C"/>
    <w:rsid w:val="00FD0109"/>
    <w:rsid w:val="00FD07B8"/>
    <w:rsid w:val="00FD0A30"/>
    <w:rsid w:val="00FD2343"/>
    <w:rsid w:val="00FD3B08"/>
    <w:rsid w:val="00FD3EB5"/>
    <w:rsid w:val="00FD453A"/>
    <w:rsid w:val="00FD4BB6"/>
    <w:rsid w:val="00FD5019"/>
    <w:rsid w:val="00FD5090"/>
    <w:rsid w:val="00FE000B"/>
    <w:rsid w:val="00FE0056"/>
    <w:rsid w:val="00FE132A"/>
    <w:rsid w:val="00FE1424"/>
    <w:rsid w:val="00FE2188"/>
    <w:rsid w:val="00FE2D75"/>
    <w:rsid w:val="00FE40B9"/>
    <w:rsid w:val="00FE42B7"/>
    <w:rsid w:val="00FE4645"/>
    <w:rsid w:val="00FE53CC"/>
    <w:rsid w:val="00FE5D15"/>
    <w:rsid w:val="00FE6260"/>
    <w:rsid w:val="00FE627D"/>
    <w:rsid w:val="00FE6883"/>
    <w:rsid w:val="00FF1A17"/>
    <w:rsid w:val="00FF359D"/>
    <w:rsid w:val="00FF6B63"/>
    <w:rsid w:val="00FF7010"/>
    <w:rsid w:val="01572FA4"/>
    <w:rsid w:val="01C0E2B0"/>
    <w:rsid w:val="0224F1BA"/>
    <w:rsid w:val="023EAD5F"/>
    <w:rsid w:val="032BC263"/>
    <w:rsid w:val="034313B1"/>
    <w:rsid w:val="034F93C3"/>
    <w:rsid w:val="041C3D26"/>
    <w:rsid w:val="048A7FAA"/>
    <w:rsid w:val="048ED8FA"/>
    <w:rsid w:val="0496EADA"/>
    <w:rsid w:val="049B8A19"/>
    <w:rsid w:val="053C9999"/>
    <w:rsid w:val="05AC4879"/>
    <w:rsid w:val="067FCC6E"/>
    <w:rsid w:val="06B55F65"/>
    <w:rsid w:val="06D7BBFF"/>
    <w:rsid w:val="0751226B"/>
    <w:rsid w:val="07B22295"/>
    <w:rsid w:val="07BD3A6A"/>
    <w:rsid w:val="07DF70FF"/>
    <w:rsid w:val="0827F0BA"/>
    <w:rsid w:val="089251A5"/>
    <w:rsid w:val="0A301D60"/>
    <w:rsid w:val="0A32485F"/>
    <w:rsid w:val="0A7DFDE4"/>
    <w:rsid w:val="0AB21E0C"/>
    <w:rsid w:val="0ABA80D3"/>
    <w:rsid w:val="0AC97625"/>
    <w:rsid w:val="0C38854D"/>
    <w:rsid w:val="0D3A89FE"/>
    <w:rsid w:val="0DD49B81"/>
    <w:rsid w:val="0DEF4DBC"/>
    <w:rsid w:val="0DF20CEC"/>
    <w:rsid w:val="0E09046D"/>
    <w:rsid w:val="0E1776E1"/>
    <w:rsid w:val="0E52E52B"/>
    <w:rsid w:val="0EBA4E75"/>
    <w:rsid w:val="0F1E9E10"/>
    <w:rsid w:val="0F768D11"/>
    <w:rsid w:val="0F79BBEE"/>
    <w:rsid w:val="0FA4D4CE"/>
    <w:rsid w:val="101975CB"/>
    <w:rsid w:val="102160F1"/>
    <w:rsid w:val="1032F89E"/>
    <w:rsid w:val="109ABC3B"/>
    <w:rsid w:val="10AF0F33"/>
    <w:rsid w:val="112679D1"/>
    <w:rsid w:val="11324191"/>
    <w:rsid w:val="11ABC60A"/>
    <w:rsid w:val="11B671D0"/>
    <w:rsid w:val="11CED7DA"/>
    <w:rsid w:val="12136F8E"/>
    <w:rsid w:val="1231A14E"/>
    <w:rsid w:val="12CEE738"/>
    <w:rsid w:val="1397A280"/>
    <w:rsid w:val="14050136"/>
    <w:rsid w:val="14CCDF3C"/>
    <w:rsid w:val="157A7B58"/>
    <w:rsid w:val="15C25780"/>
    <w:rsid w:val="15CB83C5"/>
    <w:rsid w:val="15E10E58"/>
    <w:rsid w:val="15E89E09"/>
    <w:rsid w:val="1692C472"/>
    <w:rsid w:val="16A667F9"/>
    <w:rsid w:val="19242803"/>
    <w:rsid w:val="1990091F"/>
    <w:rsid w:val="19B6A51E"/>
    <w:rsid w:val="1A6735C9"/>
    <w:rsid w:val="1A7A1090"/>
    <w:rsid w:val="1A885AB7"/>
    <w:rsid w:val="1A89CC1E"/>
    <w:rsid w:val="1B23626B"/>
    <w:rsid w:val="1B57898C"/>
    <w:rsid w:val="1B72C3F2"/>
    <w:rsid w:val="1C5BC8C5"/>
    <w:rsid w:val="1C743C97"/>
    <w:rsid w:val="1C754EAE"/>
    <w:rsid w:val="1C947C82"/>
    <w:rsid w:val="1CD21757"/>
    <w:rsid w:val="1D174AB7"/>
    <w:rsid w:val="1D1CA7FC"/>
    <w:rsid w:val="1D340676"/>
    <w:rsid w:val="1D6CCEE6"/>
    <w:rsid w:val="1D76C7BE"/>
    <w:rsid w:val="1DAA8FA7"/>
    <w:rsid w:val="1DAC73FC"/>
    <w:rsid w:val="1DC4F9A9"/>
    <w:rsid w:val="1DD1974A"/>
    <w:rsid w:val="1EAAE342"/>
    <w:rsid w:val="1F4B739D"/>
    <w:rsid w:val="1F8A4E0C"/>
    <w:rsid w:val="1FBE6823"/>
    <w:rsid w:val="1FC9C860"/>
    <w:rsid w:val="207B22BB"/>
    <w:rsid w:val="20F02B61"/>
    <w:rsid w:val="20F75E94"/>
    <w:rsid w:val="2143DD46"/>
    <w:rsid w:val="22297686"/>
    <w:rsid w:val="228BFBC2"/>
    <w:rsid w:val="229743B1"/>
    <w:rsid w:val="22C5D821"/>
    <w:rsid w:val="22EFEC14"/>
    <w:rsid w:val="23CD33F0"/>
    <w:rsid w:val="23EEEFFF"/>
    <w:rsid w:val="23FB4700"/>
    <w:rsid w:val="2427CC23"/>
    <w:rsid w:val="2430FE8D"/>
    <w:rsid w:val="24B4E068"/>
    <w:rsid w:val="25B1D36C"/>
    <w:rsid w:val="25BCBBED"/>
    <w:rsid w:val="26827911"/>
    <w:rsid w:val="26FE5BDF"/>
    <w:rsid w:val="2779DA26"/>
    <w:rsid w:val="277D4797"/>
    <w:rsid w:val="27E77854"/>
    <w:rsid w:val="27E7A1CC"/>
    <w:rsid w:val="2876A86F"/>
    <w:rsid w:val="289316BB"/>
    <w:rsid w:val="29465A58"/>
    <w:rsid w:val="298E7EAD"/>
    <w:rsid w:val="29C6A64F"/>
    <w:rsid w:val="2A3A2670"/>
    <w:rsid w:val="2A8FFE09"/>
    <w:rsid w:val="2AD99076"/>
    <w:rsid w:val="2AF78315"/>
    <w:rsid w:val="2B56923A"/>
    <w:rsid w:val="2B6175DC"/>
    <w:rsid w:val="2B6EB32C"/>
    <w:rsid w:val="2B8DA754"/>
    <w:rsid w:val="2BEEE44B"/>
    <w:rsid w:val="2BFD1963"/>
    <w:rsid w:val="2C2D9108"/>
    <w:rsid w:val="2C6EAA1B"/>
    <w:rsid w:val="2C85584E"/>
    <w:rsid w:val="2CA0D3B3"/>
    <w:rsid w:val="2CCF5764"/>
    <w:rsid w:val="2D59B146"/>
    <w:rsid w:val="2D98E9C4"/>
    <w:rsid w:val="2E041565"/>
    <w:rsid w:val="2E1E79FE"/>
    <w:rsid w:val="2EABA2C0"/>
    <w:rsid w:val="2EEF6D8F"/>
    <w:rsid w:val="2F3C20AF"/>
    <w:rsid w:val="2FD6E395"/>
    <w:rsid w:val="3006ABAD"/>
    <w:rsid w:val="30930ADC"/>
    <w:rsid w:val="31D052E9"/>
    <w:rsid w:val="31E4B198"/>
    <w:rsid w:val="32272CB3"/>
    <w:rsid w:val="32A6158A"/>
    <w:rsid w:val="32B129A8"/>
    <w:rsid w:val="32D7BC04"/>
    <w:rsid w:val="3329CDD9"/>
    <w:rsid w:val="333062F4"/>
    <w:rsid w:val="3395C6CD"/>
    <w:rsid w:val="33CD729B"/>
    <w:rsid w:val="340C14F0"/>
    <w:rsid w:val="34F400B5"/>
    <w:rsid w:val="3653AE2A"/>
    <w:rsid w:val="3663C768"/>
    <w:rsid w:val="36756F1E"/>
    <w:rsid w:val="36B0114D"/>
    <w:rsid w:val="3779349E"/>
    <w:rsid w:val="37A6BD3E"/>
    <w:rsid w:val="37FF97C9"/>
    <w:rsid w:val="380E6864"/>
    <w:rsid w:val="3838D1AD"/>
    <w:rsid w:val="384BE1AE"/>
    <w:rsid w:val="38575E78"/>
    <w:rsid w:val="3870DF47"/>
    <w:rsid w:val="38DD7F07"/>
    <w:rsid w:val="3946ED8C"/>
    <w:rsid w:val="3962C7B1"/>
    <w:rsid w:val="39BF5833"/>
    <w:rsid w:val="3A4427A1"/>
    <w:rsid w:val="3AA18B7D"/>
    <w:rsid w:val="3BC2E18B"/>
    <w:rsid w:val="3BFCB329"/>
    <w:rsid w:val="3C909A35"/>
    <w:rsid w:val="3CA5D67C"/>
    <w:rsid w:val="3CF7511C"/>
    <w:rsid w:val="3DA3E749"/>
    <w:rsid w:val="3DAF0D8E"/>
    <w:rsid w:val="3DE31CBC"/>
    <w:rsid w:val="3E71819D"/>
    <w:rsid w:val="3E7DFCF3"/>
    <w:rsid w:val="3ED95078"/>
    <w:rsid w:val="3F3F32BE"/>
    <w:rsid w:val="3F68CA1C"/>
    <w:rsid w:val="3FC1A934"/>
    <w:rsid w:val="3FF18151"/>
    <w:rsid w:val="3FF8B7EE"/>
    <w:rsid w:val="400D51FE"/>
    <w:rsid w:val="407A7B5B"/>
    <w:rsid w:val="407E058D"/>
    <w:rsid w:val="40B2C992"/>
    <w:rsid w:val="40BB64AA"/>
    <w:rsid w:val="413B7EC1"/>
    <w:rsid w:val="41E0C2F4"/>
    <w:rsid w:val="422977EF"/>
    <w:rsid w:val="42DA9E1D"/>
    <w:rsid w:val="4312AB22"/>
    <w:rsid w:val="433058B0"/>
    <w:rsid w:val="4341FE9D"/>
    <w:rsid w:val="44676E08"/>
    <w:rsid w:val="44E550F1"/>
    <w:rsid w:val="46316EFC"/>
    <w:rsid w:val="4679020C"/>
    <w:rsid w:val="47E0D36F"/>
    <w:rsid w:val="47EDBCE8"/>
    <w:rsid w:val="480DFEA3"/>
    <w:rsid w:val="481AAA7B"/>
    <w:rsid w:val="48509F3D"/>
    <w:rsid w:val="48716A03"/>
    <w:rsid w:val="48870311"/>
    <w:rsid w:val="49673DE4"/>
    <w:rsid w:val="496BD6BB"/>
    <w:rsid w:val="49A02C4E"/>
    <w:rsid w:val="49A21841"/>
    <w:rsid w:val="4ACC87A5"/>
    <w:rsid w:val="4BC69159"/>
    <w:rsid w:val="4C2F0723"/>
    <w:rsid w:val="4C2F2D88"/>
    <w:rsid w:val="4CCCE22D"/>
    <w:rsid w:val="4CEF1EE6"/>
    <w:rsid w:val="4D0FB352"/>
    <w:rsid w:val="4D1D23EA"/>
    <w:rsid w:val="4D82385E"/>
    <w:rsid w:val="4DB65F98"/>
    <w:rsid w:val="4DD6895E"/>
    <w:rsid w:val="4E206008"/>
    <w:rsid w:val="4E8E3B3E"/>
    <w:rsid w:val="4F7B685A"/>
    <w:rsid w:val="4FA15C1E"/>
    <w:rsid w:val="4FF5870E"/>
    <w:rsid w:val="502B634E"/>
    <w:rsid w:val="5054C4AC"/>
    <w:rsid w:val="50B786D3"/>
    <w:rsid w:val="50EB4ED0"/>
    <w:rsid w:val="51B2999F"/>
    <w:rsid w:val="5248884F"/>
    <w:rsid w:val="5295FD0C"/>
    <w:rsid w:val="52FE9BC4"/>
    <w:rsid w:val="5347F055"/>
    <w:rsid w:val="53E5228C"/>
    <w:rsid w:val="547B5771"/>
    <w:rsid w:val="54AFFE36"/>
    <w:rsid w:val="54E00526"/>
    <w:rsid w:val="55498781"/>
    <w:rsid w:val="556D739F"/>
    <w:rsid w:val="55DDFCD7"/>
    <w:rsid w:val="5614965D"/>
    <w:rsid w:val="5618843A"/>
    <w:rsid w:val="561F5788"/>
    <w:rsid w:val="56D4FC84"/>
    <w:rsid w:val="57251004"/>
    <w:rsid w:val="57384431"/>
    <w:rsid w:val="57A963D9"/>
    <w:rsid w:val="57C75DB6"/>
    <w:rsid w:val="57F1AEFF"/>
    <w:rsid w:val="5828FF7B"/>
    <w:rsid w:val="585124AF"/>
    <w:rsid w:val="5854803E"/>
    <w:rsid w:val="58F99612"/>
    <w:rsid w:val="59DB763D"/>
    <w:rsid w:val="5A4719A0"/>
    <w:rsid w:val="5A78A646"/>
    <w:rsid w:val="5AC58FAD"/>
    <w:rsid w:val="5B53DA96"/>
    <w:rsid w:val="5B5B8CB8"/>
    <w:rsid w:val="5B773170"/>
    <w:rsid w:val="5C38673B"/>
    <w:rsid w:val="5C4E1E0B"/>
    <w:rsid w:val="5C89F494"/>
    <w:rsid w:val="5C8CF435"/>
    <w:rsid w:val="5CDCCF34"/>
    <w:rsid w:val="5D523C25"/>
    <w:rsid w:val="5DC7F956"/>
    <w:rsid w:val="5E421E86"/>
    <w:rsid w:val="5E6C4877"/>
    <w:rsid w:val="5E7252FB"/>
    <w:rsid w:val="5E990032"/>
    <w:rsid w:val="5F41171E"/>
    <w:rsid w:val="5F8B6506"/>
    <w:rsid w:val="60869F19"/>
    <w:rsid w:val="6088967A"/>
    <w:rsid w:val="60E21D32"/>
    <w:rsid w:val="6148AF7F"/>
    <w:rsid w:val="61564E29"/>
    <w:rsid w:val="61BED8C0"/>
    <w:rsid w:val="61EA3F55"/>
    <w:rsid w:val="62343B86"/>
    <w:rsid w:val="6269FA98"/>
    <w:rsid w:val="62C4DC8B"/>
    <w:rsid w:val="62D38A0B"/>
    <w:rsid w:val="62F04CDB"/>
    <w:rsid w:val="630193A4"/>
    <w:rsid w:val="6345C41E"/>
    <w:rsid w:val="636C7AD3"/>
    <w:rsid w:val="63A447AC"/>
    <w:rsid w:val="63F7B750"/>
    <w:rsid w:val="642A50C3"/>
    <w:rsid w:val="64585040"/>
    <w:rsid w:val="6483173E"/>
    <w:rsid w:val="64DB89FB"/>
    <w:rsid w:val="651E3123"/>
    <w:rsid w:val="652F31FC"/>
    <w:rsid w:val="65402568"/>
    <w:rsid w:val="659CDBB8"/>
    <w:rsid w:val="65A19B5A"/>
    <w:rsid w:val="65C62124"/>
    <w:rsid w:val="65D23F06"/>
    <w:rsid w:val="66978274"/>
    <w:rsid w:val="66A65EEA"/>
    <w:rsid w:val="66C6A38B"/>
    <w:rsid w:val="673E3912"/>
    <w:rsid w:val="675A8F3C"/>
    <w:rsid w:val="67632E85"/>
    <w:rsid w:val="67FA0260"/>
    <w:rsid w:val="6843E322"/>
    <w:rsid w:val="68C58872"/>
    <w:rsid w:val="68D8E8D4"/>
    <w:rsid w:val="694FC836"/>
    <w:rsid w:val="6967FCD6"/>
    <w:rsid w:val="69C56105"/>
    <w:rsid w:val="6AC303F4"/>
    <w:rsid w:val="6AF0ED76"/>
    <w:rsid w:val="6B7DC572"/>
    <w:rsid w:val="6C24714C"/>
    <w:rsid w:val="6C2EF995"/>
    <w:rsid w:val="6CCD7383"/>
    <w:rsid w:val="6E0EFC11"/>
    <w:rsid w:val="6E34FC68"/>
    <w:rsid w:val="6E6E0161"/>
    <w:rsid w:val="6EDCCFD6"/>
    <w:rsid w:val="6F03B36F"/>
    <w:rsid w:val="6F1690B2"/>
    <w:rsid w:val="6F81DB07"/>
    <w:rsid w:val="6FD26B19"/>
    <w:rsid w:val="707F711A"/>
    <w:rsid w:val="70A141B6"/>
    <w:rsid w:val="71A0E4A6"/>
    <w:rsid w:val="71BAF801"/>
    <w:rsid w:val="71CBC34E"/>
    <w:rsid w:val="71E405D9"/>
    <w:rsid w:val="72A0536C"/>
    <w:rsid w:val="7319C76A"/>
    <w:rsid w:val="73363023"/>
    <w:rsid w:val="7357B99E"/>
    <w:rsid w:val="735E223A"/>
    <w:rsid w:val="73E32B73"/>
    <w:rsid w:val="7417190B"/>
    <w:rsid w:val="74213561"/>
    <w:rsid w:val="74A44D37"/>
    <w:rsid w:val="765D7A43"/>
    <w:rsid w:val="769A9DD4"/>
    <w:rsid w:val="76B1D707"/>
    <w:rsid w:val="76B776FC"/>
    <w:rsid w:val="7711C783"/>
    <w:rsid w:val="777BB198"/>
    <w:rsid w:val="781A11CA"/>
    <w:rsid w:val="7834E315"/>
    <w:rsid w:val="785694AC"/>
    <w:rsid w:val="787E5739"/>
    <w:rsid w:val="78ADFEEF"/>
    <w:rsid w:val="7909F3A1"/>
    <w:rsid w:val="79D6DC5C"/>
    <w:rsid w:val="7A71E25F"/>
    <w:rsid w:val="7B3FBAA7"/>
    <w:rsid w:val="7B535479"/>
    <w:rsid w:val="7BCB61DF"/>
    <w:rsid w:val="7BE45202"/>
    <w:rsid w:val="7BF596DD"/>
    <w:rsid w:val="7C1ABA2B"/>
    <w:rsid w:val="7C9C99A0"/>
    <w:rsid w:val="7CA5BCD5"/>
    <w:rsid w:val="7D16B731"/>
    <w:rsid w:val="7D7923B8"/>
    <w:rsid w:val="7D8D4B80"/>
    <w:rsid w:val="7E14DB7E"/>
    <w:rsid w:val="7E197D7E"/>
    <w:rsid w:val="7E1A7B73"/>
    <w:rsid w:val="7E1D3DFA"/>
    <w:rsid w:val="7E249A97"/>
    <w:rsid w:val="7E294F71"/>
    <w:rsid w:val="7E600A2C"/>
    <w:rsid w:val="7E8B0F1E"/>
    <w:rsid w:val="7EA1C140"/>
    <w:rsid w:val="7EF3EFEB"/>
    <w:rsid w:val="7F330FBE"/>
    <w:rsid w:val="7FB90E5B"/>
    <w:rsid w:val="7FD873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FB6B74"/>
  <w15:chartTrackingRefBased/>
  <w15:docId w15:val="{142B8833-EAE9-4F4C-B7C2-65A6EF2747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47F7"/>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77DD"/>
    <w:pPr>
      <w:ind w:left="720"/>
      <w:contextualSpacing/>
    </w:pPr>
  </w:style>
  <w:style w:type="character" w:styleId="CommentReference">
    <w:name w:val="annotation reference"/>
    <w:basedOn w:val="DefaultParagraphFont"/>
    <w:uiPriority w:val="99"/>
    <w:semiHidden/>
    <w:unhideWhenUsed/>
    <w:rsid w:val="00DE00C9"/>
    <w:rPr>
      <w:sz w:val="16"/>
      <w:szCs w:val="16"/>
    </w:rPr>
  </w:style>
  <w:style w:type="paragraph" w:styleId="CommentText">
    <w:name w:val="annotation text"/>
    <w:basedOn w:val="Normal"/>
    <w:link w:val="CommentTextChar"/>
    <w:uiPriority w:val="99"/>
    <w:unhideWhenUsed/>
    <w:rsid w:val="00DE00C9"/>
    <w:pPr>
      <w:spacing w:line="240" w:lineRule="auto"/>
    </w:pPr>
    <w:rPr>
      <w:sz w:val="20"/>
      <w:szCs w:val="20"/>
    </w:rPr>
  </w:style>
  <w:style w:type="character" w:customStyle="1" w:styleId="CommentTextChar">
    <w:name w:val="Comment Text Char"/>
    <w:basedOn w:val="DefaultParagraphFont"/>
    <w:link w:val="CommentText"/>
    <w:uiPriority w:val="99"/>
    <w:rsid w:val="00DE00C9"/>
    <w:rPr>
      <w:sz w:val="20"/>
      <w:szCs w:val="20"/>
    </w:rPr>
  </w:style>
  <w:style w:type="paragraph" w:styleId="CommentSubject">
    <w:name w:val="annotation subject"/>
    <w:basedOn w:val="CommentText"/>
    <w:next w:val="CommentText"/>
    <w:link w:val="CommentSubjectChar"/>
    <w:uiPriority w:val="99"/>
    <w:semiHidden/>
    <w:unhideWhenUsed/>
    <w:rsid w:val="00DE00C9"/>
    <w:rPr>
      <w:b/>
      <w:bCs/>
    </w:rPr>
  </w:style>
  <w:style w:type="character" w:customStyle="1" w:styleId="CommentSubjectChar">
    <w:name w:val="Comment Subject Char"/>
    <w:basedOn w:val="CommentTextChar"/>
    <w:link w:val="CommentSubject"/>
    <w:uiPriority w:val="99"/>
    <w:semiHidden/>
    <w:rsid w:val="00DE00C9"/>
    <w:rPr>
      <w:b/>
      <w:bCs/>
      <w:sz w:val="20"/>
      <w:szCs w:val="20"/>
    </w:rPr>
  </w:style>
  <w:style w:type="paragraph" w:styleId="BalloonText">
    <w:name w:val="Balloon Text"/>
    <w:basedOn w:val="Normal"/>
    <w:link w:val="BalloonTextChar"/>
    <w:uiPriority w:val="99"/>
    <w:semiHidden/>
    <w:unhideWhenUsed/>
    <w:rsid w:val="00DE00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00C9"/>
    <w:rPr>
      <w:rFonts w:ascii="Segoe UI" w:hAnsi="Segoe UI" w:cs="Segoe UI"/>
      <w:sz w:val="18"/>
      <w:szCs w:val="18"/>
    </w:rPr>
  </w:style>
  <w:style w:type="table" w:styleId="TableGrid">
    <w:name w:val="Table Grid"/>
    <w:basedOn w:val="TableNormal"/>
    <w:uiPriority w:val="39"/>
    <w:rsid w:val="0064073C"/>
    <w:pPr>
      <w:spacing w:after="0" w:line="240" w:lineRule="auto"/>
      <w:ind w:firstLine="360"/>
    </w:pPr>
    <w:rPr>
      <w:rFonts w:ascii="Calibri" w:eastAsia="Calibri" w:hAnsi="Calibri" w:cs="Times New Roman"/>
      <w:sz w:val="20"/>
      <w:szCs w:val="20"/>
      <w:lang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es"/>
    <w:basedOn w:val="Normal"/>
    <w:next w:val="Normal"/>
    <w:link w:val="CaptionChar"/>
    <w:autoRedefine/>
    <w:uiPriority w:val="35"/>
    <w:unhideWhenUsed/>
    <w:qFormat/>
    <w:rsid w:val="00556782"/>
    <w:pPr>
      <w:spacing w:after="120" w:line="360" w:lineRule="auto"/>
    </w:pPr>
    <w:rPr>
      <w:rFonts w:ascii="Calibri" w:hAnsi="Calibri" w:cs="Times New Roman"/>
      <w:b/>
      <w:bCs/>
      <w:iCs/>
      <w:color w:val="000000"/>
      <w:lang w:eastAsia="en-GB"/>
    </w:rPr>
  </w:style>
  <w:style w:type="character" w:customStyle="1" w:styleId="CaptionChar">
    <w:name w:val="Caption Char"/>
    <w:aliases w:val="Tables Char"/>
    <w:basedOn w:val="DefaultParagraphFont"/>
    <w:link w:val="Caption"/>
    <w:uiPriority w:val="35"/>
    <w:rsid w:val="00556782"/>
    <w:rPr>
      <w:rFonts w:ascii="Calibri" w:hAnsi="Calibri" w:cs="Times New Roman"/>
      <w:b/>
      <w:bCs/>
      <w:iCs/>
      <w:color w:val="000000"/>
      <w:lang w:eastAsia="en-GB"/>
    </w:rPr>
  </w:style>
  <w:style w:type="paragraph" w:customStyle="1" w:styleId="EndNoteBibliographyTitle">
    <w:name w:val="EndNote Bibliography Title"/>
    <w:basedOn w:val="Normal"/>
    <w:link w:val="EndNoteBibliographyTitleChar"/>
    <w:rsid w:val="003049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0490B"/>
    <w:rPr>
      <w:rFonts w:ascii="Calibri" w:hAnsi="Calibri" w:cs="Calibri"/>
      <w:noProof/>
      <w:lang w:val="en-US"/>
    </w:rPr>
  </w:style>
  <w:style w:type="paragraph" w:customStyle="1" w:styleId="EndNoteBibliography">
    <w:name w:val="EndNote Bibliography"/>
    <w:basedOn w:val="Normal"/>
    <w:link w:val="EndNoteBibliographyChar"/>
    <w:rsid w:val="003049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0490B"/>
    <w:rPr>
      <w:rFonts w:ascii="Calibri" w:hAnsi="Calibri" w:cs="Calibri"/>
      <w:noProof/>
      <w:lang w:val="en-US"/>
    </w:rPr>
  </w:style>
  <w:style w:type="paragraph" w:styleId="NormalWeb">
    <w:name w:val="Normal (Web)"/>
    <w:basedOn w:val="Normal"/>
    <w:uiPriority w:val="99"/>
    <w:semiHidden/>
    <w:unhideWhenUsed/>
    <w:rsid w:val="003E7EF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uiPriority w:val="20"/>
    <w:qFormat/>
    <w:rsid w:val="00E109F0"/>
    <w:rPr>
      <w:b/>
      <w:bCs/>
      <w:i/>
      <w:iCs/>
      <w:color w:val="auto"/>
    </w:rPr>
  </w:style>
  <w:style w:type="paragraph" w:styleId="Quote">
    <w:name w:val="Quote"/>
    <w:aliases w:val="Figures"/>
    <w:basedOn w:val="Normal"/>
    <w:next w:val="Normal"/>
    <w:link w:val="QuoteChar"/>
    <w:autoRedefine/>
    <w:uiPriority w:val="29"/>
    <w:qFormat/>
    <w:rsid w:val="00E109F0"/>
    <w:pPr>
      <w:spacing w:before="120" w:after="120" w:line="360" w:lineRule="auto"/>
    </w:pPr>
    <w:rPr>
      <w:rFonts w:ascii="Calibri" w:eastAsia="Times New Roman" w:hAnsi="Calibri" w:cs="Times New Roman"/>
      <w:i/>
      <w:lang w:eastAsia="en-GB"/>
    </w:rPr>
  </w:style>
  <w:style w:type="character" w:customStyle="1" w:styleId="QuoteChar">
    <w:name w:val="Quote Char"/>
    <w:aliases w:val="Figures Char"/>
    <w:basedOn w:val="DefaultParagraphFont"/>
    <w:link w:val="Quote"/>
    <w:uiPriority w:val="29"/>
    <w:rsid w:val="00E109F0"/>
    <w:rPr>
      <w:rFonts w:ascii="Calibri" w:eastAsia="Times New Roman" w:hAnsi="Calibri" w:cs="Times New Roman"/>
      <w:i/>
      <w:lang w:eastAsia="en-GB"/>
    </w:rPr>
  </w:style>
  <w:style w:type="character" w:styleId="Strong">
    <w:name w:val="Strong"/>
    <w:basedOn w:val="DefaultParagraphFont"/>
    <w:uiPriority w:val="22"/>
    <w:qFormat/>
    <w:rsid w:val="00D81E9C"/>
    <w:rPr>
      <w:b/>
      <w:bCs/>
    </w:rPr>
  </w:style>
  <w:style w:type="character" w:styleId="PlaceholderText">
    <w:name w:val="Placeholder Text"/>
    <w:basedOn w:val="DefaultParagraphFont"/>
    <w:uiPriority w:val="99"/>
    <w:semiHidden/>
    <w:rsid w:val="00652CCE"/>
    <w:rPr>
      <w:color w:val="808080"/>
    </w:rPr>
  </w:style>
  <w:style w:type="character" w:styleId="Hyperlink">
    <w:name w:val="Hyperlink"/>
    <w:basedOn w:val="DefaultParagraphFont"/>
    <w:uiPriority w:val="99"/>
    <w:unhideWhenUsed/>
    <w:rsid w:val="00113997"/>
    <w:rPr>
      <w:color w:val="0000FF"/>
      <w:u w:val="single"/>
    </w:rPr>
  </w:style>
  <w:style w:type="paragraph" w:styleId="Revision">
    <w:name w:val="Revision"/>
    <w:hidden/>
    <w:uiPriority w:val="99"/>
    <w:semiHidden/>
    <w:rsid w:val="00C76032"/>
    <w:pPr>
      <w:spacing w:after="0" w:line="240" w:lineRule="auto"/>
    </w:pPr>
  </w:style>
  <w:style w:type="character" w:customStyle="1" w:styleId="Heading1Char">
    <w:name w:val="Heading 1 Char"/>
    <w:basedOn w:val="DefaultParagraphFont"/>
    <w:link w:val="Heading1"/>
    <w:uiPriority w:val="9"/>
    <w:rsid w:val="00D547F7"/>
    <w:rPr>
      <w:rFonts w:asciiTheme="majorHAnsi" w:eastAsiaTheme="majorEastAsia" w:hAnsiTheme="majorHAnsi" w:cstheme="majorBidi"/>
      <w:b/>
      <w:bCs/>
      <w:color w:val="2F5496" w:themeColor="accent1" w:themeShade="BF"/>
      <w:sz w:val="28"/>
      <w:szCs w:val="28"/>
      <w:lang w:val="en-US" w:bidi="en-US"/>
    </w:rPr>
  </w:style>
  <w:style w:type="character" w:styleId="UnresolvedMention">
    <w:name w:val="Unresolved Mention"/>
    <w:basedOn w:val="DefaultParagraphFont"/>
    <w:uiPriority w:val="99"/>
    <w:semiHidden/>
    <w:unhideWhenUsed/>
    <w:rsid w:val="00AE0AF3"/>
    <w:rPr>
      <w:color w:val="605E5C"/>
      <w:shd w:val="clear" w:color="auto" w:fill="E1DFDD"/>
    </w:rPr>
  </w:style>
  <w:style w:type="character" w:customStyle="1" w:styleId="cf01">
    <w:name w:val="cf01"/>
    <w:basedOn w:val="DefaultParagraphFont"/>
    <w:rsid w:val="00EE2818"/>
    <w:rPr>
      <w:rFonts w:ascii="Segoe UI" w:hAnsi="Segoe UI" w:cs="Segoe UI" w:hint="default"/>
      <w:sz w:val="18"/>
      <w:szCs w:val="18"/>
    </w:rPr>
  </w:style>
  <w:style w:type="character" w:customStyle="1" w:styleId="normaltextrun">
    <w:name w:val="normaltextrun"/>
    <w:basedOn w:val="DefaultParagraphFont"/>
    <w:rsid w:val="00962751"/>
  </w:style>
  <w:style w:type="character" w:styleId="FollowedHyperlink">
    <w:name w:val="FollowedHyperlink"/>
    <w:basedOn w:val="DefaultParagraphFont"/>
    <w:uiPriority w:val="99"/>
    <w:semiHidden/>
    <w:unhideWhenUsed/>
    <w:rsid w:val="00D146B7"/>
    <w:rPr>
      <w:color w:val="954F72" w:themeColor="followedHyperlink"/>
      <w:u w:val="single"/>
    </w:rPr>
  </w:style>
  <w:style w:type="paragraph" w:customStyle="1" w:styleId="xxxmsonormal">
    <w:name w:val="x_x_x_msonormal"/>
    <w:basedOn w:val="Normal"/>
    <w:rsid w:val="001548A2"/>
    <w:pPr>
      <w:spacing w:after="0" w:line="240" w:lineRule="auto"/>
    </w:pPr>
    <w:rPr>
      <w:rFonts w:ascii="Calibri" w:hAnsi="Calibri" w:cs="Calibri"/>
      <w:lang w:eastAsia="en-GB"/>
    </w:rPr>
  </w:style>
  <w:style w:type="paragraph" w:styleId="Header">
    <w:name w:val="header"/>
    <w:basedOn w:val="Normal"/>
    <w:link w:val="HeaderChar"/>
    <w:uiPriority w:val="99"/>
    <w:unhideWhenUsed/>
    <w:rsid w:val="006A78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82D"/>
  </w:style>
  <w:style w:type="paragraph" w:styleId="Footer">
    <w:name w:val="footer"/>
    <w:basedOn w:val="Normal"/>
    <w:link w:val="FooterChar"/>
    <w:uiPriority w:val="99"/>
    <w:unhideWhenUsed/>
    <w:rsid w:val="006A78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82D"/>
  </w:style>
  <w:style w:type="character" w:styleId="LineNumber">
    <w:name w:val="line number"/>
    <w:basedOn w:val="DefaultParagraphFont"/>
    <w:uiPriority w:val="99"/>
    <w:semiHidden/>
    <w:unhideWhenUsed/>
    <w:rsid w:val="003F29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296703">
      <w:bodyDiv w:val="1"/>
      <w:marLeft w:val="0"/>
      <w:marRight w:val="0"/>
      <w:marTop w:val="0"/>
      <w:marBottom w:val="0"/>
      <w:divBdr>
        <w:top w:val="none" w:sz="0" w:space="0" w:color="auto"/>
        <w:left w:val="none" w:sz="0" w:space="0" w:color="auto"/>
        <w:bottom w:val="none" w:sz="0" w:space="0" w:color="auto"/>
        <w:right w:val="none" w:sz="0" w:space="0" w:color="auto"/>
      </w:divBdr>
      <w:divsChild>
        <w:div w:id="1722747336">
          <w:marLeft w:val="0"/>
          <w:marRight w:val="0"/>
          <w:marTop w:val="0"/>
          <w:marBottom w:val="0"/>
          <w:divBdr>
            <w:top w:val="none" w:sz="0" w:space="0" w:color="auto"/>
            <w:left w:val="none" w:sz="0" w:space="0" w:color="auto"/>
            <w:bottom w:val="none" w:sz="0" w:space="0" w:color="auto"/>
            <w:right w:val="none" w:sz="0" w:space="0" w:color="auto"/>
          </w:divBdr>
        </w:div>
        <w:div w:id="1372462992">
          <w:marLeft w:val="0"/>
          <w:marRight w:val="0"/>
          <w:marTop w:val="0"/>
          <w:marBottom w:val="0"/>
          <w:divBdr>
            <w:top w:val="none" w:sz="0" w:space="0" w:color="auto"/>
            <w:left w:val="none" w:sz="0" w:space="0" w:color="auto"/>
            <w:bottom w:val="none" w:sz="0" w:space="0" w:color="auto"/>
            <w:right w:val="none" w:sz="0" w:space="0" w:color="auto"/>
          </w:divBdr>
        </w:div>
        <w:div w:id="1852210829">
          <w:marLeft w:val="0"/>
          <w:marRight w:val="0"/>
          <w:marTop w:val="0"/>
          <w:marBottom w:val="0"/>
          <w:divBdr>
            <w:top w:val="none" w:sz="0" w:space="0" w:color="auto"/>
            <w:left w:val="none" w:sz="0" w:space="0" w:color="auto"/>
            <w:bottom w:val="none" w:sz="0" w:space="0" w:color="auto"/>
            <w:right w:val="none" w:sz="0" w:space="0" w:color="auto"/>
          </w:divBdr>
        </w:div>
        <w:div w:id="429662242">
          <w:marLeft w:val="0"/>
          <w:marRight w:val="0"/>
          <w:marTop w:val="0"/>
          <w:marBottom w:val="0"/>
          <w:divBdr>
            <w:top w:val="none" w:sz="0" w:space="0" w:color="auto"/>
            <w:left w:val="none" w:sz="0" w:space="0" w:color="auto"/>
            <w:bottom w:val="none" w:sz="0" w:space="0" w:color="auto"/>
            <w:right w:val="none" w:sz="0" w:space="0" w:color="auto"/>
          </w:divBdr>
        </w:div>
        <w:div w:id="964116792">
          <w:marLeft w:val="0"/>
          <w:marRight w:val="0"/>
          <w:marTop w:val="0"/>
          <w:marBottom w:val="0"/>
          <w:divBdr>
            <w:top w:val="none" w:sz="0" w:space="0" w:color="auto"/>
            <w:left w:val="none" w:sz="0" w:space="0" w:color="auto"/>
            <w:bottom w:val="none" w:sz="0" w:space="0" w:color="auto"/>
            <w:right w:val="none" w:sz="0" w:space="0" w:color="auto"/>
          </w:divBdr>
        </w:div>
        <w:div w:id="212428621">
          <w:marLeft w:val="0"/>
          <w:marRight w:val="0"/>
          <w:marTop w:val="0"/>
          <w:marBottom w:val="0"/>
          <w:divBdr>
            <w:top w:val="none" w:sz="0" w:space="0" w:color="auto"/>
            <w:left w:val="none" w:sz="0" w:space="0" w:color="auto"/>
            <w:bottom w:val="none" w:sz="0" w:space="0" w:color="auto"/>
            <w:right w:val="none" w:sz="0" w:space="0" w:color="auto"/>
          </w:divBdr>
        </w:div>
        <w:div w:id="268045330">
          <w:marLeft w:val="0"/>
          <w:marRight w:val="0"/>
          <w:marTop w:val="0"/>
          <w:marBottom w:val="0"/>
          <w:divBdr>
            <w:top w:val="none" w:sz="0" w:space="0" w:color="auto"/>
            <w:left w:val="none" w:sz="0" w:space="0" w:color="auto"/>
            <w:bottom w:val="none" w:sz="0" w:space="0" w:color="auto"/>
            <w:right w:val="none" w:sz="0" w:space="0" w:color="auto"/>
          </w:divBdr>
        </w:div>
      </w:divsChild>
    </w:div>
    <w:div w:id="242958620">
      <w:bodyDiv w:val="1"/>
      <w:marLeft w:val="0"/>
      <w:marRight w:val="0"/>
      <w:marTop w:val="0"/>
      <w:marBottom w:val="0"/>
      <w:divBdr>
        <w:top w:val="none" w:sz="0" w:space="0" w:color="auto"/>
        <w:left w:val="none" w:sz="0" w:space="0" w:color="auto"/>
        <w:bottom w:val="none" w:sz="0" w:space="0" w:color="auto"/>
        <w:right w:val="none" w:sz="0" w:space="0" w:color="auto"/>
      </w:divBdr>
      <w:divsChild>
        <w:div w:id="418453639">
          <w:marLeft w:val="480"/>
          <w:marRight w:val="0"/>
          <w:marTop w:val="0"/>
          <w:marBottom w:val="0"/>
          <w:divBdr>
            <w:top w:val="none" w:sz="0" w:space="0" w:color="auto"/>
            <w:left w:val="none" w:sz="0" w:space="0" w:color="auto"/>
            <w:bottom w:val="none" w:sz="0" w:space="0" w:color="auto"/>
            <w:right w:val="none" w:sz="0" w:space="0" w:color="auto"/>
          </w:divBdr>
        </w:div>
        <w:div w:id="2084570853">
          <w:marLeft w:val="480"/>
          <w:marRight w:val="0"/>
          <w:marTop w:val="0"/>
          <w:marBottom w:val="0"/>
          <w:divBdr>
            <w:top w:val="none" w:sz="0" w:space="0" w:color="auto"/>
            <w:left w:val="none" w:sz="0" w:space="0" w:color="auto"/>
            <w:bottom w:val="none" w:sz="0" w:space="0" w:color="auto"/>
            <w:right w:val="none" w:sz="0" w:space="0" w:color="auto"/>
          </w:divBdr>
        </w:div>
      </w:divsChild>
    </w:div>
    <w:div w:id="262224608">
      <w:bodyDiv w:val="1"/>
      <w:marLeft w:val="0"/>
      <w:marRight w:val="0"/>
      <w:marTop w:val="0"/>
      <w:marBottom w:val="0"/>
      <w:divBdr>
        <w:top w:val="none" w:sz="0" w:space="0" w:color="auto"/>
        <w:left w:val="none" w:sz="0" w:space="0" w:color="auto"/>
        <w:bottom w:val="none" w:sz="0" w:space="0" w:color="auto"/>
        <w:right w:val="none" w:sz="0" w:space="0" w:color="auto"/>
      </w:divBdr>
    </w:div>
    <w:div w:id="350953387">
      <w:bodyDiv w:val="1"/>
      <w:marLeft w:val="0"/>
      <w:marRight w:val="0"/>
      <w:marTop w:val="0"/>
      <w:marBottom w:val="0"/>
      <w:divBdr>
        <w:top w:val="none" w:sz="0" w:space="0" w:color="auto"/>
        <w:left w:val="none" w:sz="0" w:space="0" w:color="auto"/>
        <w:bottom w:val="none" w:sz="0" w:space="0" w:color="auto"/>
        <w:right w:val="none" w:sz="0" w:space="0" w:color="auto"/>
      </w:divBdr>
    </w:div>
    <w:div w:id="386683263">
      <w:bodyDiv w:val="1"/>
      <w:marLeft w:val="0"/>
      <w:marRight w:val="0"/>
      <w:marTop w:val="0"/>
      <w:marBottom w:val="0"/>
      <w:divBdr>
        <w:top w:val="none" w:sz="0" w:space="0" w:color="auto"/>
        <w:left w:val="none" w:sz="0" w:space="0" w:color="auto"/>
        <w:bottom w:val="none" w:sz="0" w:space="0" w:color="auto"/>
        <w:right w:val="none" w:sz="0" w:space="0" w:color="auto"/>
      </w:divBdr>
    </w:div>
    <w:div w:id="503865801">
      <w:bodyDiv w:val="1"/>
      <w:marLeft w:val="0"/>
      <w:marRight w:val="0"/>
      <w:marTop w:val="0"/>
      <w:marBottom w:val="0"/>
      <w:divBdr>
        <w:top w:val="none" w:sz="0" w:space="0" w:color="auto"/>
        <w:left w:val="none" w:sz="0" w:space="0" w:color="auto"/>
        <w:bottom w:val="none" w:sz="0" w:space="0" w:color="auto"/>
        <w:right w:val="none" w:sz="0" w:space="0" w:color="auto"/>
      </w:divBdr>
    </w:div>
    <w:div w:id="584143518">
      <w:bodyDiv w:val="1"/>
      <w:marLeft w:val="0"/>
      <w:marRight w:val="0"/>
      <w:marTop w:val="0"/>
      <w:marBottom w:val="0"/>
      <w:divBdr>
        <w:top w:val="none" w:sz="0" w:space="0" w:color="auto"/>
        <w:left w:val="none" w:sz="0" w:space="0" w:color="auto"/>
        <w:bottom w:val="none" w:sz="0" w:space="0" w:color="auto"/>
        <w:right w:val="none" w:sz="0" w:space="0" w:color="auto"/>
      </w:divBdr>
      <w:divsChild>
        <w:div w:id="1604148215">
          <w:marLeft w:val="0"/>
          <w:marRight w:val="0"/>
          <w:marTop w:val="0"/>
          <w:marBottom w:val="0"/>
          <w:divBdr>
            <w:top w:val="none" w:sz="0" w:space="0" w:color="auto"/>
            <w:left w:val="none" w:sz="0" w:space="0" w:color="auto"/>
            <w:bottom w:val="none" w:sz="0" w:space="0" w:color="auto"/>
            <w:right w:val="none" w:sz="0" w:space="0" w:color="auto"/>
          </w:divBdr>
          <w:divsChild>
            <w:div w:id="1667630735">
              <w:marLeft w:val="0"/>
              <w:marRight w:val="0"/>
              <w:marTop w:val="0"/>
              <w:marBottom w:val="0"/>
              <w:divBdr>
                <w:top w:val="none" w:sz="0" w:space="0" w:color="auto"/>
                <w:left w:val="none" w:sz="0" w:space="0" w:color="auto"/>
                <w:bottom w:val="none" w:sz="0" w:space="0" w:color="auto"/>
                <w:right w:val="none" w:sz="0" w:space="0" w:color="auto"/>
              </w:divBdr>
              <w:divsChild>
                <w:div w:id="1900166074">
                  <w:marLeft w:val="0"/>
                  <w:marRight w:val="0"/>
                  <w:marTop w:val="0"/>
                  <w:marBottom w:val="0"/>
                  <w:divBdr>
                    <w:top w:val="none" w:sz="0" w:space="0" w:color="auto"/>
                    <w:left w:val="none" w:sz="0" w:space="0" w:color="auto"/>
                    <w:bottom w:val="none" w:sz="0" w:space="0" w:color="auto"/>
                    <w:right w:val="none" w:sz="0" w:space="0" w:color="auto"/>
                  </w:divBdr>
                </w:div>
                <w:div w:id="1442997195">
                  <w:marLeft w:val="0"/>
                  <w:marRight w:val="0"/>
                  <w:marTop w:val="0"/>
                  <w:marBottom w:val="0"/>
                  <w:divBdr>
                    <w:top w:val="none" w:sz="0" w:space="0" w:color="auto"/>
                    <w:left w:val="none" w:sz="0" w:space="0" w:color="auto"/>
                    <w:bottom w:val="none" w:sz="0" w:space="0" w:color="auto"/>
                    <w:right w:val="none" w:sz="0" w:space="0" w:color="auto"/>
                  </w:divBdr>
                </w:div>
                <w:div w:id="1978681975">
                  <w:marLeft w:val="0"/>
                  <w:marRight w:val="0"/>
                  <w:marTop w:val="0"/>
                  <w:marBottom w:val="0"/>
                  <w:divBdr>
                    <w:top w:val="none" w:sz="0" w:space="0" w:color="auto"/>
                    <w:left w:val="none" w:sz="0" w:space="0" w:color="auto"/>
                    <w:bottom w:val="none" w:sz="0" w:space="0" w:color="auto"/>
                    <w:right w:val="none" w:sz="0" w:space="0" w:color="auto"/>
                  </w:divBdr>
                </w:div>
                <w:div w:id="1593273575">
                  <w:marLeft w:val="0"/>
                  <w:marRight w:val="0"/>
                  <w:marTop w:val="0"/>
                  <w:marBottom w:val="0"/>
                  <w:divBdr>
                    <w:top w:val="none" w:sz="0" w:space="0" w:color="auto"/>
                    <w:left w:val="none" w:sz="0" w:space="0" w:color="auto"/>
                    <w:bottom w:val="none" w:sz="0" w:space="0" w:color="auto"/>
                    <w:right w:val="none" w:sz="0" w:space="0" w:color="auto"/>
                  </w:divBdr>
                </w:div>
                <w:div w:id="137308169">
                  <w:marLeft w:val="0"/>
                  <w:marRight w:val="0"/>
                  <w:marTop w:val="0"/>
                  <w:marBottom w:val="0"/>
                  <w:divBdr>
                    <w:top w:val="none" w:sz="0" w:space="0" w:color="auto"/>
                    <w:left w:val="none" w:sz="0" w:space="0" w:color="auto"/>
                    <w:bottom w:val="none" w:sz="0" w:space="0" w:color="auto"/>
                    <w:right w:val="none" w:sz="0" w:space="0" w:color="auto"/>
                  </w:divBdr>
                </w:div>
                <w:div w:id="2102751853">
                  <w:marLeft w:val="0"/>
                  <w:marRight w:val="0"/>
                  <w:marTop w:val="0"/>
                  <w:marBottom w:val="0"/>
                  <w:divBdr>
                    <w:top w:val="none" w:sz="0" w:space="0" w:color="auto"/>
                    <w:left w:val="none" w:sz="0" w:space="0" w:color="auto"/>
                    <w:bottom w:val="none" w:sz="0" w:space="0" w:color="auto"/>
                    <w:right w:val="none" w:sz="0" w:space="0" w:color="auto"/>
                  </w:divBdr>
                </w:div>
              </w:divsChild>
            </w:div>
            <w:div w:id="1549754621">
              <w:marLeft w:val="0"/>
              <w:marRight w:val="0"/>
              <w:marTop w:val="0"/>
              <w:marBottom w:val="0"/>
              <w:divBdr>
                <w:top w:val="none" w:sz="0" w:space="0" w:color="auto"/>
                <w:left w:val="none" w:sz="0" w:space="0" w:color="auto"/>
                <w:bottom w:val="none" w:sz="0" w:space="0" w:color="auto"/>
                <w:right w:val="none" w:sz="0" w:space="0" w:color="auto"/>
              </w:divBdr>
              <w:divsChild>
                <w:div w:id="87681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095440">
          <w:marLeft w:val="0"/>
          <w:marRight w:val="0"/>
          <w:marTop w:val="0"/>
          <w:marBottom w:val="0"/>
          <w:divBdr>
            <w:top w:val="none" w:sz="0" w:space="0" w:color="auto"/>
            <w:left w:val="none" w:sz="0" w:space="0" w:color="auto"/>
            <w:bottom w:val="none" w:sz="0" w:space="0" w:color="auto"/>
            <w:right w:val="none" w:sz="0" w:space="0" w:color="auto"/>
          </w:divBdr>
          <w:divsChild>
            <w:div w:id="853497959">
              <w:marLeft w:val="0"/>
              <w:marRight w:val="0"/>
              <w:marTop w:val="0"/>
              <w:marBottom w:val="0"/>
              <w:divBdr>
                <w:top w:val="none" w:sz="0" w:space="0" w:color="auto"/>
                <w:left w:val="none" w:sz="0" w:space="0" w:color="auto"/>
                <w:bottom w:val="none" w:sz="0" w:space="0" w:color="auto"/>
                <w:right w:val="none" w:sz="0" w:space="0" w:color="auto"/>
              </w:divBdr>
              <w:divsChild>
                <w:div w:id="868687349">
                  <w:marLeft w:val="0"/>
                  <w:marRight w:val="0"/>
                  <w:marTop w:val="0"/>
                  <w:marBottom w:val="0"/>
                  <w:divBdr>
                    <w:top w:val="none" w:sz="0" w:space="0" w:color="auto"/>
                    <w:left w:val="none" w:sz="0" w:space="0" w:color="auto"/>
                    <w:bottom w:val="none" w:sz="0" w:space="0" w:color="auto"/>
                    <w:right w:val="none" w:sz="0" w:space="0" w:color="auto"/>
                  </w:divBdr>
                </w:div>
                <w:div w:id="1664581308">
                  <w:marLeft w:val="0"/>
                  <w:marRight w:val="0"/>
                  <w:marTop w:val="0"/>
                  <w:marBottom w:val="0"/>
                  <w:divBdr>
                    <w:top w:val="none" w:sz="0" w:space="0" w:color="auto"/>
                    <w:left w:val="none" w:sz="0" w:space="0" w:color="auto"/>
                    <w:bottom w:val="none" w:sz="0" w:space="0" w:color="auto"/>
                    <w:right w:val="none" w:sz="0" w:space="0" w:color="auto"/>
                  </w:divBdr>
                </w:div>
                <w:div w:id="566570663">
                  <w:marLeft w:val="0"/>
                  <w:marRight w:val="0"/>
                  <w:marTop w:val="0"/>
                  <w:marBottom w:val="0"/>
                  <w:divBdr>
                    <w:top w:val="none" w:sz="0" w:space="0" w:color="auto"/>
                    <w:left w:val="none" w:sz="0" w:space="0" w:color="auto"/>
                    <w:bottom w:val="none" w:sz="0" w:space="0" w:color="auto"/>
                    <w:right w:val="none" w:sz="0" w:space="0" w:color="auto"/>
                  </w:divBdr>
                </w:div>
                <w:div w:id="1290093336">
                  <w:marLeft w:val="0"/>
                  <w:marRight w:val="0"/>
                  <w:marTop w:val="0"/>
                  <w:marBottom w:val="0"/>
                  <w:divBdr>
                    <w:top w:val="none" w:sz="0" w:space="0" w:color="auto"/>
                    <w:left w:val="none" w:sz="0" w:space="0" w:color="auto"/>
                    <w:bottom w:val="none" w:sz="0" w:space="0" w:color="auto"/>
                    <w:right w:val="none" w:sz="0" w:space="0" w:color="auto"/>
                  </w:divBdr>
                </w:div>
                <w:div w:id="66847226">
                  <w:marLeft w:val="0"/>
                  <w:marRight w:val="0"/>
                  <w:marTop w:val="0"/>
                  <w:marBottom w:val="0"/>
                  <w:divBdr>
                    <w:top w:val="none" w:sz="0" w:space="0" w:color="auto"/>
                    <w:left w:val="none" w:sz="0" w:space="0" w:color="auto"/>
                    <w:bottom w:val="none" w:sz="0" w:space="0" w:color="auto"/>
                    <w:right w:val="none" w:sz="0" w:space="0" w:color="auto"/>
                  </w:divBdr>
                </w:div>
                <w:div w:id="1850287718">
                  <w:marLeft w:val="0"/>
                  <w:marRight w:val="0"/>
                  <w:marTop w:val="0"/>
                  <w:marBottom w:val="0"/>
                  <w:divBdr>
                    <w:top w:val="none" w:sz="0" w:space="0" w:color="auto"/>
                    <w:left w:val="none" w:sz="0" w:space="0" w:color="auto"/>
                    <w:bottom w:val="none" w:sz="0" w:space="0" w:color="auto"/>
                    <w:right w:val="none" w:sz="0" w:space="0" w:color="auto"/>
                  </w:divBdr>
                </w:div>
                <w:div w:id="506137655">
                  <w:marLeft w:val="0"/>
                  <w:marRight w:val="0"/>
                  <w:marTop w:val="0"/>
                  <w:marBottom w:val="0"/>
                  <w:divBdr>
                    <w:top w:val="none" w:sz="0" w:space="0" w:color="auto"/>
                    <w:left w:val="none" w:sz="0" w:space="0" w:color="auto"/>
                    <w:bottom w:val="none" w:sz="0" w:space="0" w:color="auto"/>
                    <w:right w:val="none" w:sz="0" w:space="0" w:color="auto"/>
                  </w:divBdr>
                </w:div>
              </w:divsChild>
            </w:div>
            <w:div w:id="1081683605">
              <w:marLeft w:val="0"/>
              <w:marRight w:val="0"/>
              <w:marTop w:val="0"/>
              <w:marBottom w:val="0"/>
              <w:divBdr>
                <w:top w:val="none" w:sz="0" w:space="0" w:color="auto"/>
                <w:left w:val="none" w:sz="0" w:space="0" w:color="auto"/>
                <w:bottom w:val="none" w:sz="0" w:space="0" w:color="auto"/>
                <w:right w:val="none" w:sz="0" w:space="0" w:color="auto"/>
              </w:divBdr>
              <w:divsChild>
                <w:div w:id="5644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362758">
          <w:marLeft w:val="0"/>
          <w:marRight w:val="0"/>
          <w:marTop w:val="0"/>
          <w:marBottom w:val="0"/>
          <w:divBdr>
            <w:top w:val="none" w:sz="0" w:space="0" w:color="auto"/>
            <w:left w:val="none" w:sz="0" w:space="0" w:color="auto"/>
            <w:bottom w:val="none" w:sz="0" w:space="0" w:color="auto"/>
            <w:right w:val="none" w:sz="0" w:space="0" w:color="auto"/>
          </w:divBdr>
          <w:divsChild>
            <w:div w:id="629867465">
              <w:marLeft w:val="0"/>
              <w:marRight w:val="0"/>
              <w:marTop w:val="0"/>
              <w:marBottom w:val="0"/>
              <w:divBdr>
                <w:top w:val="none" w:sz="0" w:space="0" w:color="auto"/>
                <w:left w:val="none" w:sz="0" w:space="0" w:color="auto"/>
                <w:bottom w:val="none" w:sz="0" w:space="0" w:color="auto"/>
                <w:right w:val="none" w:sz="0" w:space="0" w:color="auto"/>
              </w:divBdr>
              <w:divsChild>
                <w:div w:id="2015496247">
                  <w:marLeft w:val="0"/>
                  <w:marRight w:val="0"/>
                  <w:marTop w:val="0"/>
                  <w:marBottom w:val="0"/>
                  <w:divBdr>
                    <w:top w:val="none" w:sz="0" w:space="0" w:color="auto"/>
                    <w:left w:val="none" w:sz="0" w:space="0" w:color="auto"/>
                    <w:bottom w:val="none" w:sz="0" w:space="0" w:color="auto"/>
                    <w:right w:val="none" w:sz="0" w:space="0" w:color="auto"/>
                  </w:divBdr>
                </w:div>
                <w:div w:id="673071953">
                  <w:marLeft w:val="0"/>
                  <w:marRight w:val="0"/>
                  <w:marTop w:val="0"/>
                  <w:marBottom w:val="0"/>
                  <w:divBdr>
                    <w:top w:val="none" w:sz="0" w:space="0" w:color="auto"/>
                    <w:left w:val="none" w:sz="0" w:space="0" w:color="auto"/>
                    <w:bottom w:val="none" w:sz="0" w:space="0" w:color="auto"/>
                    <w:right w:val="none" w:sz="0" w:space="0" w:color="auto"/>
                  </w:divBdr>
                </w:div>
                <w:div w:id="366637456">
                  <w:marLeft w:val="0"/>
                  <w:marRight w:val="0"/>
                  <w:marTop w:val="0"/>
                  <w:marBottom w:val="0"/>
                  <w:divBdr>
                    <w:top w:val="none" w:sz="0" w:space="0" w:color="auto"/>
                    <w:left w:val="none" w:sz="0" w:space="0" w:color="auto"/>
                    <w:bottom w:val="none" w:sz="0" w:space="0" w:color="auto"/>
                    <w:right w:val="none" w:sz="0" w:space="0" w:color="auto"/>
                  </w:divBdr>
                </w:div>
                <w:div w:id="1465194049">
                  <w:marLeft w:val="0"/>
                  <w:marRight w:val="0"/>
                  <w:marTop w:val="0"/>
                  <w:marBottom w:val="0"/>
                  <w:divBdr>
                    <w:top w:val="none" w:sz="0" w:space="0" w:color="auto"/>
                    <w:left w:val="none" w:sz="0" w:space="0" w:color="auto"/>
                    <w:bottom w:val="none" w:sz="0" w:space="0" w:color="auto"/>
                    <w:right w:val="none" w:sz="0" w:space="0" w:color="auto"/>
                  </w:divBdr>
                </w:div>
                <w:div w:id="1294485232">
                  <w:marLeft w:val="0"/>
                  <w:marRight w:val="0"/>
                  <w:marTop w:val="0"/>
                  <w:marBottom w:val="0"/>
                  <w:divBdr>
                    <w:top w:val="none" w:sz="0" w:space="0" w:color="auto"/>
                    <w:left w:val="none" w:sz="0" w:space="0" w:color="auto"/>
                    <w:bottom w:val="none" w:sz="0" w:space="0" w:color="auto"/>
                    <w:right w:val="none" w:sz="0" w:space="0" w:color="auto"/>
                  </w:divBdr>
                </w:div>
                <w:div w:id="296762770">
                  <w:marLeft w:val="0"/>
                  <w:marRight w:val="0"/>
                  <w:marTop w:val="0"/>
                  <w:marBottom w:val="0"/>
                  <w:divBdr>
                    <w:top w:val="none" w:sz="0" w:space="0" w:color="auto"/>
                    <w:left w:val="none" w:sz="0" w:space="0" w:color="auto"/>
                    <w:bottom w:val="none" w:sz="0" w:space="0" w:color="auto"/>
                    <w:right w:val="none" w:sz="0" w:space="0" w:color="auto"/>
                  </w:divBdr>
                </w:div>
                <w:div w:id="29780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150809">
      <w:bodyDiv w:val="1"/>
      <w:marLeft w:val="0"/>
      <w:marRight w:val="0"/>
      <w:marTop w:val="0"/>
      <w:marBottom w:val="0"/>
      <w:divBdr>
        <w:top w:val="none" w:sz="0" w:space="0" w:color="auto"/>
        <w:left w:val="none" w:sz="0" w:space="0" w:color="auto"/>
        <w:bottom w:val="none" w:sz="0" w:space="0" w:color="auto"/>
        <w:right w:val="none" w:sz="0" w:space="0" w:color="auto"/>
      </w:divBdr>
    </w:div>
    <w:div w:id="831020798">
      <w:bodyDiv w:val="1"/>
      <w:marLeft w:val="0"/>
      <w:marRight w:val="0"/>
      <w:marTop w:val="0"/>
      <w:marBottom w:val="0"/>
      <w:divBdr>
        <w:top w:val="none" w:sz="0" w:space="0" w:color="auto"/>
        <w:left w:val="none" w:sz="0" w:space="0" w:color="auto"/>
        <w:bottom w:val="none" w:sz="0" w:space="0" w:color="auto"/>
        <w:right w:val="none" w:sz="0" w:space="0" w:color="auto"/>
      </w:divBdr>
    </w:div>
    <w:div w:id="858469496">
      <w:bodyDiv w:val="1"/>
      <w:marLeft w:val="0"/>
      <w:marRight w:val="0"/>
      <w:marTop w:val="0"/>
      <w:marBottom w:val="0"/>
      <w:divBdr>
        <w:top w:val="none" w:sz="0" w:space="0" w:color="auto"/>
        <w:left w:val="none" w:sz="0" w:space="0" w:color="auto"/>
        <w:bottom w:val="none" w:sz="0" w:space="0" w:color="auto"/>
        <w:right w:val="none" w:sz="0" w:space="0" w:color="auto"/>
      </w:divBdr>
      <w:divsChild>
        <w:div w:id="928855761">
          <w:marLeft w:val="480"/>
          <w:marRight w:val="0"/>
          <w:marTop w:val="0"/>
          <w:marBottom w:val="0"/>
          <w:divBdr>
            <w:top w:val="none" w:sz="0" w:space="0" w:color="auto"/>
            <w:left w:val="none" w:sz="0" w:space="0" w:color="auto"/>
            <w:bottom w:val="none" w:sz="0" w:space="0" w:color="auto"/>
            <w:right w:val="none" w:sz="0" w:space="0" w:color="auto"/>
          </w:divBdr>
        </w:div>
        <w:div w:id="2128113806">
          <w:marLeft w:val="480"/>
          <w:marRight w:val="0"/>
          <w:marTop w:val="0"/>
          <w:marBottom w:val="0"/>
          <w:divBdr>
            <w:top w:val="none" w:sz="0" w:space="0" w:color="auto"/>
            <w:left w:val="none" w:sz="0" w:space="0" w:color="auto"/>
            <w:bottom w:val="none" w:sz="0" w:space="0" w:color="auto"/>
            <w:right w:val="none" w:sz="0" w:space="0" w:color="auto"/>
          </w:divBdr>
        </w:div>
      </w:divsChild>
    </w:div>
    <w:div w:id="884563318">
      <w:bodyDiv w:val="1"/>
      <w:marLeft w:val="0"/>
      <w:marRight w:val="0"/>
      <w:marTop w:val="0"/>
      <w:marBottom w:val="0"/>
      <w:divBdr>
        <w:top w:val="none" w:sz="0" w:space="0" w:color="auto"/>
        <w:left w:val="none" w:sz="0" w:space="0" w:color="auto"/>
        <w:bottom w:val="none" w:sz="0" w:space="0" w:color="auto"/>
        <w:right w:val="none" w:sz="0" w:space="0" w:color="auto"/>
      </w:divBdr>
      <w:divsChild>
        <w:div w:id="2130123943">
          <w:marLeft w:val="480"/>
          <w:marRight w:val="0"/>
          <w:marTop w:val="0"/>
          <w:marBottom w:val="0"/>
          <w:divBdr>
            <w:top w:val="none" w:sz="0" w:space="0" w:color="auto"/>
            <w:left w:val="none" w:sz="0" w:space="0" w:color="auto"/>
            <w:bottom w:val="none" w:sz="0" w:space="0" w:color="auto"/>
            <w:right w:val="none" w:sz="0" w:space="0" w:color="auto"/>
          </w:divBdr>
        </w:div>
        <w:div w:id="1102262570">
          <w:marLeft w:val="480"/>
          <w:marRight w:val="0"/>
          <w:marTop w:val="0"/>
          <w:marBottom w:val="0"/>
          <w:divBdr>
            <w:top w:val="none" w:sz="0" w:space="0" w:color="auto"/>
            <w:left w:val="none" w:sz="0" w:space="0" w:color="auto"/>
            <w:bottom w:val="none" w:sz="0" w:space="0" w:color="auto"/>
            <w:right w:val="none" w:sz="0" w:space="0" w:color="auto"/>
          </w:divBdr>
        </w:div>
      </w:divsChild>
    </w:div>
    <w:div w:id="895628676">
      <w:bodyDiv w:val="1"/>
      <w:marLeft w:val="0"/>
      <w:marRight w:val="0"/>
      <w:marTop w:val="0"/>
      <w:marBottom w:val="0"/>
      <w:divBdr>
        <w:top w:val="none" w:sz="0" w:space="0" w:color="auto"/>
        <w:left w:val="none" w:sz="0" w:space="0" w:color="auto"/>
        <w:bottom w:val="none" w:sz="0" w:space="0" w:color="auto"/>
        <w:right w:val="none" w:sz="0" w:space="0" w:color="auto"/>
      </w:divBdr>
      <w:divsChild>
        <w:div w:id="593366212">
          <w:marLeft w:val="480"/>
          <w:marRight w:val="0"/>
          <w:marTop w:val="0"/>
          <w:marBottom w:val="0"/>
          <w:divBdr>
            <w:top w:val="none" w:sz="0" w:space="0" w:color="auto"/>
            <w:left w:val="none" w:sz="0" w:space="0" w:color="auto"/>
            <w:bottom w:val="none" w:sz="0" w:space="0" w:color="auto"/>
            <w:right w:val="none" w:sz="0" w:space="0" w:color="auto"/>
          </w:divBdr>
        </w:div>
        <w:div w:id="1117142473">
          <w:marLeft w:val="480"/>
          <w:marRight w:val="0"/>
          <w:marTop w:val="0"/>
          <w:marBottom w:val="0"/>
          <w:divBdr>
            <w:top w:val="none" w:sz="0" w:space="0" w:color="auto"/>
            <w:left w:val="none" w:sz="0" w:space="0" w:color="auto"/>
            <w:bottom w:val="none" w:sz="0" w:space="0" w:color="auto"/>
            <w:right w:val="none" w:sz="0" w:space="0" w:color="auto"/>
          </w:divBdr>
        </w:div>
        <w:div w:id="1851139364">
          <w:marLeft w:val="480"/>
          <w:marRight w:val="0"/>
          <w:marTop w:val="0"/>
          <w:marBottom w:val="0"/>
          <w:divBdr>
            <w:top w:val="none" w:sz="0" w:space="0" w:color="auto"/>
            <w:left w:val="none" w:sz="0" w:space="0" w:color="auto"/>
            <w:bottom w:val="none" w:sz="0" w:space="0" w:color="auto"/>
            <w:right w:val="none" w:sz="0" w:space="0" w:color="auto"/>
          </w:divBdr>
        </w:div>
        <w:div w:id="1749695164">
          <w:marLeft w:val="480"/>
          <w:marRight w:val="0"/>
          <w:marTop w:val="0"/>
          <w:marBottom w:val="0"/>
          <w:divBdr>
            <w:top w:val="none" w:sz="0" w:space="0" w:color="auto"/>
            <w:left w:val="none" w:sz="0" w:space="0" w:color="auto"/>
            <w:bottom w:val="none" w:sz="0" w:space="0" w:color="auto"/>
            <w:right w:val="none" w:sz="0" w:space="0" w:color="auto"/>
          </w:divBdr>
        </w:div>
        <w:div w:id="1740135969">
          <w:marLeft w:val="480"/>
          <w:marRight w:val="0"/>
          <w:marTop w:val="0"/>
          <w:marBottom w:val="0"/>
          <w:divBdr>
            <w:top w:val="none" w:sz="0" w:space="0" w:color="auto"/>
            <w:left w:val="none" w:sz="0" w:space="0" w:color="auto"/>
            <w:bottom w:val="none" w:sz="0" w:space="0" w:color="auto"/>
            <w:right w:val="none" w:sz="0" w:space="0" w:color="auto"/>
          </w:divBdr>
        </w:div>
      </w:divsChild>
    </w:div>
    <w:div w:id="1053239859">
      <w:bodyDiv w:val="1"/>
      <w:marLeft w:val="0"/>
      <w:marRight w:val="0"/>
      <w:marTop w:val="0"/>
      <w:marBottom w:val="0"/>
      <w:divBdr>
        <w:top w:val="none" w:sz="0" w:space="0" w:color="auto"/>
        <w:left w:val="none" w:sz="0" w:space="0" w:color="auto"/>
        <w:bottom w:val="none" w:sz="0" w:space="0" w:color="auto"/>
        <w:right w:val="none" w:sz="0" w:space="0" w:color="auto"/>
      </w:divBdr>
      <w:divsChild>
        <w:div w:id="1431463442">
          <w:marLeft w:val="480"/>
          <w:marRight w:val="0"/>
          <w:marTop w:val="0"/>
          <w:marBottom w:val="0"/>
          <w:divBdr>
            <w:top w:val="none" w:sz="0" w:space="0" w:color="auto"/>
            <w:left w:val="none" w:sz="0" w:space="0" w:color="auto"/>
            <w:bottom w:val="none" w:sz="0" w:space="0" w:color="auto"/>
            <w:right w:val="none" w:sz="0" w:space="0" w:color="auto"/>
          </w:divBdr>
        </w:div>
        <w:div w:id="1556772724">
          <w:marLeft w:val="480"/>
          <w:marRight w:val="0"/>
          <w:marTop w:val="0"/>
          <w:marBottom w:val="0"/>
          <w:divBdr>
            <w:top w:val="none" w:sz="0" w:space="0" w:color="auto"/>
            <w:left w:val="none" w:sz="0" w:space="0" w:color="auto"/>
            <w:bottom w:val="none" w:sz="0" w:space="0" w:color="auto"/>
            <w:right w:val="none" w:sz="0" w:space="0" w:color="auto"/>
          </w:divBdr>
        </w:div>
      </w:divsChild>
    </w:div>
    <w:div w:id="1096558289">
      <w:bodyDiv w:val="1"/>
      <w:marLeft w:val="0"/>
      <w:marRight w:val="0"/>
      <w:marTop w:val="0"/>
      <w:marBottom w:val="0"/>
      <w:divBdr>
        <w:top w:val="none" w:sz="0" w:space="0" w:color="auto"/>
        <w:left w:val="none" w:sz="0" w:space="0" w:color="auto"/>
        <w:bottom w:val="none" w:sz="0" w:space="0" w:color="auto"/>
        <w:right w:val="none" w:sz="0" w:space="0" w:color="auto"/>
      </w:divBdr>
    </w:div>
    <w:div w:id="1608269886">
      <w:bodyDiv w:val="1"/>
      <w:marLeft w:val="0"/>
      <w:marRight w:val="0"/>
      <w:marTop w:val="0"/>
      <w:marBottom w:val="0"/>
      <w:divBdr>
        <w:top w:val="none" w:sz="0" w:space="0" w:color="auto"/>
        <w:left w:val="none" w:sz="0" w:space="0" w:color="auto"/>
        <w:bottom w:val="none" w:sz="0" w:space="0" w:color="auto"/>
        <w:right w:val="none" w:sz="0" w:space="0" w:color="auto"/>
      </w:divBdr>
      <w:divsChild>
        <w:div w:id="664092669">
          <w:marLeft w:val="480"/>
          <w:marRight w:val="0"/>
          <w:marTop w:val="0"/>
          <w:marBottom w:val="0"/>
          <w:divBdr>
            <w:top w:val="none" w:sz="0" w:space="0" w:color="auto"/>
            <w:left w:val="none" w:sz="0" w:space="0" w:color="auto"/>
            <w:bottom w:val="none" w:sz="0" w:space="0" w:color="auto"/>
            <w:right w:val="none" w:sz="0" w:space="0" w:color="auto"/>
          </w:divBdr>
        </w:div>
        <w:div w:id="1985230884">
          <w:marLeft w:val="480"/>
          <w:marRight w:val="0"/>
          <w:marTop w:val="0"/>
          <w:marBottom w:val="0"/>
          <w:divBdr>
            <w:top w:val="none" w:sz="0" w:space="0" w:color="auto"/>
            <w:left w:val="none" w:sz="0" w:space="0" w:color="auto"/>
            <w:bottom w:val="none" w:sz="0" w:space="0" w:color="auto"/>
            <w:right w:val="none" w:sz="0" w:space="0" w:color="auto"/>
          </w:divBdr>
        </w:div>
      </w:divsChild>
    </w:div>
    <w:div w:id="1624727111">
      <w:bodyDiv w:val="1"/>
      <w:marLeft w:val="0"/>
      <w:marRight w:val="0"/>
      <w:marTop w:val="0"/>
      <w:marBottom w:val="0"/>
      <w:divBdr>
        <w:top w:val="none" w:sz="0" w:space="0" w:color="auto"/>
        <w:left w:val="none" w:sz="0" w:space="0" w:color="auto"/>
        <w:bottom w:val="none" w:sz="0" w:space="0" w:color="auto"/>
        <w:right w:val="none" w:sz="0" w:space="0" w:color="auto"/>
      </w:divBdr>
      <w:divsChild>
        <w:div w:id="1345746251">
          <w:marLeft w:val="0"/>
          <w:marRight w:val="0"/>
          <w:marTop w:val="0"/>
          <w:marBottom w:val="0"/>
          <w:divBdr>
            <w:top w:val="none" w:sz="0" w:space="0" w:color="auto"/>
            <w:left w:val="none" w:sz="0" w:space="0" w:color="auto"/>
            <w:bottom w:val="none" w:sz="0" w:space="0" w:color="auto"/>
            <w:right w:val="none" w:sz="0" w:space="0" w:color="auto"/>
          </w:divBdr>
        </w:div>
      </w:divsChild>
    </w:div>
    <w:div w:id="1751390333">
      <w:bodyDiv w:val="1"/>
      <w:marLeft w:val="0"/>
      <w:marRight w:val="0"/>
      <w:marTop w:val="0"/>
      <w:marBottom w:val="0"/>
      <w:divBdr>
        <w:top w:val="none" w:sz="0" w:space="0" w:color="auto"/>
        <w:left w:val="none" w:sz="0" w:space="0" w:color="auto"/>
        <w:bottom w:val="none" w:sz="0" w:space="0" w:color="auto"/>
        <w:right w:val="none" w:sz="0" w:space="0" w:color="auto"/>
      </w:divBdr>
    </w:div>
    <w:div w:id="1896162683">
      <w:bodyDiv w:val="1"/>
      <w:marLeft w:val="0"/>
      <w:marRight w:val="0"/>
      <w:marTop w:val="0"/>
      <w:marBottom w:val="0"/>
      <w:divBdr>
        <w:top w:val="none" w:sz="0" w:space="0" w:color="auto"/>
        <w:left w:val="none" w:sz="0" w:space="0" w:color="auto"/>
        <w:bottom w:val="none" w:sz="0" w:space="0" w:color="auto"/>
        <w:right w:val="none" w:sz="0" w:space="0" w:color="auto"/>
      </w:divBdr>
    </w:div>
    <w:div w:id="1897351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www.genomics.com/news/genomics-and-gsk-establish-precision-medicine-collaboration" TargetMode="Externa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s://www.fda.gov/regulatory-information/search-fda-guidance-documents/enrichment-strategies-clinical-trials-support-approval-human-drugs-and-biological-products" TargetMode="Externa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microsoft.com/office/2016/09/relationships/commentsIds" Target="commentsIds.xml"/><Relationship Id="rId23" Type="http://schemas.microsoft.com/office/2020/10/relationships/intelligence" Target="intelligence2.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37573B4-8567-2A4F-9458-BA2FDE7180C8}">
  <we:reference id="f78a3046-9e99-4300-aa2b-5814002b01a2" version="1.55.1.0" store="EXCatalog" storeType="EXCatalog"/>
  <we:alternateReferences>
    <we:reference id="WA104382081" version="1.55.1.0" store="en-GB" storeType="OMEX"/>
  </we:alternateReferences>
  <we:properties>
    <we:property name="MENDELEY_CITATIONS" value="[{&quot;citationID&quot;:&quot;MENDELEY_CITATION_fc8df125-81fb-4be7-a864-a9b0c86ef213&quot;,&quot;properties&quot;:{&quot;noteIndex&quot;:0},&quot;isEdited&quot;:false,&quot;manualOverride&quot;:{&quot;isManuallyOverridden&quot;:true,&quot;citeprocText&quot;:&quot;(Evans et al., 2013; Fisher &amp;#38; Hayden, 2014)&quot;,&quot;manualOverrideText&quot;:&quot;Evans et al., 2013; Fisher &amp; Hayden, 2014&quot;},&quot;citationTag&quot;:&quot;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&quot;,&quot;citationItems&quot;:[{&quot;id&quot;:&quot;72123bc7-261e-3b2a-b944-55031a3c1c12&quot;,&quot;itemData&quot;:{&quot;type&quot;:&quot;article-journal&quot;,&quot;id&quot;:&quot;72123bc7-261e-3b2a-b944-55031a3c1c12&quot;,&quot;title&quot;:&quot;Multisource ascertainment of Huntington disease in Canada: prevalence and population at risk.&quot;,&quot;author&quot;:[{&quot;family&quot;:&quot;Fisher&quot;,&quot;given&quot;:&quot;Emily R&quot;,&quot;parse-names&quot;:false,&quot;dropping-particle&quot;:&quot;&quot;,&quot;non-dropping-particle&quot;:&quot;&quot;},{&quot;family&quot;:&quot;Hayden&quot;,&quot;given&quot;:&quot;Michael R&quot;,&quot;parse-names&quot;:false,&quot;dropping-particle&quot;:&quot;&quot;,&quot;non-dropping-particle&quot;:&quot;&quot;}],&quot;container-title&quot;:&quot;Movement disorders : official journal of the Movement Disorder Society&quot;,&quot;container-title-short&quot;:&quot;Mov Disord&quot;,&quot;accessed&quot;:{&quot;date-parts&quot;:[[2017,10,30]]},&quot;DOI&quot;:&quot;10.1002/mds.25717&quot;,&quot;ISSN&quot;:&quot;1531-8257&quot;,&quot;PMID&quot;:&quot;24151181&quot;,&quot;URL&quot;:&quot;http://doi.wiley.com/10.1002/mds.25717&quot;,&quot;issued&quot;:{&quot;date-parts&quot;:[[2014,1]]},&quot;page&quot;:&quot;105-14&quot;,&quot;abstract&quot;:&quot;There is uncertainty surrounding the accuracy of prevalence estimates for Huntington's disease (HD). The aims of this study were to provide a best estimate of the prevalence and population at risk for HD in the province of British Columbia (BC), Canada, in 2012. HD patients with a clinical and/or genetic diagnosis of HD and individuals at risk for HD were ascertained from multiple sources. Clinical and genetic data were obtained from all available medical, social service, and genetic testing records. Six hundred and thirty-one HD patients and 3,763 individuals at 25% or 50% risk for HD were identified. Prevalence of HD was estimated at 13.7 per 100,000 (95% confidence interval [CI]: 12.6-14.8 per 100,000) in the general population, and 17.2 per 100,000 (95% CI: 15.8-18.6 per 100,000) in the Caucasian population. The population at 25% to 50% risk was estimated at 81.6 per 100,000 (95% CI: 79.0-84.2 per 100,000) individuals. These figures suggest there may be up to 4,700 individuals affected with HD and 14,000 at 50% risk for HD in Canada as well as up to 43,000 individuals affected with HD and 123,000 at 50% risk for HD in the United States. This is the first direct assessment of HD epidemiology in Canada in over three decades. These findings suggest that underascertainment may have led to previous underestimates of prevalence, namely, in Caucasian populations, and will aid in the planning of appropriate resource allocation and service delivery for the HD community.&quot;,&quot;issue&quot;:&quot;1&quot;,&quot;volume&quot;:&quot;29&quot;},&quot;isTemporary&quot;:false},{&quot;id&quot;:&quot;de09a897-178e-3aba-893b-a69e98aa6fb3&quot;,&quot;itemData&quot;:{&quot;type&quot;:&quot;article-journal&quot;,&quot;id&quot;:&quot;de09a897-178e-3aba-893b-a69e98aa6fb3&quot;,&quot;title&quot;:&quot;Prevalence of adult Huntington's disease in the UK based on diagnoses recorded in general practice records.&quot;,&quot;author&quot;:[{&quot;family&quot;:&quot;Evans&quot;,&quot;given&quot;:&quot;Stephen J W&quot;,&quot;parse-names&quot;:false,&quot;dropping-particle&quot;:&quot;&quot;,&quot;non-dropping-particle&quot;:&quot;&quot;},{&quot;family&quot;:&quot;Douglas&quot;,&quot;given&quot;:&quot;Ian&quot;,&quot;parse-names&quot;:false,&quot;dropping-particle&quot;:&quot;&quot;,&quot;non-dropping-particle&quot;:&quot;&quot;},{&quot;family&quot;:&quot;Rawlins&quot;,&quot;given&quot;:&quot;Michael D&quot;,&quot;parse-names&quot;:false,&quot;dropping-particle&quot;:&quot;&quot;,&quot;non-dropping-particle&quot;:&quot;&quot;},{&quot;family&quot;:&quot;Wexler&quot;,&quot;given&quot;:&quot;Nancy S&quot;,&quot;parse-names&quot;:false,&quot;dropping-particle&quot;:&quot;&quot;,&quot;non-dropping-particle&quot;:&quot;&quot;},{&quot;family&quot;:&quot;Tabrizi&quot;,&quot;given&quot;:&quot;Sarah J&quot;,&quot;parse-names&quot;:false,&quot;dropping-particle&quot;:&quot;&quot;,&quot;non-dropping-particle&quot;:&quot;&quot;},{&quot;family&quot;:&quot;Smeeth&quot;,&quot;given&quot;:&quot;Liam&quot;,&quot;parse-names&quot;:false,&quot;dropping-particle&quot;:&quot;&quot;,&quot;non-dropping-particle&quot;:&quot;&quot;}],&quot;container-title&quot;:&quot;Journal of neurology, neurosurgery, and psychiatry&quot;,&quot;container-title-short&quot;:&quot;J Neurol Neurosurg Psychiatry&quot;,&quot;accessed&quot;:{&quot;date-parts&quot;:[[2015,11,2]]},&quot;DOI&quot;:&quot;10.1136/jnnp-2012-304636&quot;,&quot;ISSN&quot;:&quot;1468-330X&quot;,&quot;PMID&quot;:&quot;23482661&quot;,&quot;URL&quot;:&quot;http://www.pubmedcentral.nih.gov/articlerender.fcgi?artid=3786631&amp;tool=pmcentrez&amp;rendertype=abstract&quot;,&quot;issued&quot;:{&quot;date-parts&quot;:[[2013,10]]},&quot;page&quot;:&quot;1156-60&quot;,&quot;abstract&quot;:&quot;BACKGROUND AND PURPOSE: The prevalence of Huntington's disease (HD) in the UK is uncertain. Recently, it has been suggested that the prevalence may be substantially greater than previously reported. This study was undertaken to estimate the overall UK prevalence in adults diagnosed with HD, using data from primary care. METHODS: The electronic medical records of patients aged 21 years or more, with recorded diagnoses of HD, were retrieved from the UK's General Practice Research Database. Prevalence was estimated from the number of persons with recorded diagnoses of HD, on 1 July each year, between 1990 and 2010. This number was divided by the total number of persons registered with participating general practices on that same date. These data were also used to estimate both age specific prevalence and prevalence in various regions of the UK. RESULTS: A total of 1136 patients diagnosed with HD, aged 21 years or more, were identified from the database. The estimated prevalence (expressed per 100 000 population) rose from 5.4 (95% CI 3.8 to 7.5) in 1990 to 12.3 (95% CI 11.2 to 13.5) in 2010. Although an increased prevalence was observed within every age group, the most dramatic was in older patients. Age specific prevalence was highest in the 51-60 year age range (15.8 95% CI 9.0 to 22.3). The prevalence of adult HD was lowest in the London region (5.4 (95% CI 3.0 to 8.9)) and highest in the North East of England (18.3 (95% CI 8.6 to 34.6)) and Scotland (16.1 (95% CI 10.8 to 22.9)). CONCLUSIONS: The prevalence of diagnosed HD is clearly substantially higher in the UK than suggested from previous studies. By extrapolation to the UK as a whole, it is estimated that there are more than 5700 people, aged 21 years or more, with HD. There has also been a surprising doubling of the HD population between 1990 and 2010. Many factors may have caused this increase, including more accurate diagnoses, better and more available therapies and an improved life expectancy, even with HD. There also appears to be a greater willingness to register a diagnosis of HD in patients' electronic medical records. Such a high prevalence of HD requires more ingenuity and responsiveness in its care. How to appropriately care for, and respond to, so many individuals and families coping with the exigencies of HD demands our greatest resolve and imagination.&quot;,&quot;issue&quot;:&quot;10&quot;,&quot;volume&quot;:&quot;84&quot;},&quot;isTemporary&quot;:false}]},{&quot;citationID&quot;:&quot;MENDELEY_CITATION_0bf779cf-abd2-4dcd-b7bd-77d02ff2df75&quot;,&quot;properties&quot;:{&quot;noteIndex&quot;:0},&quot;isEdited&quot;:false,&quot;manualOverride&quot;:{&quot;isManuallyOverridden&quot;:false,&quot;citeprocText&quot;:&quot;(Brinkman et al., 1997; Duyao et al., 1993; The U.S.-Venezuela Collaborative et al., 2004)&quot;,&quot;manualOverrideText&quot;:&quot;&quot;},&quot;citationTag&quot;:&quot;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&quot;,&quot;citationItems&quot;:[{&quot;id&quot;:&quot;4e1336c6-8f43-3680-a65f-0dd04e41370c&quot;,&quot;itemData&quot;:{&quot;type&quot;:&quot;article-journal&quot;,&quot;id&quot;:&quot;4e1336c6-8f43-3680-a65f-0dd04e41370c&quot;,&quot;title&quot;:&quot;Trinucleotide repeat length instability and age of onset in Huntington's disease.&quot;,&quot;author&quot;:[{&quot;family&quot;:&quot;Duyao&quot;,&quot;given&quot;:&quot;M&quot;,&quot;parse-names&quot;:false,&quot;dropping-particle&quot;:&quot;&quot;,&quot;non-dropping-particle&quot;:&quot;&quot;},{&quot;family&quot;:&quot;Ambrose&quot;,&quot;given&quot;:&quot;C&quot;,&quot;parse-names&quot;:false,&quot;dropping-particle&quot;:&quot;&quot;,&quot;non-dropping-particle&quot;:&quot;&quot;},{&quot;family&quot;:&quot;Myers&quot;,&quot;given&quot;:&quot;R&quot;,&quot;parse-names&quot;:false,&quot;dropping-particle&quot;:&quot;&quot;,&quot;non-dropping-particle&quot;:&quot;&quot;},{&quot;family&quot;:&quot;Novelletto&quot;,&quot;given&quot;:&quot;A&quot;,&quot;parse-names&quot;:false,&quot;dropping-particle&quot;:&quot;&quot;,&quot;non-dropping-particle&quot;:&quot;&quot;},{&quot;family&quot;:&quot;Persichetti&quot;,&quot;given&quot;:&quot;F&quot;,&quot;parse-names&quot;:false,&quot;dropping-particle&quot;:&quot;&quot;,&quot;non-dropping-particle&quot;:&quot;&quot;},{&quot;family&quot;:&quot;Frontali&quot;,&quot;given&quot;:&quot;M&quot;,&quot;parse-names&quot;:false,&quot;dropping-particle&quot;:&quot;&quot;,&quot;non-dropping-particle&quot;:&quot;&quot;},{&quot;family&quot;:&quot;Folstein&quot;,&quot;given&quot;:&quot;S&quot;,&quot;parse-names&quot;:false,&quot;dropping-particle&quot;:&quot;&quot;,&quot;non-dropping-particle&quot;:&quot;&quot;},{&quot;family&quot;:&quot;Ross&quot;,&quot;given&quot;:&quot;C&quot;,&quot;parse-names&quot;:false,&quot;dropping-particle&quot;:&quot;&quot;,&quot;non-dropping-particle&quot;:&quot;&quot;},{&quot;family&quot;:&quot;Franz&quot;,&quot;given&quot;:&quot;M&quot;,&quot;parse-names&quot;:false,&quot;dropping-particle&quot;:&quot;&quot;,&quot;non-dropping-particle&quot;:&quot;&quot;},{&quot;family&quot;:&quot;Abbott&quot;,&quot;given&quot;:&quot;M&quot;,&quot;parse-names&quot;:false,&quot;dropping-particle&quot;:&quot;&quot;,&quot;non-dropping-particle&quot;:&quot;&quot;}],&quot;container-title&quot;:&quot;Nature genetics&quot;,&quot;container-title-short&quot;:&quot;Nat Genet&quot;,&quot;DOI&quot;:&quot;10.1038/ng0893-387&quot;,&quot;ISSN&quot;:&quot;1061-4036&quot;,&quot;PMID&quot;:&quot;8401587&quot;,&quot;issued&quot;:{&quot;date-parts&quot;:[[1993,8]]},&quot;page&quot;:&quot;387-92&quot;,&quot;abstract&quot;:&quot;The initial observation of an expanded and unstable trinucleotide repeat in the Huntington's disease gene has now been confirmed and extended in 150 independent Huntington's disease families. HD chromosomes contained 37-86 repeat units, whereas normal chromosomes displayed 11-34 repeats. The HD repeat length was inversely correlated with the age of onset of the disorder. The HD repeat was unstable in more than 80% of meiotic transmissions showing both increases and decreases in size with the largest increases occurring in paternal transmissions. The targeting of spermatogenesis as a particular source of repeat instability is reflected in the repeat distribution of HD sperm DNA. The analysis of the length and instability of individual repeats in members of these families has profound implications for presymptomatic diagnosis.&quot;,&quot;issue&quot;:&quot;4&quot;,&quot;volume&quot;:&quot;4&quot;},&quot;isTemporary&quot;:false},{&quot;id&quot;:&quot;ca16ac2f-45a9-325b-bb26-15b9c4f2d6dc&quot;,&quot;itemData&quot;:{&quot;type&quot;:&quot;article-journal&quot;,&quot;id&quot;:&quot;ca16ac2f-45a9-325b-bb26-15b9c4f2d6dc&quot;,&quot;title&quot;:&quot;Venezuelan kindreds reveal that genetic and environmental factors modulate Huntington's disease age of onset&quot;,&quot;author&quot;:[{&quot;family&quot;:&quot;The U.S.-Venezuela Collaborative&quot;,&quot;given&quot;:&quot;&quot;,&quot;parse-names&quot;:false,&quot;dropping-particle&quot;:&quot;&quot;,&quot;non-dropping-particle&quot;:&quot;&quot;},{&quot;family&quot;:&quot;Wexler&quot;,&quot;given&quot;:&quot;N. S.&quot;,&quot;parse-names&quot;:false,&quot;dropping-particle&quot;:&quot;&quot;,&quot;non-dropping-particle&quot;:&quot;&quot;},{&quot;family&quot;:&quot;Lorimer&quot;,&quot;given&quot;:&quot;J.&quot;,&quot;parse-names&quot;:false,&quot;dropping-particle&quot;:&quot;&quot;,&quot;non-dropping-particle&quot;:&quot;&quot;},{&quot;family&quot;:&quot;Porter&quot;,&quot;given&quot;:&quot;J.&quot;,&quot;parse-names&quot;:false,&quot;dropping-particle&quot;:&quot;&quot;,&quot;non-dropping-particle&quot;:&quot;&quot;},{&quot;family&quot;:&quot;Gomez&quot;,&quot;given&quot;:&quot;F.&quot;,&quot;parse-names&quot;:false,&quot;dropping-particle&quot;:&quot;&quot;,&quot;non-dropping-particle&quot;:&quot;&quot;},{&quot;family&quot;:&quot;Moskowitz&quot;,&quot;given&quot;:&quot;C.&quot;,&quot;parse-names&quot;:false,&quot;dropping-particle&quot;:&quot;&quot;,&quot;non-dropping-particle&quot;:&quot;&quot;},{&quot;family&quot;:&quot;Shackell&quot;,&quot;given&quot;:&quot;E.&quot;,&quot;parse-names&quot;:false,&quot;dropping-particle&quot;:&quot;&quot;,&quot;non-dropping-particle&quot;:&quot;&quot;},{&quot;family&quot;:&quot;Marder&quot;,&quot;given&quot;:&quot;K.&quot;,&quot;parse-names&quot;:false,&quot;dropping-particle&quot;:&quot;&quot;,&quot;non-dropping-particle&quot;:&quot;&quot;},{&quot;family&quot;:&quot;Penchaszadeh&quot;,&quot;given&quot;:&quot;G.&quot;,&quot;parse-names&quot;:false,&quot;dropping-particle&quot;:&quot;&quot;,&quot;non-dropping-particle&quot;:&quot;&quot;},{&quot;family&quot;:&quot;Roberts&quot;,&quot;given&quot;:&quot;S. A.&quot;,&quot;parse-names&quot;:false,&quot;dropping-particle&quot;:&quot;&quot;,&quot;non-dropping-particle&quot;:&quot;&quot;},{&quot;family&quot;:&quot;Gayan&quot;,&quot;given&quot;:&quot;J.&quot;,&quot;parse-names&quot;:false,&quot;dropping-particle&quot;:&quot;&quot;,&quot;non-dropping-particle&quot;:&quot;&quot;},{&quot;family&quot;:&quot;Brocklebank&quot;,&quot;given&quot;:&quot;D.&quot;,&quot;parse-names&quot;:false,&quot;dropping-particle&quot;:&quot;&quot;,&quot;non-dropping-particle&quot;:&quot;&quot;},{&quot;family&quot;:&quot;Cherny&quot;,&quot;given&quot;:&quot;S. S.&quot;,&quot;parse-names&quot;:false,&quot;dropping-particle&quot;:&quot;&quot;,&quot;non-dropping-particle&quot;:&quot;&quot;},{&quot;family&quot;:&quot;Cardon&quot;,&quot;given&quot;:&quot;L. R.&quot;,&quot;parse-names&quot;:false,&quot;dropping-particle&quot;:&quot;&quot;,&quot;non-dropping-particle&quot;:&quot;&quot;},{&quot;family&quot;:&quot;Gray&quot;,&quot;given&quot;:&quot;J.&quot;,&quot;parse-names&quot;:false,&quot;dropping-particle&quot;:&quot;&quot;,&quot;non-dropping-particle&quot;:&quot;&quot;},{&quot;family&quot;:&quot;Dlouhy&quot;,&quot;given&quot;:&quot;S. R.&quot;,&quot;parse-names&quot;:false,&quot;dropping-particle&quot;:&quot;&quot;,&quot;non-dropping-particle&quot;:&quot;&quot;},{&quot;family&quot;:&quot;Wiktorski&quot;,&quot;given&quot;:&quot;S.&quot;,&quot;parse-names&quot;:false,&quot;dropping-particle&quot;:&quot;&quot;,&quot;non-dropping-particle&quot;:&quot;&quot;},{&quot;family&quot;:&quot;Hodes&quot;,&quot;given&quot;:&quot;M. E.&quot;,&quot;parse-names&quot;:false,&quot;dropping-particle&quot;:&quot;&quot;,&quot;non-dropping-particle&quot;:&quot;&quot;},{&quot;family&quot;:&quot;Conneally&quot;,&quot;given&quot;:&quot;P. M.&quot;,&quot;parse-names&quot;:false,&quot;dropping-particle&quot;:&quot;&quot;,&quot;non-dropping-particle&quot;:&quot;&quot;},{&quot;family&quot;:&quot;Penney&quot;,&quot;given&quot;:&quot;J. B.&quot;,&quot;parse-names&quot;:false,&quot;dropping-particle&quot;:&quot;&quot;,&quot;non-dropping-particle&quot;:&quot;&quot;},{&quot;family&quot;:&quot;Gusella&quot;,&quot;given&quot;:&quot;J.&quot;,&quot;parse-names&quot;:false,&quot;dropping-particle&quot;:&quot;&quot;,&quot;non-dropping-particle&quot;:&quot;&quot;},{&quot;family&quot;:&quot;Cha&quot;,&quot;given&quot;:&quot;J.-H.&quot;,&quot;parse-names&quot;:false,&quot;dropping-particle&quot;:&quot;&quot;,&quot;non-dropping-particle&quot;:&quot;&quot;},{&quot;family&quot;:&quot;Irizarry&quot;,&quot;given&quot;:&quot;M.&quot;,&quot;parse-names&quot;:false,&quot;dropping-particle&quot;:&quot;&quot;,&quot;non-dropping-particle&quot;:&quot;&quot;},{&quot;family&quot;:&quot;Rosas&quot;,&quot;given&quot;:&quot;D.&quot;,&quot;parse-names&quot;:false,&quot;dropping-particle&quot;:&quot;&quot;,&quot;non-dropping-particle&quot;:&quot;&quot;},{&quot;family&quot;:&quot;Hersch&quot;,&quot;given&quot;:&quot;S.&quot;,&quot;parse-names&quot;:false,&quot;dropping-particle&quot;:&quot;&quot;,&quot;non-dropping-particle&quot;:&quot;&quot;},{&quot;family&quot;:&quot;Hollingsworth&quot;,&quot;given&quot;:&quot;Z.&quot;,&quot;parse-names&quot;:false,&quot;dropping-particle&quot;:&quot;&quot;,&quot;non-dropping-particle&quot;:&quot;&quot;},{&quot;family&quot;:&quot;MacDonald&quot;,&quot;given&quot;:&quot;M.&quot;,&quot;parse-names&quot;:false,&quot;dropping-particle&quot;:&quot;&quot;,&quot;non-dropping-particle&quot;:&quot;&quot;},{&quot;family&quot;:&quot;Young&quot;,&quot;given&quot;:&quot;A. B.&quot;,&quot;parse-names&quot;:false,&quot;dropping-particle&quot;:&quot;&quot;,&quot;non-dropping-particle&quot;:&quot;&quot;},{&quot;family&quot;:&quot;Andresen&quot;,&quot;given&quot;:&quot;J. M.&quot;,&quot;parse-names&quot;:false,&quot;dropping-particle&quot;:&quot;&quot;,&quot;non-dropping-particle&quot;:&quot;&quot;},{&quot;family&quot;:&quot;Housman&quot;,&quot;given&quot;:&quot;D. E.&quot;,&quot;parse-names&quot;:false,&quot;dropping-particle&quot;:&quot;&quot;,&quot;non-dropping-particle&quot;:&quot;&quot;},{&quot;family&quot;:&quot;Young&quot;,&quot;given&quot;:&quot;M. M.&quot;,&quot;parse-names&quot;:false,&quot;dropping-particle&quot;:&quot;&quot;,&quot;non-dropping-particle&quot;:&quot;de&quot;},{&quot;family&quot;:&quot;Bonilla&quot;,&quot;given&quot;:&quot;E.&quot;,&quot;parse-names&quot;:false,&quot;dropping-particle&quot;:&quot;&quot;,&quot;non-dropping-particle&quot;:&quot;&quot;},{&quot;family&quot;:&quot;Stillings&quot;,&quot;given&quot;:&quot;T.&quot;,&quot;parse-names&quot;:false,&quot;dropping-particle&quot;:&quot;&quot;,&quot;non-dropping-particle&quot;:&quot;&quot;},{&quot;family&quot;:&quot;Negrette&quot;,&quot;given&quot;:&quot;A.&quot;,&quot;parse-names&quot;:false,&quot;dropping-particle&quot;:&quot;&quot;,&quot;non-dropping-particle&quot;:&quot;&quot;},{&quot;family&quot;:&quot;Snodgrass&quot;,&quot;given&quot;:&quot;S. R.&quot;,&quot;parse-names&quot;:false,&quot;dropping-particle&quot;:&quot;&quot;,&quot;non-dropping-particle&quot;:&quot;&quot;},{&quot;family&quot;:&quot;Martinez-Jaurrieta&quot;,&quot;given&quot;:&quot;M. D.&quot;,&quot;parse-names&quot;:false,&quot;dropping-particle&quot;:&quot;&quot;,&quot;non-dropping-particle&quot;:&quot;&quot;},{&quot;family&quot;:&quot;Ramos-Arroyo&quot;,&quot;given&quot;:&quot;M. A.&quot;,&quot;parse-names&quot;:false,&quot;dropping-particle&quot;:&quot;&quot;,&quot;non-dropping-particle&quot;:&quot;&quot;},{&quot;family&quot;:&quot;Bickham&quot;,&quot;given&quot;:&quot;J.&quot;,&quot;parse-names&quot;:false,&quot;dropping-particle&quot;:&quot;&quot;,&quot;non-dropping-particle&quot;:&quot;&quot;},{&quot;family&quot;:&quot;Ramos&quot;,&quot;given&quot;:&quot;J. S.&quot;,&quot;parse-names&quot;:false,&quot;dropping-particle&quot;:&quot;&quot;,&quot;non-dropping-particle&quot;:&quot;&quot;},{&quot;family&quot;:&quot;Marshall&quot;,&quot;given&quot;:&quot;F.&quot;,&quot;parse-names&quot;:false,&quot;dropping-particle&quot;:&quot;&quot;,&quot;non-dropping-particle&quot;:&quot;&quot;},{&quot;family&quot;:&quot;Shoulson&quot;,&quot;given&quot;:&quot;I.&quot;,&quot;parse-names&quot;:false,&quot;dropping-particle&quot;:&quot;&quot;,&quot;non-dropping-particle&quot;:&quot;&quot;},{&quot;family&quot;:&quot;Rey&quot;,&quot;given&quot;:&quot;G. J.&quot;,&quot;parse-names&quot;:false,&quot;dropping-particle&quot;:&quot;&quot;,&quot;non-dropping-particle&quot;:&quot;&quot;},{&quot;family&quot;:&quot;Feigin&quot;,&quot;given&quot;:&quot;A.&quot;,&quot;parse-names&quot;:false,&quot;dropping-particle&quot;:&quot;&quot;,&quot;non-dropping-particle&quot;:&quot;&quot;},{&quot;family&quot;:&quot;Arnheim&quot;,&quot;given&quot;:&quot;N.&quot;,&quot;parse-names&quot;:false,&quot;dropping-particle&quot;:&quot;&quot;,&quot;non-dropping-particle&quot;:&quot;&quot;},{&quot;family&quot;:&quot;Acevedo-Cruz&quot;,&quot;given&quot;:&quot;A.&quot;,&quot;parse-names&quot;:false,&quot;dropping-particle&quot;:&quot;&quot;,&quot;non-dropping-particle&quot;:&quot;&quot;},{&quot;family&quot;:&quot;Acosta&quot;,&quot;given&quot;:&quot;L.&quot;,&quot;parse-names&quot;:false,&quot;dropping-particle&quot;:&quot;&quot;,&quot;non-dropping-particle&quot;:&quot;&quot;},{&quot;family&quot;:&quot;Alvir&quot;,&quot;given&quot;:&quot;J.&quot;,&quot;parse-names&quot;:false,&quot;dropping-particle&quot;:&quot;&quot;,&quot;non-dropping-particle&quot;:&quot;&quot;},{&quot;family&quot;:&quot;Fischbeck&quot;,&quot;given&quot;:&quot;K.&quot;,&quot;parse-names&quot;:false,&quot;dropping-particle&quot;:&quot;&quot;,&quot;non-dropping-particle&quot;:&quot;&quot;},{&quot;family&quot;:&quot;Thompson&quot;,&quot;given&quot;:&quot;L. M.&quot;,&quot;parse-names&quot;:false,&quot;dropping-particle&quot;:&quot;&quot;,&quot;non-dropping-particle&quot;:&quot;&quot;},{&quot;family&quot;:&quot;Young&quot;,&quot;given&quot;:&quot;A.&quot;,&quot;parse-names&quot;:false,&quot;dropping-particle&quot;:&quot;&quot;,&quot;non-dropping-particle&quot;:&quot;&quot;},{&quot;family&quot;:&quot;Dure&quot;,&quot;given&quot;:&quot;L.&quot;,&quot;parse-names&quot;:false,&quot;dropping-particle&quot;:&quot;&quot;,&quot;non-dropping-particle&quot;:&quot;&quot;},{&quot;family&quot;:&quot;O'Brien&quot;,&quot;given&quot;:&quot;C. J.&quot;,&quot;parse-names&quot;:false,&quot;dropping-particle&quot;:&quot;&quot;,&quot;non-dropping-particle&quot;:&quot;&quot;},{&quot;family&quot;:&quot;Paulsen&quot;,&quot;given&quot;:&quot;J.&quot;,&quot;parse-names&quot;:false,&quot;dropping-particle&quot;:&quot;&quot;,&quot;non-dropping-particle&quot;:&quot;&quot;},{&quot;family&quot;:&quot;Brickman&quot;,&quot;given&quot;:&quot;A.&quot;,&quot;parse-names&quot;:false,&quot;dropping-particle&quot;:&quot;&quot;,&quot;non-dropping-particle&quot;:&quot;&quot;},{&quot;family&quot;:&quot;Krch&quot;,&quot;given&quot;:&quot;D.&quot;,&quot;parse-names&quot;:false,&quot;dropping-particle&quot;:&quot;&quot;,&quot;non-dropping-particle&quot;:&quot;&quot;},{&quot;family&quot;:&quot;Peery&quot;,&quot;given&quot;:&quot;S.&quot;,&quot;parse-names&quot;:false,&quot;dropping-particle&quot;:&quot;&quot;,&quot;non-dropping-particle&quot;:&quot;&quot;},{&quot;family&quot;:&quot;Hogarth&quot;,&quot;given&quot;:&quot;P.&quot;,&quot;parse-names&quot;:false,&quot;dropping-particle&quot;:&quot;&quot;,&quot;non-dropping-particle&quot;:&quot;&quot;},{&quot;family&quot;:&quot;Higgins&quot;,&quot;given&quot;:&quot;D. S.&quot;,&quot;parse-names&quot;:false,&quot;dropping-particle&quot;:&quot;&quot;,&quot;non-dropping-particle&quot;:&quot;&quot;},{&quot;family&quot;:&quot;Landwehrmeyer&quot;,&quot;given&quot;:&quot;B.&quot;,&quot;parse-names&quot;:false,&quot;dropping-particle&quot;:&quot;&quot;,&quot;non-dropping-particle&quot;:&quot;&quot;}],&quot;container-title&quot;:&quot;Proceedings of the National Academy of Sciences&quot;,&quot;accessed&quot;:{&quot;date-parts&quot;:[[2017,11,1]]},&quot;DOI&quot;:&quot;10.1073/pnas.0308679101&quot;,&quot;ISSN&quot;:&quot;0027-8424&quot;,&quot;PMID&quot;:&quot;14993615&quot;,&quot;URL&quot;:&quot;http://www.ncbi.nlm.nih.gov/pubmed/14993615&quot;,&quot;issued&quot;:{&quot;date-parts&quot;:[[2004,3,9]]},&quot;page&quot;:&quot;3498-3503&quot;,&quot;abstract&quot;:&quot;Huntington's disease (HD) is an autosomal dominant neurodegenerative disease caused by a triplet (CAG) expansion mutation. The length of the triplet repeat is the most important factor in determining age of onset of HD, although substantial variability remains after controlling for repeat length. The Venezuelan HD kindreds encompass 18,149 individuals spanning 10 generations, 15,409 of whom are living. Of the 4,384 immortalized lymphocyte lines collected, 3,989 DNAs were genotyped for their HD alleles, representing a subset of the population at greatest genetic risk. There are 938 heterozygotes, 80 people with variably penetrant alleles, and 18 homozygotes. Analysis of the 83 kindreds that comprise the Venezuelan HD kindreds demonstrates that residual variability in age of onset has both genetic and environmental components. We created a residual age of onset phenotype from a regression analysis of the log of age of onset on repeat length. Familial correlations (correlation +/- SE) were estimated for sibling (0.40 +/- 0.09), parent-offspring (0.10 +/- 0.11), avuncular (0.07 +/- 0.11), and cousin (0.15 +/- 0.10) pairs, suggesting a familial origin for the residual variance in onset. By using a variance-components approach with all available familial relationships, the additive genetic heritability of this residual age of onset trait is 38%. A model, including shared sibling environmental effects, estimated the components of additive genetic (0.37), shared environment (0.22), and nonshared environment (0.41) variances, confirming that approximately 40% of the variance remaining in onset age is attributable to genes other than the HD gene and 60% is environmental.&quot;,&quot;issue&quot;:&quot;10&quot;,&quot;volume&quot;:&quot;101&quot;,&quot;container-title-short&quot;:&quot;&quot;},&quot;isTemporary&quot;:false},{&quot;id&quot;:&quot;5df7b677-0dac-3fcb-9736-bb13fd075d1d&quot;,&quot;itemData&quot;:{&quot;type&quot;:&quot;article-journal&quot;,&quot;id&quot;:&quot;5df7b677-0dac-3fcb-9736-bb13fd075d1d&quot;,&quot;title&quot;:&quot;The likelihood of being affected with Huntington disease by a particular age, for a specific CAG size.&quot;,&quot;author&quot;:[{&quot;family&quot;:&quot;Brinkman&quot;,&quot;given&quot;:&quot;R. R.&quot;,&quot;parse-names&quot;:false,&quot;dropping-particle&quot;:&quot;&quot;,&quot;non-dropping-particle&quot;:&quot;&quot;},{&quot;family&quot;:&quot;Mezei&quot;,&quot;given&quot;:&quot;M. M.&quot;,&quot;parse-names&quot;:false,&quot;dropping-particle&quot;:&quot;&quot;,&quot;non-dropping-particle&quot;:&quot;&quot;},{&quot;family&quot;:&quot;Theilmann&quot;,&quot;given&quot;:&quot;J.&quot;,&quot;parse-names&quot;:false,&quot;dropping-particle&quot;:&quot;&quot;,&quot;non-dropping-particle&quot;:&quot;&quot;},{&quot;family&quot;:&quot;Almqvist&quot;,&quot;given&quot;:&quot;E.&quot;,&quot;parse-names&quot;:false,&quot;dropping-particle&quot;:&quot;&quot;,&quot;non-dropping-particle&quot;:&quot;&quot;},{&quot;family&quot;:&quot;Hayden&quot;,&quot;given&quot;:&quot;M. R.&quot;,&quot;parse-names&quot;:false,&quot;dropping-particle&quot;:&quot;&quot;,&quot;non-dropping-particle&quot;:&quot;&quot;}],&quot;container-title&quot;:&quot;American Journal of Human Genetics&quot;,&quot;container-title-short&quot;:&quot;Am J Hum Genet&quot;,&quot;accessed&quot;:{&quot;date-parts&quot;:[[2023,11,17]]},&quot;ISSN&quot;:&quot;00029297&quot;,&quot;PMID&quot;:&quot;9150168&quot;,&quot;URL&quot;:&quot;/pmc/articles/PMC1712445/?report=abstract&quot;,&quot;issued&quot;:{&quot;date-parts&quot;:[[1997]]},&quot;page&quot;:&quot;1202&quot;,&quot;abstract&quot;:&quot;Prior studies describing the relationship between CAG size and the age at onset of Huntington disease (HD) have focused on affected persons. To further define the relationship between CAG repeat size and age at onset of HD, we now have analyzed a large cohort of affected and asymptomatic at- risk persons with CAG expansion. This cohort numbered 1,049 persons, including 321 at-risk and 728 affected individuals with a CAG size of 29- 121 repeats. Kaplan-Meier analysis has provided curves for determining the likelihood of onset at a given age, for each CAG repeat length in the 39-50 range. The curves were significantly different (P&lt;.0005), with relatively narrow 95% confidence intervals (95% CI) (±10%). Penetrance of the mutation for HD also was examined. Although complete penetrance of HD was observed for CAG sizes of ≤42, only a proportion of those with a CAG repeat length of 36-41 showed signs or symptoms of HD within a normal life span. These data provide information concerning the likelihood of being affected, by a specific age, with a particular CAG size, and they may be useful in predictive-testing programs and for the design of clinical trials for persons at increased risk for HD.&quot;,&quot;publisher&quot;:&quot;Elsevier&quot;,&quot;issue&quot;:&quot;5&quot;,&quot;volume&quot;:&quot;60&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86FA7479E0D82429A6C5B15EFB6AF38" ma:contentTypeVersion="6" ma:contentTypeDescription="Create a new document." ma:contentTypeScope="" ma:versionID="002050beff2a1d87e6a3053988588a35">
  <xsd:schema xmlns:xsd="http://www.w3.org/2001/XMLSchema" xmlns:xs="http://www.w3.org/2001/XMLSchema" xmlns:p="http://schemas.microsoft.com/office/2006/metadata/properties" xmlns:ns2="19fd999a-7ade-4704-a106-4ce5f3200175" xmlns:ns3="ad4935c1-7a9c-4673-81f9-1c893911fec3" targetNamespace="http://schemas.microsoft.com/office/2006/metadata/properties" ma:root="true" ma:fieldsID="cc63ab97d6a724477ff19b215d0b6999" ns2:_="" ns3:_="">
    <xsd:import namespace="19fd999a-7ade-4704-a106-4ce5f3200175"/>
    <xsd:import namespace="ad4935c1-7a9c-4673-81f9-1c893911fec3"/>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fd999a-7ade-4704-a106-4ce5f32001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d4935c1-7a9c-4673-81f9-1c893911fec3"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CEA765A-CDFE-4066-920C-FC6A675BFA7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5A2B23B-B51B-4CF4-A98D-E6F5DDD395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fd999a-7ade-4704-a106-4ce5f3200175"/>
    <ds:schemaRef ds:uri="ad4935c1-7a9c-4673-81f9-1c893911fe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AF1DF5F-C2D1-1E4E-BB9A-5D9F351C510F}">
  <ds:schemaRefs>
    <ds:schemaRef ds:uri="http://schemas.openxmlformats.org/officeDocument/2006/bibliography"/>
  </ds:schemaRefs>
</ds:datastoreItem>
</file>

<file path=customXml/itemProps4.xml><?xml version="1.0" encoding="utf-8"?>
<ds:datastoreItem xmlns:ds="http://schemas.openxmlformats.org/officeDocument/2006/customXml" ds:itemID="{C5B1B4AD-A6FB-421B-BA72-34B74E1235FB}">
  <ds:schemaRefs>
    <ds:schemaRef ds:uri="http://schemas.microsoft.com/sharepoint/v3/contenttype/forms"/>
  </ds:schemaRefs>
</ds:datastoreItem>
</file>

<file path=docMetadata/LabelInfo.xml><?xml version="1.0" encoding="utf-8"?>
<clbl:labelList xmlns:clbl="http://schemas.microsoft.com/office/2020/mipLabelMetadata">
  <clbl:label id="{1faf88fe-a998-4c5b-93c9-210a11d9a5c2}" enabled="0" method="" siteId="{1faf88fe-a998-4c5b-93c9-210a11d9a5c2}" removed="1"/>
  <clbl:label id="{bdb74b30-9568-4856-bdbf-06759778fcbc}" enabled="0" method="" siteId="{bdb74b30-9568-4856-bdbf-06759778fcbc}" removed="1"/>
  <clbl:label id="{f66cbc6b-cdf7-4261-bd73-43db3b9ee2aa}" enabled="0" method="" siteId="{f66cbc6b-cdf7-4261-bd73-43db3b9ee2aa}"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26</Pages>
  <Words>12868</Words>
  <Characters>71808</Characters>
  <Application>Microsoft Office Word</Application>
  <DocSecurity>0</DocSecurity>
  <Lines>1139</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32</CharactersWithSpaces>
  <SharedDoc>false</SharedDoc>
  <HLinks>
    <vt:vector size="48" baseType="variant">
      <vt:variant>
        <vt:i4>5111879</vt:i4>
      </vt:variant>
      <vt:variant>
        <vt:i4>26</vt:i4>
      </vt:variant>
      <vt:variant>
        <vt:i4>0</vt:i4>
      </vt:variant>
      <vt:variant>
        <vt:i4>5</vt:i4>
      </vt:variant>
      <vt:variant>
        <vt:lpwstr>https://doi.org/10.1371/journal.pone.0229999</vt:lpwstr>
      </vt:variant>
      <vt:variant>
        <vt:lpwstr/>
      </vt:variant>
      <vt:variant>
        <vt:i4>589824</vt:i4>
      </vt:variant>
      <vt:variant>
        <vt:i4>23</vt:i4>
      </vt:variant>
      <vt:variant>
        <vt:i4>0</vt:i4>
      </vt:variant>
      <vt:variant>
        <vt:i4>5</vt:i4>
      </vt:variant>
      <vt:variant>
        <vt:lpwstr>https://pubmed.ncbi.nlm.nih.gov/33335023/</vt:lpwstr>
      </vt:variant>
      <vt:variant>
        <vt:lpwstr/>
      </vt:variant>
      <vt:variant>
        <vt:i4>196624</vt:i4>
      </vt:variant>
      <vt:variant>
        <vt:i4>20</vt:i4>
      </vt:variant>
      <vt:variant>
        <vt:i4>0</vt:i4>
      </vt:variant>
      <vt:variant>
        <vt:i4>5</vt:i4>
      </vt:variant>
      <vt:variant>
        <vt:lpwstr>https://doi.org/10.1038/s41436-018-0406-9</vt:lpwstr>
      </vt:variant>
      <vt:variant>
        <vt:lpwstr/>
      </vt:variant>
      <vt:variant>
        <vt:i4>2883692</vt:i4>
      </vt:variant>
      <vt:variant>
        <vt:i4>17</vt:i4>
      </vt:variant>
      <vt:variant>
        <vt:i4>0</vt:i4>
      </vt:variant>
      <vt:variant>
        <vt:i4>5</vt:i4>
      </vt:variant>
      <vt:variant>
        <vt:lpwstr>http://www.canrisk.org/</vt:lpwstr>
      </vt:variant>
      <vt:variant>
        <vt:lpwstr/>
      </vt:variant>
      <vt:variant>
        <vt:i4>720899</vt:i4>
      </vt:variant>
      <vt:variant>
        <vt:i4>9</vt:i4>
      </vt:variant>
      <vt:variant>
        <vt:i4>0</vt:i4>
      </vt:variant>
      <vt:variant>
        <vt:i4>5</vt:i4>
      </vt:variant>
      <vt:variant>
        <vt:lpwstr>https://pubmed.ncbi.nlm.nih.gov/34536046/</vt:lpwstr>
      </vt:variant>
      <vt:variant>
        <vt:lpwstr/>
      </vt:variant>
      <vt:variant>
        <vt:i4>655362</vt:i4>
      </vt:variant>
      <vt:variant>
        <vt:i4>6</vt:i4>
      </vt:variant>
      <vt:variant>
        <vt:i4>0</vt:i4>
      </vt:variant>
      <vt:variant>
        <vt:i4>5</vt:i4>
      </vt:variant>
      <vt:variant>
        <vt:lpwstr>https://pubmed.ncbi.nlm.nih.gov/27335115/</vt:lpwstr>
      </vt:variant>
      <vt:variant>
        <vt:lpwstr/>
      </vt:variant>
      <vt:variant>
        <vt:i4>655372</vt:i4>
      </vt:variant>
      <vt:variant>
        <vt:i4>3</vt:i4>
      </vt:variant>
      <vt:variant>
        <vt:i4>0</vt:i4>
      </vt:variant>
      <vt:variant>
        <vt:i4>5</vt:i4>
      </vt:variant>
      <vt:variant>
        <vt:lpwstr>https://pubmed.ncbi.nlm.nih.gov/21811303/</vt:lpwstr>
      </vt:variant>
      <vt:variant>
        <vt:lpwstr/>
      </vt:variant>
      <vt:variant>
        <vt:i4>1507394</vt:i4>
      </vt:variant>
      <vt:variant>
        <vt:i4>0</vt:i4>
      </vt:variant>
      <vt:variant>
        <vt:i4>0</vt:i4>
      </vt:variant>
      <vt:variant>
        <vt:i4>5</vt:i4>
      </vt:variant>
      <vt:variant>
        <vt:lpwstr>https://www.ncbi.nlm.nih.gov/pmc/articles/PMC364137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na Hensman Moss</dc:creator>
  <cp:keywords/>
  <dc:description/>
  <cp:lastModifiedBy>Davina Hensman Moss</cp:lastModifiedBy>
  <cp:revision>3</cp:revision>
  <dcterms:created xsi:type="dcterms:W3CDTF">2026-01-05T10:24:00Z</dcterms:created>
  <dcterms:modified xsi:type="dcterms:W3CDTF">2026-01-05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6FA7479E0D82429A6C5B15EFB6AF38</vt:lpwstr>
  </property>
</Properties>
</file>